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4C542DF1" w14:textId="0C1AE251" w:rsidR="00E90FC8" w:rsidRDefault="00E90FC8" w:rsidP="005F3ABC">
      <w:pPr>
        <w:spacing w:line="480" w:lineRule="auto"/>
        <w:jc w:val="center"/>
        <w:rPr>
          <w:sz w:val="36"/>
          <w:szCs w:val="40"/>
        </w:rPr>
      </w:pPr>
    </w:p>
    <w:p w14:paraId="74C59C65" w14:textId="68BD301F" w:rsidR="005F3ABC" w:rsidRPr="00592D73" w:rsidRDefault="007F5D31" w:rsidP="005F3ABC">
      <w:pPr>
        <w:spacing w:line="480" w:lineRule="auto"/>
        <w:jc w:val="center"/>
        <w:rPr>
          <w:sz w:val="36"/>
          <w:szCs w:val="40"/>
        </w:rPr>
      </w:pPr>
      <w:commentRangeStart w:id="0"/>
      <w:r>
        <w:rPr>
          <w:sz w:val="36"/>
          <w:szCs w:val="40"/>
        </w:rPr>
        <w:t xml:space="preserve">Reward </w:t>
      </w:r>
      <w:r w:rsidR="007825F7" w:rsidRPr="00592D73">
        <w:rPr>
          <w:sz w:val="36"/>
          <w:szCs w:val="40"/>
        </w:rPr>
        <w:t xml:space="preserve">influences </w:t>
      </w:r>
      <w:r w:rsidR="005F47E8">
        <w:rPr>
          <w:sz w:val="36"/>
          <w:szCs w:val="40"/>
        </w:rPr>
        <w:t>simultaneous</w:t>
      </w:r>
      <w:r w:rsidR="007825F7" w:rsidRPr="00592D73">
        <w:rPr>
          <w:sz w:val="36"/>
          <w:szCs w:val="40"/>
        </w:rPr>
        <w:t xml:space="preserve"> competition for feature-based attention:</w:t>
      </w:r>
      <w:r w:rsidR="00234B2A" w:rsidRPr="00592D73">
        <w:rPr>
          <w:sz w:val="36"/>
          <w:szCs w:val="40"/>
        </w:rPr>
        <w:t xml:space="preserve"> Insights from Steady-</w:t>
      </w:r>
      <w:commentRangeEnd w:id="0"/>
      <w:r w:rsidR="003046D3">
        <w:rPr>
          <w:rStyle w:val="CommentReference"/>
        </w:rPr>
        <w:commentReference w:id="0"/>
      </w:r>
      <w:r w:rsidR="00666A72" w:rsidRPr="00592D73">
        <w:rPr>
          <w:sz w:val="36"/>
          <w:szCs w:val="40"/>
        </w:rPr>
        <w:t>S</w:t>
      </w:r>
      <w:r w:rsidR="00234B2A" w:rsidRPr="00592D73">
        <w:rPr>
          <w:sz w:val="36"/>
          <w:szCs w:val="40"/>
        </w:rPr>
        <w:t>tate Visual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29DF5118" w:rsidR="00EE20A8" w:rsidRDefault="00EE20A8" w:rsidP="00EE20A8">
      <w:pPr>
        <w:spacing w:line="480" w:lineRule="auto"/>
      </w:pPr>
      <w:r>
        <w:t xml:space="preserve">Keywords: attention; </w:t>
      </w:r>
      <w:r w:rsidR="001B5936">
        <w:t>attention</w:t>
      </w:r>
      <w:r w:rsidR="00377320">
        <w:t xml:space="preserve"> control; </w:t>
      </w:r>
      <w:r>
        <w:t>EEG; feature-b</w:t>
      </w:r>
      <w:bookmarkStart w:id="1" w:name="_GoBack"/>
      <w:bookmarkEnd w:id="1"/>
      <w:r>
        <w:t xml:space="preserve">ased attention; reward; motivation; steady-state visual evoked potentials; frequency tagging  </w:t>
      </w:r>
    </w:p>
    <w:p w14:paraId="697F8BC7" w14:textId="58E6554D" w:rsidR="00EE20A8" w:rsidRDefault="00EE20A8" w:rsidP="00EE20A8"/>
    <w:p w14:paraId="396AEDA7" w14:textId="63014CB9" w:rsidR="00E4130A" w:rsidRDefault="00E4130A" w:rsidP="00EE20A8"/>
    <w:p w14:paraId="43E9484C" w14:textId="7C252415" w:rsidR="00032483" w:rsidRDefault="00032483" w:rsidP="00EE20A8"/>
    <w:p w14:paraId="37E6406D" w14:textId="0975EBAB" w:rsidR="00032483" w:rsidRDefault="00032483" w:rsidP="00EE20A8"/>
    <w:p w14:paraId="0BDEA809" w14:textId="0000297D" w:rsidR="00032483" w:rsidRDefault="00032483" w:rsidP="00EE20A8"/>
    <w:p w14:paraId="214444C1" w14:textId="36200456" w:rsidR="00032483" w:rsidRDefault="00032483" w:rsidP="00EE20A8"/>
    <w:p w14:paraId="05531B81" w14:textId="3080FC8C" w:rsidR="00032483" w:rsidRDefault="00032483" w:rsidP="00EE20A8"/>
    <w:p w14:paraId="5F6554DC" w14:textId="7236E8E1" w:rsidR="00032483" w:rsidRDefault="00032483" w:rsidP="00EE20A8"/>
    <w:p w14:paraId="3F9103D6" w14:textId="77777777" w:rsidR="00032483" w:rsidRDefault="00032483" w:rsidP="00EE20A8"/>
    <w:p w14:paraId="5E8B773C" w14:textId="10548535" w:rsidR="005779C0" w:rsidRDefault="005779C0" w:rsidP="00EE20A8"/>
    <w:p w14:paraId="1586EC4B" w14:textId="33CE42CE" w:rsidR="005779C0" w:rsidRDefault="005779C0" w:rsidP="00EE20A8"/>
    <w:p w14:paraId="0AE5B441" w14:textId="0ED0F919" w:rsidR="005779C0" w:rsidRDefault="005779C0" w:rsidP="00EE20A8"/>
    <w:p w14:paraId="01F0EE61" w14:textId="573BAF0F" w:rsidR="005779C0" w:rsidRDefault="005779C0" w:rsidP="00EE20A8"/>
    <w:p w14:paraId="27B7BCB3" w14:textId="413B986A" w:rsidR="005779C0" w:rsidRDefault="005779C0" w:rsidP="00EE20A8"/>
    <w:p w14:paraId="2652F2C6" w14:textId="04A999E6" w:rsidR="00EC3BDB" w:rsidRDefault="00EC3BDB" w:rsidP="00EE20A8"/>
    <w:p w14:paraId="7981BFF4" w14:textId="77777777" w:rsidR="00EC3BDB" w:rsidRDefault="00EC3BDB" w:rsidP="00EE20A8"/>
    <w:p w14:paraId="526FB2F5" w14:textId="0297ABC0" w:rsidR="00E4130A" w:rsidRDefault="00E4130A" w:rsidP="00EE20A8"/>
    <w:p w14:paraId="7579DCFC" w14:textId="77777777" w:rsidR="00A5637B" w:rsidRPr="00A5637B" w:rsidRDefault="00A5637B" w:rsidP="00EE20A8">
      <w:pPr>
        <w:rPr>
          <w:lang w:val="en-GB"/>
        </w:rPr>
      </w:pPr>
    </w:p>
    <w:p w14:paraId="19006139" w14:textId="15AAB567" w:rsidR="0054295E" w:rsidRDefault="0054295E" w:rsidP="00CC580C">
      <w:pPr>
        <w:pStyle w:val="Heading1"/>
        <w:spacing w:before="0" w:after="240"/>
      </w:pPr>
      <w:r>
        <w:lastRenderedPageBreak/>
        <w:t>Introduction</w:t>
      </w:r>
    </w:p>
    <w:p w14:paraId="58A58700" w14:textId="0B83A006" w:rsidR="0079229A" w:rsidRDefault="0072510D" w:rsidP="00D0341A">
      <w:pPr>
        <w:spacing w:line="480" w:lineRule="auto"/>
        <w:ind w:firstLine="720"/>
        <w:jc w:val="both"/>
      </w:pPr>
      <w:r>
        <w:t xml:space="preserve">Selective attention is crucial for adaptive behavior as it </w:t>
      </w:r>
      <w:r w:rsidR="006649D9">
        <w:t xml:space="preserve">facilitates </w:t>
      </w:r>
      <w:r>
        <w:t>processing of relevant</w:t>
      </w:r>
      <w:r w:rsidR="00032483">
        <w:t xml:space="preserve"> and suppression of irrelevant</w:t>
      </w:r>
      <w:r>
        <w:t xml:space="preserve"> stimuli in our environment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w:t>
      </w:r>
      <w:r w:rsidR="00BA5161">
        <w:t xml:space="preserve"> of</w:t>
      </w:r>
      <w:r>
        <w:t xml:space="preserve"> stimul</w:t>
      </w:r>
      <w:r w:rsidR="007F5D31">
        <w:t>i</w:t>
      </w:r>
      <w:r>
        <w:t xml:space="preserve"> (e.g., a loud noise) </w:t>
      </w:r>
      <w:r w:rsidR="00F1319E">
        <w:t>and</w:t>
      </w:r>
      <w:r>
        <w:t xml:space="preserve"> on </w:t>
      </w:r>
      <w:r w:rsidR="00F1319E">
        <w:t>our</w:t>
      </w:r>
      <w:r>
        <w:t xml:space="preserve">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032483">
        <w:t xml:space="preserve">Recent research has pointed </w:t>
      </w:r>
      <w:r w:rsidR="007F5D31">
        <w:t xml:space="preserve">out </w:t>
      </w:r>
      <w:r w:rsidR="00032483">
        <w:t>that motivation has an important influence on selective attention</w:t>
      </w:r>
      <w:r w:rsidR="009E54E5">
        <w:t xml:space="preserve"> as well</w:t>
      </w:r>
      <w:r w:rsidR="00032483">
        <w:t xml:space="preserve">. </w:t>
      </w:r>
      <w:r w:rsidR="00C24C1C">
        <w:t>V</w:t>
      </w:r>
      <w:r w:rsidR="00744D7E">
        <w:t>oluntary</w:t>
      </w:r>
      <w:r w:rsidR="0079229A">
        <w:t xml:space="preserve"> attentional control is enhanced when individuals are motivated with extrinsic rewards</w:t>
      </w:r>
      <w:r w:rsidR="00416E61">
        <w:t xml:space="preserve"> </w:t>
      </w:r>
      <w:r w:rsidR="00416E61">
        <w:fldChar w:fldCharType="begin" w:fldLock="1"/>
      </w:r>
      <w:r w:rsidR="00416E61">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mendeley":{"formattedCitation":"(Botvinick &amp; Braver, 2015; Pessoa, 2015)","plainTextFormattedCitation":"(Botvinick &amp; Braver, 2015; Pessoa, 2015)","previouslyFormattedCitation":"(Botvinick &amp; Braver, 2015; Pessoa, 2015)"},"properties":{"noteIndex":0},"schema":"https://github.com/citation-style-language/schema/raw/master/csl-citation.json"}</w:instrText>
      </w:r>
      <w:r w:rsidR="00416E61">
        <w:fldChar w:fldCharType="separate"/>
      </w:r>
      <w:r w:rsidR="00416E61" w:rsidRPr="00416E61">
        <w:rPr>
          <w:noProof/>
        </w:rPr>
        <w:t>(Botvinick &amp; Braver, 2015; Pessoa, 2015)</w:t>
      </w:r>
      <w:r w:rsidR="00416E61">
        <w:fldChar w:fldCharType="end"/>
      </w:r>
      <w:r w:rsidR="000E604B">
        <w:t>. Attention</w:t>
      </w:r>
      <w:r w:rsidR="0079229A">
        <w:t xml:space="preserve"> can also be gu</w:t>
      </w:r>
      <w:r w:rsidR="00F1319E">
        <w:t xml:space="preserve">ided by previous reward history: stimuli which used to be associated with rewards can </w:t>
      </w:r>
      <w:r w:rsidR="009E54E5">
        <w:t xml:space="preserve">later </w:t>
      </w:r>
      <w:r w:rsidR="00F1319E">
        <w:t>capture attention</w:t>
      </w:r>
      <w:r w:rsidR="0079229A">
        <w:t xml:space="preserve"> independently from </w:t>
      </w:r>
      <w:r w:rsidR="000E604B">
        <w:t xml:space="preserve">top-down </w:t>
      </w:r>
      <w:r w:rsidR="0079229A">
        <w:t>attentional control</w:t>
      </w:r>
      <w:r w:rsidR="00416E61">
        <w:t xml:space="preserve"> </w:t>
      </w:r>
      <w:r w:rsidR="00416E61">
        <w:fldChar w:fldCharType="begin" w:fldLock="1"/>
      </w:r>
      <w:r w:rsidR="002F27B1">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Belopolsky, &amp; Theeuwes, 2012; Chelazzi, Perlato, Santandrea, &amp; Della Libera, 2013; M. Failing &amp; Theeuwes, 2017)","manualFormatting":"(Anderson, 2016; Awh, Belopolsky, &amp; Theeuwes, 2012; Chelazzi, Perlato, Santandrea, &amp; Della Libera, 2013; Failing &amp; Theeuwes, 2017)","plainTextFormattedCitation":"(B. A. Anderson, 2016; Awh, Belopolsky, &amp; Theeuwes, 2012; Chelazzi, Perlato, Santandrea, &amp; Della Libera, 2013; M. Failing &amp; Theeuwes, 2017)","previouslyFormattedCitation":"(B. A. Anderson, 2016; Awh, Belopolsky, &amp; Theeuwes, 2012; Chelazzi, Perlato, Santandrea, &amp; Della Libera, 2013; M. Failing &amp; Theeuwes, 2017)"},"properties":{"noteIndex":0},"schema":"https://github.com/citation-style-language/schema/raw/master/csl-citation.json"}</w:instrText>
      </w:r>
      <w:r w:rsidR="00416E61">
        <w:fldChar w:fldCharType="separate"/>
      </w:r>
      <w:r w:rsidR="00F1319E" w:rsidRPr="00F1319E">
        <w:rPr>
          <w:noProof/>
        </w:rPr>
        <w:t>(Anderson, 2016; Awh, Belopolsky, &amp; Theeuwes, 2012; Chelazzi, Perlato, Santandrea, &amp; Della Libera, 2013; Failing &amp; Theeuwes, 2017)</w:t>
      </w:r>
      <w:r w:rsidR="00416E61">
        <w:fldChar w:fldCharType="end"/>
      </w:r>
      <w:r w:rsidR="0079229A">
        <w:t xml:space="preserve">. </w:t>
      </w:r>
    </w:p>
    <w:p w14:paraId="2325645B" w14:textId="3741E2E4" w:rsidR="00C71C28" w:rsidRDefault="00744D7E" w:rsidP="00C71C28">
      <w:pPr>
        <w:spacing w:line="480" w:lineRule="auto"/>
        <w:ind w:firstLine="720"/>
        <w:jc w:val="both"/>
      </w:pPr>
      <w:r>
        <w:t>Voluntary selective</w:t>
      </w:r>
      <w:r w:rsidR="006D1AE4">
        <w:t xml:space="preserve"> attention</w:t>
      </w:r>
      <w:r w:rsidR="007F5D31">
        <w:t xml:space="preserve"> (</w:t>
      </w:r>
      <w:r w:rsidR="006D1AE4">
        <w:t>as well as other cognitive control processes</w:t>
      </w:r>
      <w:r w:rsidR="007F5D31">
        <w:t xml:space="preserve">) </w:t>
      </w:r>
      <w:r w:rsidR="00032483">
        <w:t>is</w:t>
      </w:r>
      <w:r w:rsidR="00C71C28">
        <w:t xml:space="preserve"> </w:t>
      </w:r>
      <w:r w:rsidR="004143A7">
        <w:t>enhanced</w:t>
      </w:r>
      <w:r w:rsidR="009E54E5">
        <w:t xml:space="preserve"> </w:t>
      </w:r>
      <w:r w:rsidR="00C71C28">
        <w:t>when individuals a</w:t>
      </w:r>
      <w:r w:rsidR="0079229A">
        <w:t>nticipat</w:t>
      </w:r>
      <w:r w:rsidR="007F5D31">
        <w:t xml:space="preserve">e </w:t>
      </w:r>
      <w:r w:rsidR="0079229A">
        <w:t>that they can earn</w:t>
      </w:r>
      <w:r w:rsidR="00C71C28">
        <w:t xml:space="preserve"> reward</w:t>
      </w:r>
      <w:r w:rsidR="0079229A">
        <w:t>s</w:t>
      </w:r>
      <w:r w:rsidR="00C71C28">
        <w:t xml:space="preserve"> for good </w:t>
      </w:r>
      <w:r w:rsidR="000E604B">
        <w:t>task-</w:t>
      </w:r>
      <w:r w:rsidR="00C71C28">
        <w:t>performance</w:t>
      </w:r>
      <w:r w:rsidR="00C175C9">
        <w:t xml:space="preserve"> </w:t>
      </w:r>
      <w:r w:rsidR="00416E61">
        <w:fldChar w:fldCharType="begin" w:fldLock="1"/>
      </w:r>
      <w:r w:rsidR="006D1AE4">
        <w:instrText>ADDIN CSL_CITATION {"citationItems":[{"id":"ITEM-1","itemData":{"DOI":"10.1002/9781118920497.ch24","ISBN":"9781118920480 (pdf)","ISSN":"111892049X","author":[{"dropping-particle":"","family":"Krebs","given":"Ruth M","non-dropping-particle":"","parse-names":false,"suffix":""},{"dropping-particle":"","family":"Woldorff","given":"Marty G","non-dropping-particle":"","parse-names":false,"suffix":""}],"container-title":"The Wiley Handbook of Cognitive Control","id":"ITEM-1","issued":{"date-parts":[["2017"]]},"page":"422-439","title":"Cognitive control and reward","type":"article-journal"},"uris":["http://www.mendeley.com/documents/?uuid=a54d3034-331a-4d8c-b6c0-b292beb16564"]}],"mendeley":{"formattedCitation":"(Krebs &amp; Woldorff, 2017)","manualFormatting":"(for a review see: Krebs &amp; Woldorff, 2017)","plainTextFormattedCitation":"(Krebs &amp; Woldorff, 2017)","previouslyFormattedCitation":"(Krebs &amp; Woldorff, 2017)"},"properties":{"noteIndex":0},"schema":"https://github.com/citation-style-language/schema/raw/master/csl-citation.json"}</w:instrText>
      </w:r>
      <w:r w:rsidR="00416E61">
        <w:fldChar w:fldCharType="separate"/>
      </w:r>
      <w:r w:rsidR="00416E61" w:rsidRPr="00416E61">
        <w:rPr>
          <w:noProof/>
        </w:rPr>
        <w:t>(</w:t>
      </w:r>
      <w:r w:rsidR="006D1AE4">
        <w:rPr>
          <w:noProof/>
        </w:rPr>
        <w:t xml:space="preserve">for a review see: </w:t>
      </w:r>
      <w:r w:rsidR="00416E61" w:rsidRPr="00416E61">
        <w:rPr>
          <w:noProof/>
        </w:rPr>
        <w:t>Krebs &amp; Woldorff, 2017)</w:t>
      </w:r>
      <w:r w:rsidR="00416E61">
        <w:fldChar w:fldCharType="end"/>
      </w:r>
      <w:r w:rsidR="00416E61">
        <w:t>.</w:t>
      </w:r>
      <w:r w:rsidR="00C71C28">
        <w:t xml:space="preserve"> </w:t>
      </w:r>
      <w:r w:rsidR="006D1AE4">
        <w:t xml:space="preserve">A number of fMRI and EEG studies have demonstrated that these reward-based enhancements in preparation for the upcoming stimulus are driven by enhanced activity </w:t>
      </w:r>
      <w:r w:rsidR="0079229A">
        <w:t xml:space="preserve">in frontoparietal regions </w:t>
      </w:r>
      <w:r w:rsidR="009E54E5">
        <w:t>involved in</w:t>
      </w:r>
      <w:r w:rsidR="0079229A">
        <w:t xml:space="preserve"> attentional control</w:t>
      </w:r>
      <w:r w:rsidR="009E54E5">
        <w:t xml:space="preserve"> </w:t>
      </w:r>
      <w:r w:rsidR="00416E61">
        <w:fldChar w:fldCharType="begin" w:fldLock="1"/>
      </w:r>
      <w:r w:rsidR="0013477A">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Krebs, Boehler, Roberts, Song, &amp; Woldorff, 2012; Pessoa &amp; Engelmann, 2010; Schevernels, Krebs, Santens, Woldorff, &amp; Boehler, 2014)","plainTextFormattedCitation":"(Krebs, Boehler, Roberts, Song, &amp; Woldorff, 2012; Pessoa &amp; Engelmann, 2010; Schevernels, Krebs, Santens, Woldorff, &amp; Boehler, 2014)","previouslyFormattedCitation":"(Krebs, Boehler, Roberts, Song, &amp; Woldorff, 2012; Pessoa &amp; Engelmann, 2010; Schevernels, Krebs, Santens, Woldorff, &amp; Boehler, 2014)"},"properties":{"noteIndex":0},"schema":"https://github.com/citation-style-language/schema/raw/master/csl-citation.json"}</w:instrText>
      </w:r>
      <w:r w:rsidR="00416E61">
        <w:fldChar w:fldCharType="separate"/>
      </w:r>
      <w:r w:rsidR="006D1AE4" w:rsidRPr="006D1AE4">
        <w:rPr>
          <w:noProof/>
        </w:rPr>
        <w:t>(Krebs, Boehler, Roberts, Song, &amp; Woldorff, 2012; Pessoa &amp; Engelmann, 2010; Schevernels, Krebs, Santens, Woldorff, &amp; Boehler, 2014)</w:t>
      </w:r>
      <w:r w:rsidR="00416E61">
        <w:fldChar w:fldCharType="end"/>
      </w:r>
      <w:r w:rsidR="0013477A">
        <w:t>, and</w:t>
      </w:r>
      <w:r w:rsidR="00FB321A">
        <w:t xml:space="preserve"> by</w:t>
      </w:r>
      <w:r w:rsidR="0013477A">
        <w:t xml:space="preserve"> enhanced task-set representations in these </w:t>
      </w:r>
      <w:r w:rsidR="00DC6F05">
        <w:t>regions</w:t>
      </w:r>
      <w:r w:rsidR="0013477A">
        <w:t xml:space="preserve"> </w:t>
      </w:r>
      <w:r w:rsidR="0013477A">
        <w:fldChar w:fldCharType="begin" w:fldLock="1"/>
      </w:r>
      <w:r w:rsidR="00CE645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0013477A">
        <w:fldChar w:fldCharType="separate"/>
      </w:r>
      <w:r w:rsidR="0013477A" w:rsidRPr="0013477A">
        <w:rPr>
          <w:noProof/>
        </w:rPr>
        <w:t>(Etzel, Cole, Zacks, Kay, &amp; Braver, 2016; Wisniewski, Reverberi, Momennejad, Kahnt, &amp; Haynes, 2015)</w:t>
      </w:r>
      <w:r w:rsidR="0013477A">
        <w:fldChar w:fldCharType="end"/>
      </w:r>
      <w:r w:rsidR="00C71C28" w:rsidRPr="00FF474F">
        <w:t>.</w:t>
      </w:r>
      <w:r w:rsidR="0067643F" w:rsidRPr="00FF474F">
        <w:t xml:space="preserve"> </w:t>
      </w:r>
      <w:r w:rsidR="009E54E5">
        <w:t xml:space="preserve">Although </w:t>
      </w:r>
      <w:r w:rsidR="00C175C9">
        <w:t xml:space="preserve">these studies </w:t>
      </w:r>
      <w:r w:rsidR="009E54E5">
        <w:t xml:space="preserve">suggest that reward can </w:t>
      </w:r>
      <w:r w:rsidR="00DE253E">
        <w:t>influence</w:t>
      </w:r>
      <w:r w:rsidR="009E54E5">
        <w:t xml:space="preserve"> attention</w:t>
      </w:r>
      <w:r w:rsidR="007F5D31">
        <w:t>al</w:t>
      </w:r>
      <w:r w:rsidR="009E54E5">
        <w:t xml:space="preserve"> control via modulations in </w:t>
      </w:r>
      <w:r w:rsidR="00C175C9">
        <w:t xml:space="preserve">the frontoparietal </w:t>
      </w:r>
      <w:r w:rsidR="009E54E5">
        <w:t>network</w:t>
      </w:r>
      <w:r w:rsidR="00C175C9">
        <w:t xml:space="preserve">, it remains </w:t>
      </w:r>
      <w:r w:rsidR="00DE253E">
        <w:t xml:space="preserve">largely </w:t>
      </w:r>
      <w:r w:rsidR="00C175C9">
        <w:t>unclear</w:t>
      </w:r>
      <w:r w:rsidR="00DE253E">
        <w:t xml:space="preserve"> </w:t>
      </w:r>
      <w:r w:rsidR="00C175C9">
        <w:t>how</w:t>
      </w:r>
      <w:r w:rsidR="00DE253E">
        <w:t xml:space="preserve"> reward biases competition for selection between </w:t>
      </w:r>
      <w:r w:rsidR="00C175C9">
        <w:t xml:space="preserve">relevant </w:t>
      </w:r>
      <w:r w:rsidR="00DE253E">
        <w:t xml:space="preserve">and irrelevant </w:t>
      </w:r>
      <w:r w:rsidR="00FF474F">
        <w:t>stimuli</w:t>
      </w:r>
      <w:r w:rsidR="00C175C9">
        <w:t xml:space="preserve"> in the visual cortex</w:t>
      </w:r>
      <w:r w:rsidR="00DE253E">
        <w:t xml:space="preserve"> </w:t>
      </w:r>
      <w:r w:rsidR="00B56E64">
        <w:fldChar w:fldCharType="begin" w:fldLock="1"/>
      </w:r>
      <w:r w:rsidR="00C43549">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mendeley":{"formattedCitation":"(Serences, 2008)","plainTextFormattedCitation":"(Serences, 2008)","previouslyFormattedCitation":"(Serences, 2008)"},"properties":{"noteIndex":0},"schema":"https://github.com/citation-style-language/schema/raw/master/csl-citation.json"}</w:instrText>
      </w:r>
      <w:r w:rsidR="00B56E64">
        <w:fldChar w:fldCharType="separate"/>
      </w:r>
      <w:r w:rsidR="00B56E64" w:rsidRPr="00B56E64">
        <w:rPr>
          <w:noProof/>
        </w:rPr>
        <w:t>(Serences, 2008)</w:t>
      </w:r>
      <w:r w:rsidR="00B56E64">
        <w:fldChar w:fldCharType="end"/>
      </w:r>
      <w:r w:rsidR="00C175C9">
        <w:t xml:space="preserve">. </w:t>
      </w:r>
      <w:r w:rsidR="00C113A9">
        <w:t xml:space="preserve"> </w:t>
      </w:r>
    </w:p>
    <w:p w14:paraId="4C8AAAA1" w14:textId="0EDCA538" w:rsidR="00C43549" w:rsidRDefault="007F5D31" w:rsidP="00970F63">
      <w:pPr>
        <w:spacing w:line="480" w:lineRule="auto"/>
        <w:ind w:firstLine="720"/>
        <w:jc w:val="both"/>
      </w:pPr>
      <w:r>
        <w:lastRenderedPageBreak/>
        <w:t>B</w:t>
      </w:r>
      <w:r w:rsidR="00970F63">
        <w:t xml:space="preserve">ehavioral studies have explored how goals and reward history compete for the control of attention </w:t>
      </w:r>
      <w:r w:rsidR="00C43549">
        <w:fldChar w:fldCharType="begin" w:fldLock="1"/>
      </w:r>
      <w:r w:rsidR="00C43549">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2","issued":{"date-parts":[["2013"]]},"page":"58-62","publisher":"Elsevier Ltd","title":"Rewards teach visual selective attention","type":"article-journal","volume":"85"},"uris":["http://www.mendeley.com/documents/?uuid=32b99263-1c78-4ea2-a826-fea9bd9f805a"]},{"id":"ITEM-3","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3","issued":{"date-parts":[["2017"]]},"page":"1-25","publisher":"Psychonomic Bulletin &amp; Review","title":"Selection history: How reward modulates selectivity of visual attention","type":"article-journal"},"uris":["http://www.mendeley.com/documents/?uuid=83f24a00-4327-40fe-99b4-3137e0d2c26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C43549">
        <w:fldChar w:fldCharType="separate"/>
      </w:r>
      <w:r w:rsidR="00C43549">
        <w:rPr>
          <w:noProof/>
        </w:rPr>
        <w:t>(</w:t>
      </w:r>
      <w:r w:rsidR="00C43549" w:rsidRPr="00C43549">
        <w:rPr>
          <w:noProof/>
        </w:rPr>
        <w:t xml:space="preserve">Anderson, </w:t>
      </w:r>
      <w:r w:rsidR="00C43549">
        <w:rPr>
          <w:noProof/>
        </w:rPr>
        <w:t xml:space="preserve">2016; Chelazzi et al., 2013; </w:t>
      </w:r>
      <w:r w:rsidR="00C43549" w:rsidRPr="00C43549">
        <w:rPr>
          <w:noProof/>
        </w:rPr>
        <w:t>Failing &amp; Theeuwes, 2017)</w:t>
      </w:r>
      <w:r w:rsidR="00C43549">
        <w:fldChar w:fldCharType="end"/>
      </w:r>
      <w:r w:rsidR="00C43549">
        <w:rPr>
          <w:noProof/>
        </w:rPr>
        <w:t xml:space="preserve">. More specifically, neutral stimuli previously associated with reward appear to capture attention automatically subsequently, and strongly interfere with concurent </w:t>
      </w:r>
      <w:r w:rsidR="00744D7E">
        <w:rPr>
          <w:noProof/>
        </w:rPr>
        <w:t>voluntary</w:t>
      </w:r>
      <w:r w:rsidR="00C43549">
        <w:rPr>
          <w:noProof/>
        </w:rPr>
        <w:t xml:space="preserve"> attention processes, including those involved in visual search </w:t>
      </w:r>
      <w:r w:rsidR="00C43549">
        <w:rPr>
          <w:noProof/>
        </w:rPr>
        <w:fldChar w:fldCharType="begin" w:fldLock="1"/>
      </w:r>
      <w:r w:rsidR="00B2585D">
        <w:rPr>
          <w:noProof/>
        </w:rP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2","issue":"6","issued":{"date-parts":[["2009"]]},"page":"778-784","title":"Learning to attend and to ignore is a matter of gains and losses","type":"article-journal","volume":"20"},"uris":["http://www.mendeley.com/documents/?uuid=45e6fa21-0796-4fec-bf7d-e583dc652a17"]},{"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Laurent, &amp; Yantis, 2011; Della Libera &amp; Chelazzi, 2009; M. F. Failing &amp; Theeuwes, 2014)","manualFormatting":"(Anderson, Laurent, &amp; Yantis, 2011; Della Libera &amp; Chelazzi, 2009; Failing &amp; Theeuwes, 2014)","plainTextFormattedCitation":"(B. a Anderson, Laurent, &amp; Yantis, 2011; Della Libera &amp; Chelazzi, 2009; M. F. Failing &amp; Theeuwes, 2014)","previouslyFormattedCitation":"(B. a Anderson, Laurent, &amp; Yantis, 2011; Della Libera &amp; Chelazzi, 2009; M. F. Failing &amp; Theeuwes, 2014)"},"properties":{"noteIndex":0},"schema":"https://github.com/citation-style-language/schema/raw/master/csl-citation.json"}</w:instrText>
      </w:r>
      <w:r w:rsidR="00C43549">
        <w:rPr>
          <w:noProof/>
        </w:rPr>
        <w:fldChar w:fldCharType="separate"/>
      </w:r>
      <w:r w:rsidR="00C43549">
        <w:rPr>
          <w:noProof/>
        </w:rPr>
        <w:t>(</w:t>
      </w:r>
      <w:r w:rsidR="00C43549" w:rsidRPr="00C43549">
        <w:rPr>
          <w:noProof/>
        </w:rPr>
        <w:t>Anderson, Laurent, &amp; Yantis, 2011; Della</w:t>
      </w:r>
      <w:r w:rsidR="00C43549">
        <w:rPr>
          <w:noProof/>
        </w:rPr>
        <w:t xml:space="preserve"> Libera &amp; Chelazzi, 2009; </w:t>
      </w:r>
      <w:r w:rsidR="00C43549" w:rsidRPr="00C43549">
        <w:rPr>
          <w:noProof/>
        </w:rPr>
        <w:t>Failing &amp; Theeuwes, 2014)</w:t>
      </w:r>
      <w:r w:rsidR="00C43549">
        <w:rPr>
          <w:noProof/>
        </w:rPr>
        <w:fldChar w:fldCharType="end"/>
      </w:r>
      <w:r w:rsidR="00CE6454">
        <w:t xml:space="preserve">. </w:t>
      </w:r>
      <w:r w:rsidR="006A3198">
        <w:t xml:space="preserve">At the </w:t>
      </w:r>
      <w:r w:rsidR="00CE6454">
        <w:t>neural</w:t>
      </w:r>
      <w:r w:rsidR="006A3198">
        <w:t xml:space="preserve"> level, value based attention capture has </w:t>
      </w:r>
      <w:r w:rsidR="00574D4C">
        <w:t xml:space="preserve">sometimes </w:t>
      </w:r>
      <w:r w:rsidR="006A3198">
        <w:t xml:space="preserve">been related to </w:t>
      </w:r>
      <w:r w:rsidR="00C113A9">
        <w:t xml:space="preserve">early </w:t>
      </w:r>
      <w:r w:rsidR="006A3198">
        <w:t xml:space="preserve">effects following stimulus onset in the </w:t>
      </w:r>
      <w:r w:rsidR="00C113A9">
        <w:t>visual</w:t>
      </w:r>
      <w:r w:rsidR="006A3198">
        <w:t xml:space="preserve"> cortex</w:t>
      </w:r>
      <w:r w:rsidR="00C113A9">
        <w:t xml:space="preserve"> </w:t>
      </w:r>
      <w:r w:rsidR="00416E61">
        <w:fldChar w:fldCharType="begin" w:fldLock="1"/>
      </w:r>
      <w:r w:rsidR="00F7524A">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rsidR="00416E61">
        <w:fldChar w:fldCharType="separate"/>
      </w:r>
      <w:r w:rsidR="00416E61" w:rsidRPr="00416E61">
        <w:rPr>
          <w:noProof/>
        </w:rPr>
        <w:t>(</w:t>
      </w:r>
      <w:r w:rsidR="00416E61">
        <w:rPr>
          <w:noProof/>
        </w:rPr>
        <w:t xml:space="preserve">i.e., increase in the P1 component; </w:t>
      </w:r>
      <w:r w:rsidR="00416E61" w:rsidRPr="00416E61">
        <w:rPr>
          <w:noProof/>
        </w:rPr>
        <w:t>Donohue et al., 2016; Hickey, Chelazzi, &amp; Theeuwes, 2010; Luque et al., 2017; MacLean &amp; Giesbrecht, 2015)</w:t>
      </w:r>
      <w:r w:rsidR="00416E61">
        <w:fldChar w:fldCharType="end"/>
      </w:r>
      <w:r w:rsidR="00C113A9" w:rsidRPr="009F1C3D">
        <w:t xml:space="preserve">. </w:t>
      </w:r>
      <w:r w:rsidR="00BD3227">
        <w:t xml:space="preserve">However, </w:t>
      </w:r>
      <w:r w:rsidR="00817D41">
        <w:t>other</w:t>
      </w:r>
      <w:r w:rsidR="00BD3227">
        <w:t xml:space="preserve"> studies have failed to find evidence for such early modulations</w:t>
      </w:r>
      <w:r w:rsidR="00574D4C">
        <w:t xml:space="preserve"> in the visual cortex</w:t>
      </w:r>
      <w:r w:rsidR="00817D41">
        <w:t>,</w:t>
      </w:r>
      <w:r w:rsidR="00BD3227">
        <w:t xml:space="preserve"> and found changes </w:t>
      </w:r>
      <w:r w:rsidR="006A3198">
        <w:t xml:space="preserve">at </w:t>
      </w:r>
      <w:r w:rsidR="00BD3227">
        <w:t xml:space="preserve">later stages of </w:t>
      </w:r>
      <w:r w:rsidR="00AB5907">
        <w:t xml:space="preserve">stimulus </w:t>
      </w:r>
      <w:r w:rsidR="00BD3227">
        <w:t>processing</w:t>
      </w:r>
      <w:r w:rsidR="009F1C3D">
        <w:t xml:space="preserve"> </w:t>
      </w:r>
      <w:r w:rsidR="009F1C3D">
        <w:fldChar w:fldCharType="begin" w:fldLock="1"/>
      </w:r>
      <w:r w:rsidR="009F1C3D">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9F1C3D">
        <w:fldChar w:fldCharType="separate"/>
      </w:r>
      <w:r w:rsidR="009F1C3D" w:rsidRPr="009F1C3D">
        <w:rPr>
          <w:noProof/>
        </w:rPr>
        <w:t>(</w:t>
      </w:r>
      <w:r w:rsidR="009F1C3D">
        <w:rPr>
          <w:noProof/>
        </w:rPr>
        <w:t xml:space="preserve">increased N2pc component and improved decoding in later processing stages; </w:t>
      </w:r>
      <w:r w:rsidR="009F1C3D" w:rsidRPr="009F1C3D">
        <w:rPr>
          <w:noProof/>
        </w:rPr>
        <w:t>Qi, Zeng, Ding, &amp; Li, 2013; Tankelevitch, Spaak, Rushworth, &amp; Stokes, 2019)</w:t>
      </w:r>
      <w:r w:rsidR="009F1C3D">
        <w:fldChar w:fldCharType="end"/>
      </w:r>
      <w:r w:rsidR="009F1C3D">
        <w:t>.</w:t>
      </w:r>
      <w:r w:rsidR="00817D41">
        <w:t xml:space="preserve"> </w:t>
      </w:r>
      <w:r w:rsidR="00C43549">
        <w:t>Importantly, in these earlier studies, the focus was on attentional capture by reward when it was used as distractor, and could be either high o</w:t>
      </w:r>
      <w:r w:rsidR="004160AD">
        <w:t>r</w:t>
      </w:r>
      <w:r w:rsidR="00C43549">
        <w:t xml:space="preserve"> low. However, it remains unclear how competition for attention</w:t>
      </w:r>
      <w:r>
        <w:t>al</w:t>
      </w:r>
      <w:r w:rsidR="00C43549">
        <w:t xml:space="preserve"> selection is resolved when high and low value reward stimuli directly compete with each other, and </w:t>
      </w:r>
      <w:r>
        <w:t>whether</w:t>
      </w:r>
      <w:r w:rsidR="00C43549">
        <w:t xml:space="preserve"> sensory processing in the visual cortex reflect</w:t>
      </w:r>
      <w:r w:rsidR="00762EB5">
        <w:t>s</w:t>
      </w:r>
      <w:r w:rsidR="00C43549">
        <w:t xml:space="preserve"> this competition.        </w:t>
      </w:r>
    </w:p>
    <w:p w14:paraId="156847C0" w14:textId="4BED91D8" w:rsidR="00E203D5" w:rsidRDefault="004B2C35" w:rsidP="00441BA8">
      <w:pPr>
        <w:spacing w:line="480" w:lineRule="auto"/>
        <w:ind w:firstLine="720"/>
        <w:jc w:val="both"/>
      </w:pPr>
      <w:r>
        <w:t xml:space="preserve">Theoretical frameworks propose that </w:t>
      </w:r>
      <w:r w:rsidR="00441BA8">
        <w:t>the allocation of attention</w:t>
      </w:r>
      <w:r w:rsidR="00762EB5">
        <w:t xml:space="preserve"> is facilitated</w:t>
      </w:r>
      <w:r w:rsidR="00441BA8">
        <w:t xml:space="preserve"> toward</w:t>
      </w:r>
      <w:r w:rsidR="00762EB5">
        <w:t>s</w:t>
      </w:r>
      <w:r>
        <w:t xml:space="preserve"> stimuli which are (or used to be) predictive of rewards, while the processing of other stimuli is suppressed </w:t>
      </w:r>
      <w:r>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r w:rsidR="0040325A">
        <w:t>Roelfsema and colleagues</w:t>
      </w:r>
      <w:r w:rsidR="00574D4C">
        <w:t xml:space="preserve"> </w:t>
      </w:r>
      <w:r w:rsidR="00B2585D">
        <w:fldChar w:fldCharType="begin" w:fldLock="1"/>
      </w:r>
      <w:r w:rsidR="00967E03">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manualFormatting":"(2010)","plainTextFormattedCitation":"(Roelfsema, van Ooyen, &amp; Watanabe, 2010)","previouslyFormattedCitation":"(Roelfsema, van Ooyen, &amp; Watanabe, 2010)"},"properties":{"noteIndex":0},"schema":"https://github.com/citation-style-language/schema/raw/master/csl-citation.json"}</w:instrText>
      </w:r>
      <w:r w:rsidR="00B2585D">
        <w:fldChar w:fldCharType="separate"/>
      </w:r>
      <w:r w:rsidR="00B2585D">
        <w:rPr>
          <w:noProof/>
        </w:rPr>
        <w:t>(</w:t>
      </w:r>
      <w:r w:rsidR="00B2585D" w:rsidRPr="00B2585D">
        <w:rPr>
          <w:noProof/>
        </w:rPr>
        <w:t>2010)</w:t>
      </w:r>
      <w:r w:rsidR="00B2585D">
        <w:fldChar w:fldCharType="end"/>
      </w:r>
      <w:r w:rsidR="0040325A">
        <w:t xml:space="preserve"> </w:t>
      </w:r>
      <w:r>
        <w:t xml:space="preserve">proposed that this effect </w:t>
      </w:r>
      <w:r w:rsidR="0040325A">
        <w:t>relies</w:t>
      </w:r>
      <w:r>
        <w:t xml:space="preserve"> on the plasticity of the visual cortex indu</w:t>
      </w:r>
      <w:r w:rsidR="0040325A">
        <w:t>ced by the join</w:t>
      </w:r>
      <w:r w:rsidR="00D31004">
        <w:t>ed</w:t>
      </w:r>
      <w:r w:rsidR="0040325A">
        <w:t xml:space="preserve"> effect of top-down attention</w:t>
      </w:r>
      <w:r w:rsidR="00441BA8">
        <w:t>al control</w:t>
      </w:r>
      <w:r w:rsidR="0040325A">
        <w:t xml:space="preserve"> and </w:t>
      </w:r>
      <w:r>
        <w:t>dopamine.</w:t>
      </w:r>
      <w:r w:rsidR="00ED3546">
        <w:t xml:space="preserve"> </w:t>
      </w:r>
      <w:r w:rsidR="00574D4C">
        <w:t>T</w:t>
      </w:r>
      <w:r w:rsidR="00ED3546">
        <w:t>o date</w:t>
      </w:r>
      <w:r w:rsidR="00574D4C">
        <w:t>, only one fMRI study</w:t>
      </w:r>
      <w:r w:rsidR="00AB5907">
        <w:t xml:space="preserve"> </w:t>
      </w:r>
      <w:r w:rsidR="00967E03">
        <w:fldChar w:fldCharType="begin" w:fldLock="1"/>
      </w:r>
      <w:r w:rsidR="005F653D">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a)","manualFormatting":"(Hickey &amp; Peelen, 2015)","plainTextFormattedCitation":"(Hickey &amp; Peelen, 2015a)","previouslyFormattedCitation":"(Hickey &amp; Peelen, 2015a)"},"properties":{"noteIndex":0},"schema":"https://github.com/citation-style-language/schema/raw/master/csl-citation.json"}</w:instrText>
      </w:r>
      <w:r w:rsidR="00967E03">
        <w:fldChar w:fldCharType="separate"/>
      </w:r>
      <w:r w:rsidR="00967E03">
        <w:rPr>
          <w:noProof/>
        </w:rPr>
        <w:t>(Hickey &amp; Peelen, 2015</w:t>
      </w:r>
      <w:r w:rsidR="00967E03" w:rsidRPr="00967E03">
        <w:rPr>
          <w:noProof/>
        </w:rPr>
        <w:t>)</w:t>
      </w:r>
      <w:r w:rsidR="00967E03">
        <w:fldChar w:fldCharType="end"/>
      </w:r>
      <w:r w:rsidR="00967E03">
        <w:t xml:space="preserve"> </w:t>
      </w:r>
      <w:r w:rsidR="00ED3546">
        <w:t xml:space="preserve">has provided evidence for </w:t>
      </w:r>
      <w:r w:rsidR="00970F63">
        <w:t>the simultaneous enhancement</w:t>
      </w:r>
      <w:r w:rsidR="00ED3546">
        <w:t xml:space="preserve"> </w:t>
      </w:r>
      <w:r w:rsidR="00970F63">
        <w:t>in</w:t>
      </w:r>
      <w:r w:rsidR="00ED3546">
        <w:t xml:space="preserve"> representation of reward-related stimuli </w:t>
      </w:r>
      <w:r w:rsidR="00970F63">
        <w:t>and</w:t>
      </w:r>
      <w:r w:rsidR="00AB5907">
        <w:t xml:space="preserve"> </w:t>
      </w:r>
      <w:r w:rsidR="00ED3546">
        <w:t xml:space="preserve">suppression </w:t>
      </w:r>
      <w:r w:rsidR="00AB5907">
        <w:t xml:space="preserve">of </w:t>
      </w:r>
      <w:r w:rsidR="00ED3546">
        <w:t>stimuli</w:t>
      </w:r>
      <w:r w:rsidR="00AB5907">
        <w:t xml:space="preserve"> devoid of a specific </w:t>
      </w:r>
      <w:r w:rsidR="00AB5907">
        <w:lastRenderedPageBreak/>
        <w:t>motivational value</w:t>
      </w:r>
      <w:r w:rsidR="00ED3546">
        <w:t xml:space="preserve">. </w:t>
      </w:r>
      <w:r w:rsidR="00AB5907">
        <w:t xml:space="preserve">More specifically, using a multivoxel pattern analysis and decoding technique, these authors found a gain in </w:t>
      </w:r>
      <w:r w:rsidR="00441BA8">
        <w:t>object-selective visual cortex</w:t>
      </w:r>
      <w:r w:rsidR="00AB5907">
        <w:t xml:space="preserve"> for stimuli paired with reward</w:t>
      </w:r>
      <w:r w:rsidR="00D31004">
        <w:t>s</w:t>
      </w:r>
      <w:r w:rsidR="00441BA8">
        <w:t xml:space="preserve">, while </w:t>
      </w:r>
      <w:r w:rsidR="00AB5907">
        <w:t>those not associated with this incentive were suppressed</w:t>
      </w:r>
      <w:r w:rsidR="00441BA8">
        <w:t xml:space="preserve">. </w:t>
      </w:r>
      <w:r w:rsidR="009305E8">
        <w:t xml:space="preserve">Although these imaging results are undoubtedly important, they do not inform about the </w:t>
      </w:r>
      <w:r w:rsidR="004160AD">
        <w:t xml:space="preserve">neurophysiological </w:t>
      </w:r>
      <w:r w:rsidR="009305E8">
        <w:t>time-course of this modulatory effect created by reward on attention</w:t>
      </w:r>
      <w:r w:rsidR="00762EB5">
        <w:t>al</w:t>
      </w:r>
      <w:r w:rsidR="009305E8">
        <w:t xml:space="preserve"> selection in the visual cortex. Moreover because these authors focused on category-specific effects, the question remains whether a similar effect can be observed for lower level visual features such as color. To fill this gap</w:t>
      </w:r>
      <w:r w:rsidR="004160AD">
        <w:t>,</w:t>
      </w:r>
      <w:r w:rsidR="009305E8">
        <w:t xml:space="preserve"> here we harnessed the high temporal resolution of EEG and the steady-state visual evoked potentials (SSVEPs) with the aim to unravel the mechanism through which reward biases competition for attention selection in the visual cortex.           </w:t>
      </w:r>
    </w:p>
    <w:p w14:paraId="2CD0757E" w14:textId="663BEDA2" w:rsidR="00B37B7D" w:rsidRDefault="00A53081" w:rsidP="00B37B7D">
      <w:pPr>
        <w:spacing w:line="480" w:lineRule="auto"/>
        <w:ind w:firstLine="720"/>
        <w:jc w:val="both"/>
      </w:pPr>
      <w:commentRangeStart w:id="2"/>
      <w:r>
        <w:t xml:space="preserve">To this end, participants performed a coherent motion detection task based on color </w:t>
      </w:r>
      <w:commentRangeEnd w:id="2"/>
      <w:r w:rsidR="00762EB5">
        <w:rPr>
          <w:rStyle w:val="CommentReference"/>
        </w:rPr>
        <w:commentReference w:id="2"/>
      </w:r>
      <w:r>
        <w:t>information. On each trial, a blue and red random dot kinematograms (RDK) were presented concurrently</w:t>
      </w:r>
      <w:r w:rsidR="00351459">
        <w:t xml:space="preserve"> at two different frequencies</w:t>
      </w:r>
      <w:r>
        <w:t xml:space="preserve">, and participants were cued </w:t>
      </w:r>
      <w:r w:rsidR="00351459">
        <w:t xml:space="preserve">on a trial by trial basis </w:t>
      </w:r>
      <w:r>
        <w:t xml:space="preserve">to attend to one of them. </w:t>
      </w:r>
      <w:r w:rsidR="00163092">
        <w:t>Thus</w:t>
      </w:r>
      <w:r w:rsidR="00152F61">
        <w:t>,</w:t>
      </w:r>
      <w:r w:rsidR="00163092">
        <w:t xml:space="preserve"> </w:t>
      </w:r>
      <w:r w:rsidR="004160AD">
        <w:t>these two</w:t>
      </w:r>
      <w:r w:rsidR="00163092">
        <w:t xml:space="preserve"> RDKs </w:t>
      </w:r>
      <w:r w:rsidR="004160AD">
        <w:t>served</w:t>
      </w:r>
      <w:r w:rsidR="00163092">
        <w:t xml:space="preserve"> as target (attended) </w:t>
      </w:r>
      <w:r w:rsidR="004160AD">
        <w:t>and</w:t>
      </w:r>
      <w:r w:rsidR="00163092">
        <w:t xml:space="preserve"> distractor (unattended)</w:t>
      </w:r>
      <w:r w:rsidR="004160AD">
        <w:t>, respectively</w:t>
      </w:r>
      <w:r w:rsidR="00163092">
        <w:t xml:space="preserve">. </w:t>
      </w:r>
      <w:r>
        <w:t xml:space="preserve">Critically, after a baseline period used as control condition, these two colors were systematically associated with a low or high </w:t>
      </w:r>
      <w:r w:rsidR="001F7F0E">
        <w:t>probability of earning a reward</w:t>
      </w:r>
      <w:r w:rsidR="00152F61">
        <w:t xml:space="preserve"> in a training phase. Subsequently during a test phase we examined the attentional consequences of the reward pairing in a test phase. </w:t>
      </w:r>
      <w:r>
        <w:t xml:space="preserve">Hence, we used a factorial design in which we could assess how competition between high and low reward is </w:t>
      </w:r>
      <w:r w:rsidR="004160AD">
        <w:t>re</w:t>
      </w:r>
      <w:r>
        <w:t xml:space="preserve">solved by attention in the visual cortex. </w:t>
      </w:r>
      <w:r w:rsidR="00351459">
        <w:t xml:space="preserve"> </w:t>
      </w:r>
      <w:r w:rsidR="00441BA8">
        <w:t>SSVEPs</w:t>
      </w:r>
      <w:r w:rsidR="004160AD">
        <w:t xml:space="preserve"> offer the unique advantage</w:t>
      </w:r>
      <w:r w:rsidR="00441BA8">
        <w:t xml:space="preserve"> </w:t>
      </w:r>
      <w:r w:rsidR="00C56434">
        <w:t>to infer</w:t>
      </w:r>
      <w:r w:rsidR="00351459">
        <w:t xml:space="preserve"> how competition between </w:t>
      </w:r>
      <w:r w:rsidR="00E830D3">
        <w:t xml:space="preserve">high or low </w:t>
      </w:r>
      <w:r w:rsidR="00351459">
        <w:t>reward stimuli takes place</w:t>
      </w:r>
      <w:r w:rsidR="00E830D3">
        <w:t xml:space="preserve"> </w:t>
      </w:r>
      <w:r w:rsidR="00441BA8">
        <w:t xml:space="preserve">in </w:t>
      </w:r>
      <w:r w:rsidR="000E604B">
        <w:t>the</w:t>
      </w:r>
      <w:r w:rsidR="00441BA8">
        <w:t xml:space="preserve"> visual cortex</w:t>
      </w:r>
      <w:r w:rsidR="00351459">
        <w:t xml:space="preserve"> as a function of attention because the specific </w:t>
      </w:r>
      <w:r w:rsidR="00441BA8">
        <w:t xml:space="preserve">oscillatory response of </w:t>
      </w:r>
      <w:r w:rsidR="00351459">
        <w:t xml:space="preserve">each RDK can be </w:t>
      </w:r>
      <w:r w:rsidR="00A06093">
        <w:t>extracted</w:t>
      </w:r>
      <w:r w:rsidR="00C56434">
        <w:t xml:space="preserve"> (frequency tagging)</w:t>
      </w:r>
      <w:r w:rsidR="00A06093">
        <w:t>, and the two resulting signals can be compared to each other</w:t>
      </w:r>
      <w:commentRangeStart w:id="3"/>
      <w:r w:rsidR="00351459">
        <w:t xml:space="preserve"> </w:t>
      </w:r>
      <w:r w:rsidR="00441BA8">
        <w:fldChar w:fldCharType="begin" w:fldLock="1"/>
      </w:r>
      <w:r w:rsidR="00441BA8">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rsidR="00441BA8">
        <w:fldChar w:fldCharType="separate"/>
      </w:r>
      <w:r w:rsidR="00441BA8" w:rsidRPr="009552B1">
        <w:rPr>
          <w:noProof/>
        </w:rPr>
        <w:t>(Norcia, Appelbaum, Ales, Cottereau, &amp; Rossion, 2015)</w:t>
      </w:r>
      <w:r w:rsidR="00441BA8">
        <w:fldChar w:fldCharType="end"/>
      </w:r>
      <w:commentRangeEnd w:id="3"/>
      <w:r w:rsidR="00762EB5">
        <w:rPr>
          <w:rStyle w:val="CommentReference"/>
        </w:rPr>
        <w:commentReference w:id="3"/>
      </w:r>
      <w:r w:rsidR="00441BA8">
        <w:t>.</w:t>
      </w:r>
      <w:r w:rsidR="00C56434">
        <w:t xml:space="preserve"> Attended stimuli are associated with a larger </w:t>
      </w:r>
      <w:r w:rsidR="00C56434">
        <w:lastRenderedPageBreak/>
        <w:t xml:space="preserve">SSVEP response than unattended ones </w:t>
      </w:r>
      <w:r w:rsidR="007872FC">
        <w:fldChar w:fldCharType="begin" w:fldLock="1"/>
      </w:r>
      <w:r w:rsidR="00850446">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rsidR="007872FC">
        <w:fldChar w:fldCharType="separate"/>
      </w:r>
      <w:r w:rsidR="007872FC" w:rsidRPr="007872FC">
        <w:rPr>
          <w:noProof/>
        </w:rPr>
        <w:t>(Muller et al., 2006)</w:t>
      </w:r>
      <w:r w:rsidR="007872FC">
        <w:fldChar w:fldCharType="end"/>
      </w:r>
      <w:r w:rsidR="00C56434">
        <w:t>.</w:t>
      </w:r>
      <w:r w:rsidR="00A06093">
        <w:t xml:space="preserve"> Hence, </w:t>
      </w:r>
      <w:r w:rsidR="00351459">
        <w:t xml:space="preserve">SSVEPs </w:t>
      </w:r>
      <w:r w:rsidR="00441BA8">
        <w:t xml:space="preserve"> provide a continuous measure of feature-based attention </w:t>
      </w:r>
      <w:r w:rsidR="00C56434">
        <w:t>when</w:t>
      </w:r>
      <w:r w:rsidR="00441BA8">
        <w:t xml:space="preserve"> multiple stimuli </w:t>
      </w:r>
      <w:r w:rsidR="00C56434">
        <w:t xml:space="preserve">are presented </w:t>
      </w:r>
      <w:r w:rsidR="00441BA8">
        <w:t>simultaneously</w:t>
      </w:r>
      <w:r w:rsidR="00C56434">
        <w:t xml:space="preserve"> and they compete with each other for selection </w:t>
      </w:r>
      <w:r w:rsidR="00441BA8">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441BA8">
        <w:fldChar w:fldCharType="separate"/>
      </w:r>
      <w:r w:rsidR="00601F4E">
        <w:rPr>
          <w:noProof/>
        </w:rPr>
        <w:t>(</w:t>
      </w:r>
      <w:r w:rsidR="000B7FFA" w:rsidRPr="000B7FFA">
        <w:rPr>
          <w:noProof/>
        </w:rPr>
        <w:t>Andersen &amp; Müller, 2010)</w:t>
      </w:r>
      <w:r w:rsidR="00441BA8">
        <w:fldChar w:fldCharType="end"/>
      </w:r>
      <w:r w:rsidR="00441BA8">
        <w:t xml:space="preserve">. </w:t>
      </w:r>
    </w:p>
    <w:p w14:paraId="47290BE0" w14:textId="074465C1" w:rsidR="008F7666" w:rsidRDefault="00C56434" w:rsidP="00B37B7D">
      <w:pPr>
        <w:spacing w:line="480" w:lineRule="auto"/>
        <w:ind w:firstLine="720"/>
        <w:jc w:val="both"/>
      </w:pPr>
      <w:commentRangeStart w:id="4"/>
      <w:r>
        <w:t>In light of</w:t>
      </w:r>
      <w:r w:rsidR="00163092">
        <w:t xml:space="preserve"> the literature reviewed above</w:t>
      </w:r>
      <w:r>
        <w:t>, we formulated several hypotheses</w:t>
      </w:r>
      <w:r w:rsidR="00163092">
        <w:t>.</w:t>
      </w:r>
      <w:r w:rsidR="008F7666">
        <w:t xml:space="preserve"> First, we predicted that the processing of the target color will be enhanced (larger SSVEP amplitude) compared to the distractor color throughout all phases of the experiment. Further, we predicted that the SSVEP amplitudes will be modulated by </w:t>
      </w:r>
      <w:r w:rsidR="001F7F0E">
        <w:t>reward</w:t>
      </w:r>
      <w:r w:rsidR="008F7666">
        <w:t xml:space="preserve"> in the training phase. Specifically, we hypothesized that the processing of the high </w:t>
      </w:r>
      <w:r w:rsidR="001F7F0E">
        <w:t>reward</w:t>
      </w:r>
      <w:r w:rsidR="008F7666">
        <w:t xml:space="preserve"> stimulus will be facilitated (larger SSVEP amplitude) both when it acts as a target, and when it acts as a distractor. We also predicted that the processing of the low </w:t>
      </w:r>
      <w:r w:rsidR="001F7F0E">
        <w:t>reward</w:t>
      </w:r>
      <w:r w:rsidR="008F7666">
        <w:t xml:space="preserve"> stimulus will be suppressed (lower SSVEP amplitude) compared to baseline.</w:t>
      </w:r>
      <w:r w:rsidR="002D66AB">
        <w:t xml:space="preserve"> </w:t>
      </w:r>
      <w:commentRangeStart w:id="5"/>
      <w:r w:rsidR="002D66AB">
        <w:t xml:space="preserve">This effect will also be observable in the behavior thorough as task-performance improvements in the training phase, which will be more pronounced when the high </w:t>
      </w:r>
      <w:r w:rsidR="001F7F0E">
        <w:t>reward</w:t>
      </w:r>
      <w:r w:rsidR="002D66AB">
        <w:t xml:space="preserve"> color is attended.</w:t>
      </w:r>
      <w:commentRangeEnd w:id="5"/>
      <w:r w:rsidR="00094925">
        <w:rPr>
          <w:rStyle w:val="CommentReference"/>
        </w:rPr>
        <w:commentReference w:id="5"/>
      </w:r>
      <w:r w:rsidR="008F7666">
        <w:t xml:space="preserve"> Finally, we hypothesized that these effects of </w:t>
      </w:r>
      <w:r w:rsidR="001F7F0E">
        <w:t>reward</w:t>
      </w:r>
      <w:r w:rsidR="002D66AB">
        <w:t>, on both the SSVEP amplitudes and behavior,</w:t>
      </w:r>
      <w:r w:rsidR="008F7666">
        <w:t xml:space="preserve"> will have a long lasting effect and thus be observable in the test pha</w:t>
      </w:r>
      <w:r w:rsidR="002D66AB">
        <w:t>se when</w:t>
      </w:r>
      <w:r w:rsidR="008F7666">
        <w:t xml:space="preserve"> rewards </w:t>
      </w:r>
      <w:r w:rsidR="002D66AB">
        <w:t>will no longer be available.</w:t>
      </w:r>
      <w:commentRangeEnd w:id="4"/>
      <w:r w:rsidR="00762EB5">
        <w:rPr>
          <w:rStyle w:val="CommentReference"/>
        </w:rPr>
        <w:commentReference w:id="4"/>
      </w:r>
      <w:r w:rsidR="002D66AB">
        <w:t xml:space="preserve"> </w:t>
      </w:r>
      <w:r w:rsidR="008F7666">
        <w:t xml:space="preserve">  </w:t>
      </w:r>
    </w:p>
    <w:p w14:paraId="1046E374" w14:textId="77777777" w:rsidR="008F7666" w:rsidRDefault="008F7666" w:rsidP="00CA0030">
      <w:pPr>
        <w:pStyle w:val="Heading1"/>
        <w:spacing w:before="0" w:after="240"/>
      </w:pPr>
    </w:p>
    <w:p w14:paraId="78FCD169" w14:textId="741CCF3A"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65E68FCB"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w:t>
      </w:r>
      <w:r w:rsidR="00B32C31">
        <w:t xml:space="preserve">EEG </w:t>
      </w:r>
      <w:r w:rsidR="00E23355">
        <w:t>recording. Thus, th</w:t>
      </w:r>
      <w:r w:rsidR="002A79A3">
        <w:t>e final data set consisted of 44</w:t>
      </w:r>
      <w:r w:rsidR="00E23355">
        <w:t xml:space="preserve"> </w:t>
      </w:r>
      <w:r w:rsidR="00477AFD">
        <w:t>participants (30</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w:t>
      </w:r>
      <w:r w:rsidR="00B32C31">
        <w:t xml:space="preserve">depending on task </w:t>
      </w:r>
      <w:r w:rsidR="00B32C31">
        <w:lastRenderedPageBreak/>
        <w:t>performance</w:t>
      </w:r>
      <w:r w:rsidR="00321CA8">
        <w:t xml:space="preserve">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742F4A1C" w:rsidR="004D501F" w:rsidRDefault="006449E2" w:rsidP="00CA0030">
      <w:pPr>
        <w:spacing w:line="480" w:lineRule="auto"/>
        <w:ind w:firstLine="284"/>
        <w:jc w:val="both"/>
      </w:pPr>
      <w:r>
        <w:t>We used the</w:t>
      </w:r>
      <w:r w:rsidR="008E2BAB">
        <w:t xml:space="preserve"> coherent motion detection task</w:t>
      </w:r>
      <w:r w:rsidRPr="007A318B">
        <w:t xml:space="preserve"> </w:t>
      </w:r>
      <w:r>
        <w:fldChar w:fldCharType="begin" w:fldLock="1"/>
      </w:r>
      <w:r w:rsidR="00EE367E">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 Figure 1A)","plainTextFormattedCitation":"(S K Andersen &amp; Müller, 2010)","previouslyFormattedCitation":"(S K Andersen &amp; Müller, 2010)"},"properties":{"noteIndex":0},"schema":"https://github.com/citation-style-language/schema/raw/master/csl-citation.json"}</w:instrText>
      </w:r>
      <w:r>
        <w:fldChar w:fldCharType="separate"/>
      </w:r>
      <w:r w:rsidR="00032483">
        <w:rPr>
          <w:noProof/>
        </w:rPr>
        <w:t>(</w:t>
      </w:r>
      <w:r w:rsidR="000B7FFA" w:rsidRPr="000B7FFA">
        <w:rPr>
          <w:noProof/>
        </w:rPr>
        <w:t>Andersen &amp; Müller, 2010</w:t>
      </w:r>
      <w:r w:rsidR="00EE367E">
        <w:rPr>
          <w:noProof/>
        </w:rPr>
        <w:t xml:space="preserve">; </w:t>
      </w:r>
      <w:r w:rsidR="00EE367E" w:rsidRPr="003E5162">
        <w:rPr>
          <w:i/>
          <w:noProof/>
        </w:rPr>
        <w:t>Figure 1A</w:t>
      </w:r>
      <w:r w:rsidR="000B7FFA" w:rsidRPr="000B7FFA">
        <w:rPr>
          <w:noProof/>
        </w:rPr>
        <w:t>)</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w:t>
      </w:r>
      <w:r w:rsidR="00D46DE5">
        <w:t xml:space="preserve"> occurrence of</w:t>
      </w:r>
      <w:r w:rsidR="00595B7D">
        <w:t xml:space="preserve"> coherent </w:t>
      </w:r>
      <w:r w:rsidR="00D46DE5">
        <w:t xml:space="preserve">motion in the </w:t>
      </w:r>
      <w:r w:rsidR="00130340">
        <w:t xml:space="preserve">cued </w:t>
      </w:r>
      <w:r w:rsidR="00D46DE5">
        <w:t xml:space="preserve">RDK </w:t>
      </w:r>
      <w:r w:rsidR="00595B7D">
        <w:t xml:space="preserve">as fast as possible by pressing the space key on </w:t>
      </w:r>
      <w:r w:rsidR="00704050">
        <w:t xml:space="preserve">a standard AZERTY USB </w:t>
      </w:r>
      <w:r w:rsidR="00595B7D">
        <w:t>keyboard</w:t>
      </w:r>
      <w:r w:rsidR="00130340">
        <w:t xml:space="preserve"> while ignoring such coherent motion in the uncued RDK</w:t>
      </w:r>
      <w:r w:rsidR="00595B7D">
        <w:t>. Response</w:t>
      </w:r>
      <w:r w:rsidR="00130340">
        <w:t>s occurring between 200 ms and 1500 ms after coherent motion onset of the cued or uncued dots were counted as hits or false alarms, respectively</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w:t>
      </w:r>
      <w:r w:rsidR="00992E4A">
        <w:t>Late or incorrect responses were followed by an error sound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r w:rsidR="00992E4A">
        <w:t>)</w:t>
      </w:r>
      <w:r w:rsidR="00D204BA" w:rsidRPr="00D63926">
        <w:t>.</w:t>
      </w:r>
    </w:p>
    <w:p w14:paraId="51519D5E" w14:textId="08DC22CD" w:rsidR="002749F6" w:rsidRDefault="008D6BE0" w:rsidP="00C079EA">
      <w:pPr>
        <w:spacing w:after="0" w:line="480" w:lineRule="auto"/>
        <w:ind w:firstLine="284"/>
        <w:jc w:val="both"/>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lastRenderedPageBreak/>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ED0939">
        <w:t xml:space="preserve">; </w:t>
      </w:r>
      <w:r w:rsidR="00ED0939">
        <w:rPr>
          <w:i/>
        </w:rPr>
        <w:t>Figure 1B</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2A2ECD">
        <w:t xml:space="preserve">The trials in which participants attended one or the other color, and the trials with different number of motions were intermixed. </w:t>
      </w:r>
      <w:r w:rsidR="00130340">
        <w:t>P</w:t>
      </w:r>
      <w:r w:rsidR="00990174">
        <w:t xml:space="preserve">articipants </w:t>
      </w:r>
      <w:r w:rsidR="00D46DE5">
        <w:t>did the coherent motion</w:t>
      </w:r>
      <w:r w:rsidR="00990174">
        <w:t xml:space="preserve"> </w:t>
      </w:r>
      <w:r w:rsidR="00D46DE5">
        <w:t xml:space="preserve">detection </w:t>
      </w:r>
      <w:r w:rsidR="00990174">
        <w:t>task</w:t>
      </w:r>
      <w:r w:rsidR="00D46DE5">
        <w:t>, as described above</w:t>
      </w:r>
      <w:r w:rsidR="00130340">
        <w:t>, throughout all three phases (baseline, training, and test)</w:t>
      </w:r>
      <w:r w:rsidR="00990174">
        <w:t xml:space="preserve">. In the </w:t>
      </w:r>
      <w:r w:rsidR="00C153CF">
        <w:t>training</w:t>
      </w:r>
      <w:r w:rsidR="00990174" w:rsidDel="00BA1868">
        <w:t xml:space="preserve"> </w:t>
      </w:r>
      <w:r w:rsidR="00990174">
        <w:t xml:space="preserve">phase, participants could earn additional monetary rewards (up to 6 €) based on their </w:t>
      </w:r>
      <w:r w:rsidR="00D46DE5">
        <w:t xml:space="preserve">actual </w:t>
      </w:r>
      <w:r w:rsidR="00990174">
        <w:t xml:space="preserve">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 xml:space="preserve">The mapping between color and </w:t>
      </w:r>
      <w:r w:rsidR="001F7F0E">
        <w:t>reward probability</w:t>
      </w:r>
      <w:r w:rsidR="00990174">
        <w:t xml:space="preserve"> was counterbalanced across participants.</w:t>
      </w:r>
      <w:r w:rsidR="00DF0A3A">
        <w:t xml:space="preserve"> </w:t>
      </w:r>
      <w:r w:rsidR="00094925">
        <w:t>R</w:t>
      </w:r>
      <w:r w:rsidR="00FF4565">
        <w:t xml:space="preserve">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4 </w:t>
      </w:r>
      <w:r w:rsidR="00094925">
        <w:t xml:space="preserve">training </w:t>
      </w:r>
      <w:r w:rsidR="002749F6">
        <w:t>blocks, participants got feedback on both their performance and the amount of extra money earned within the block. The third phase</w:t>
      </w:r>
      <w:r w:rsidR="00C079EA">
        <w:t xml:space="preserve"> (</w:t>
      </w:r>
      <w:r w:rsidR="00C153CF">
        <w:t>test</w:t>
      </w:r>
      <w:r w:rsidR="00C079EA">
        <w:t>)</w:t>
      </w:r>
      <w:r w:rsidR="002749F6">
        <w:t xml:space="preserve"> was identical to baseline (i.e., no monetary rewards assigned). The whole task lasted for </w:t>
      </w:r>
      <w:r w:rsidR="002749F6" w:rsidRPr="00FC3F13">
        <w:t>approximately 50 minutes</w:t>
      </w:r>
      <w:r w:rsidR="002749F6">
        <w:t xml:space="preserve">, </w:t>
      </w:r>
      <w:r w:rsidR="00EA6799">
        <w:t>including</w:t>
      </w:r>
      <w:r w:rsidR="002749F6">
        <w:t xml:space="preserve"> a </w:t>
      </w:r>
      <w:r w:rsidR="00EA6799">
        <w:t>short</w:t>
      </w:r>
      <w:r w:rsidR="002749F6">
        <w:t xml:space="preserve"> break in between blocks. After </w:t>
      </w:r>
      <w:r w:rsidR="00094925">
        <w:t>finishing</w:t>
      </w:r>
      <w:r w:rsidR="002749F6">
        <w:t xml:space="preserve"> the task, participants </w:t>
      </w:r>
      <w:r w:rsidR="00094925">
        <w:t>completed</w:t>
      </w:r>
      <w:r w:rsidR="002749F6">
        <w:t xml:space="preserve"> two questionnaires aimed at assessing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9D2102">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w:instrText>
      </w:r>
      <w:r w:rsidR="002749F6" w:rsidRPr="00352BD6">
        <w:rPr>
          <w:lang w:val="da-DK"/>
        </w:rPr>
        <w:instrText xml:space="preserve">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r w:rsidR="00EA6799">
        <w:rPr>
          <w:lang w:val="da-DK"/>
        </w:rPr>
        <w:t xml:space="preserve"> </w:t>
      </w:r>
      <w:commentRangeStart w:id="6"/>
      <w:r w:rsidR="00EA6799" w:rsidRPr="00A5637B">
        <w:rPr>
          <w:lang w:val="en-GB"/>
        </w:rPr>
        <w:t>The questionnaire data is not reported here.</w:t>
      </w:r>
      <w:commentRangeEnd w:id="6"/>
      <w:r w:rsidR="00094925">
        <w:rPr>
          <w:rStyle w:val="CommentReference"/>
        </w:rPr>
        <w:commentReference w:id="6"/>
      </w:r>
      <w:r w:rsidR="00EA6799" w:rsidRPr="00A5637B">
        <w:rPr>
          <w:lang w:val="en-GB"/>
        </w:rPr>
        <w:t xml:space="preserve"> </w: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6C4F69C6" w:rsidR="005509D4" w:rsidRDefault="00C079EA" w:rsidP="002749F6">
      <w:pPr>
        <w:spacing w:line="480" w:lineRule="auto"/>
        <w:ind w:firstLine="720"/>
        <w:jc w:val="both"/>
      </w:pPr>
      <w:r>
        <w:rPr>
          <w:noProof/>
        </w:rPr>
        <w:lastRenderedPageBreak/>
        <mc:AlternateContent>
          <mc:Choice Requires="wpg">
            <w:drawing>
              <wp:anchor distT="0" distB="0" distL="114300" distR="114300" simplePos="0" relativeHeight="251676672" behindDoc="0" locked="0" layoutInCell="1" allowOverlap="1" wp14:anchorId="05A07424" wp14:editId="283D9012">
                <wp:simplePos x="0" y="0"/>
                <wp:positionH relativeFrom="column">
                  <wp:posOffset>89281</wp:posOffset>
                </wp:positionH>
                <wp:positionV relativeFrom="paragraph">
                  <wp:posOffset>198552</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6DA4EF8F" w:rsidR="004141EF" w:rsidRPr="00094925" w:rsidRDefault="004141EF" w:rsidP="005D695E">
                              <w:pPr>
                                <w:spacing w:line="276" w:lineRule="auto"/>
                                <w:jc w:val="both"/>
                                <w:rPr>
                                  <w:sz w:val="20"/>
                                </w:rPr>
                              </w:pPr>
                              <w:r w:rsidRPr="00094925">
                                <w:rPr>
                                  <w:b/>
                                  <w:sz w:val="20"/>
                                </w:rPr>
                                <w:t xml:space="preserve">Figure 1. Depiction of a single trial and the phases of the experiment. A)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sidRPr="00094925">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7.05pt;margin-top:15.65pt;width:470.3pt;height:309.75pt;z-index:251676672"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6DA4EF8F" w:rsidR="004141EF" w:rsidRPr="00094925" w:rsidRDefault="004141EF" w:rsidP="005D695E">
                        <w:pPr>
                          <w:spacing w:line="276" w:lineRule="auto"/>
                          <w:jc w:val="both"/>
                          <w:rPr>
                            <w:sz w:val="20"/>
                          </w:rPr>
                        </w:pPr>
                        <w:r w:rsidRPr="00094925">
                          <w:rPr>
                            <w:b/>
                            <w:sz w:val="20"/>
                          </w:rPr>
                          <w:t xml:space="preserve">Figure 1. Depiction of a single trial and the phases of the experiment. A)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sidRPr="00094925">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w:t>
                        </w:r>
                        <w:proofErr w:type="spellStart"/>
                        <w:r w:rsidRPr="00094925">
                          <w:rPr>
                            <w:sz w:val="20"/>
                          </w:rPr>
                          <w:t>the</w:t>
                        </w:r>
                        <w:proofErr w:type="spellEnd"/>
                        <w:r w:rsidRPr="00094925">
                          <w:rPr>
                            <w:sz w:val="20"/>
                          </w:rPr>
                          <w:t xml:space="preserve"> old correct feedback which would signal that they were correct, but not rewarded. The test phase was the same as the baseline phase. </w:t>
                        </w:r>
                      </w:p>
                    </w:txbxContent>
                  </v:textbox>
                </v:shape>
                <w10:wrap type="topAndBottom"/>
              </v:group>
            </w:pict>
          </mc:Fallback>
        </mc:AlternateContent>
      </w:r>
    </w:p>
    <w:p w14:paraId="0E45C2E5" w14:textId="77777777" w:rsidR="005E0446" w:rsidRPr="00A5637B" w:rsidRDefault="005E0446" w:rsidP="005E0446">
      <w:pPr>
        <w:spacing w:line="276" w:lineRule="auto"/>
        <w:rPr>
          <w:b/>
          <w:sz w:val="20"/>
          <w:lang w:val="en-GB"/>
        </w:rPr>
      </w:pPr>
    </w:p>
    <w:p w14:paraId="1B0C36CA" w14:textId="2F9CF06E" w:rsidR="00BA0ADE" w:rsidRDefault="00BA0ADE" w:rsidP="00CA0030">
      <w:pPr>
        <w:pStyle w:val="Heading2"/>
        <w:spacing w:before="0" w:after="240"/>
      </w:pPr>
      <w:r>
        <w:t>EEG recording and 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74BC435D"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w:t>
      </w:r>
      <w:r w:rsidRPr="002006AF">
        <w:rPr>
          <w:szCs w:val="24"/>
        </w:rPr>
        <w:lastRenderedPageBreak/>
        <w:t xml:space="preserve">corresponding to the beginning and end of the </w:t>
      </w:r>
      <w:r w:rsidR="00E34F80">
        <w:rPr>
          <w:szCs w:val="24"/>
        </w:rPr>
        <w:t>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0279E5">
        <w:rPr>
          <w:szCs w:val="24"/>
          <w:highlight w:val="yellow"/>
        </w:rPr>
        <w:t>B</w:t>
      </w:r>
      <w:r w:rsidR="000279E5" w:rsidRPr="000279E5">
        <w:rPr>
          <w:szCs w:val="24"/>
          <w:highlight w:val="yellow"/>
        </w:rPr>
        <w:t xml:space="preserve">links and horizontal eye-movements that the FASTER algorithm </w:t>
      </w:r>
      <w:r w:rsidR="000279E5">
        <w:rPr>
          <w:szCs w:val="24"/>
          <w:highlight w:val="yellow"/>
        </w:rPr>
        <w:t xml:space="preserve">might have missed were further </w:t>
      </w:r>
      <w:r w:rsidR="000279E5" w:rsidRPr="000279E5">
        <w:rPr>
          <w:szCs w:val="24"/>
          <w:highlight w:val="yellow"/>
        </w:rPr>
        <w:t xml:space="preserve">checked by custom-made functions (details in the preprocessing script). </w:t>
      </w:r>
      <w:commentRangeStart w:id="7"/>
      <w:commentRangeStart w:id="8"/>
      <w:r w:rsidR="00D8304B" w:rsidRPr="000279E5">
        <w:rPr>
          <w:szCs w:val="24"/>
          <w:highlight w:val="yellow"/>
        </w:rPr>
        <w:t xml:space="preserve">All remaining </w:t>
      </w:r>
      <w:r w:rsidR="00060360" w:rsidRPr="000279E5">
        <w:rPr>
          <w:szCs w:val="24"/>
          <w:highlight w:val="yellow"/>
        </w:rPr>
        <w:t>epochs were scanned with</w:t>
      </w:r>
      <w:r w:rsidR="00054E36" w:rsidRPr="000279E5">
        <w:rPr>
          <w:szCs w:val="24"/>
          <w:highlight w:val="yellow"/>
        </w:rPr>
        <w:t xml:space="preserve"> </w:t>
      </w:r>
      <w:r w:rsidR="00D8304B" w:rsidRPr="000279E5">
        <w:rPr>
          <w:szCs w:val="24"/>
          <w:highlight w:val="yellow"/>
        </w:rPr>
        <w:t>SCADS</w:t>
      </w:r>
      <w:r w:rsidR="00060360" w:rsidRPr="000279E5">
        <w:rPr>
          <w:szCs w:val="24"/>
          <w:highlight w:val="yellow"/>
        </w:rPr>
        <w:t xml:space="preserve"> </w:t>
      </w:r>
      <w:r w:rsidR="00244D58" w:rsidRPr="000279E5">
        <w:rPr>
          <w:szCs w:val="24"/>
          <w:highlight w:val="yellow"/>
        </w:rPr>
        <w:fldChar w:fldCharType="begin" w:fldLock="1"/>
      </w:r>
      <w:r w:rsidR="004B04C5" w:rsidRPr="000279E5">
        <w:rPr>
          <w:szCs w:val="24"/>
          <w:highlight w:val="yellow"/>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sidRPr="000279E5">
        <w:rPr>
          <w:szCs w:val="24"/>
          <w:highlight w:val="yellow"/>
        </w:rPr>
        <w:fldChar w:fldCharType="separate"/>
      </w:r>
      <w:r w:rsidR="00244D58" w:rsidRPr="000279E5">
        <w:rPr>
          <w:noProof/>
          <w:szCs w:val="24"/>
          <w:highlight w:val="yellow"/>
        </w:rPr>
        <w:t>(Junghöfer, Elbert, Tucker, &amp; Rockstroh, 2000)</w:t>
      </w:r>
      <w:r w:rsidR="00244D58" w:rsidRPr="000279E5">
        <w:rPr>
          <w:szCs w:val="24"/>
          <w:highlight w:val="yellow"/>
        </w:rPr>
        <w:fldChar w:fldCharType="end"/>
      </w:r>
      <w:r w:rsidR="00244D58" w:rsidRPr="000279E5">
        <w:rPr>
          <w:szCs w:val="24"/>
          <w:highlight w:val="yellow"/>
        </w:rPr>
        <w:t xml:space="preserve"> </w:t>
      </w:r>
      <w:r w:rsidR="00060360" w:rsidRPr="000279E5">
        <w:rPr>
          <w:szCs w:val="24"/>
          <w:highlight w:val="yellow"/>
        </w:rPr>
        <w:t xml:space="preserve">and rejected when flagged as </w:t>
      </w:r>
      <w:r w:rsidR="00A16807" w:rsidRPr="000279E5">
        <w:rPr>
          <w:szCs w:val="24"/>
          <w:highlight w:val="yellow"/>
        </w:rPr>
        <w:t xml:space="preserve">containing residual </w:t>
      </w:r>
      <w:r w:rsidR="0091756E" w:rsidRPr="000279E5">
        <w:rPr>
          <w:szCs w:val="24"/>
          <w:highlight w:val="yellow"/>
        </w:rPr>
        <w:t>artifacts</w:t>
      </w:r>
      <w:r w:rsidR="00054E36" w:rsidRPr="000279E5">
        <w:rPr>
          <w:szCs w:val="24"/>
          <w:highlight w:val="yellow"/>
        </w:rPr>
        <w:t>.</w:t>
      </w:r>
      <w:commentRangeEnd w:id="7"/>
      <w:r w:rsidR="003E30CF" w:rsidRPr="000279E5">
        <w:rPr>
          <w:rStyle w:val="CommentReference"/>
          <w:highlight w:val="yellow"/>
        </w:rPr>
        <w:commentReference w:id="7"/>
      </w:r>
      <w:commentRangeEnd w:id="8"/>
      <w:r w:rsidR="000279E5" w:rsidRPr="000279E5">
        <w:rPr>
          <w:rStyle w:val="CommentReference"/>
          <w:highlight w:val="yellow"/>
        </w:rPr>
        <w:commentReference w:id="8"/>
      </w:r>
      <w:r w:rsidR="00054E36">
        <w:rPr>
          <w:szCs w:val="24"/>
        </w:rPr>
        <w:t xml:space="preserve">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w:t>
      </w:r>
      <w:r w:rsidR="00ED2F10">
        <w:rPr>
          <w:szCs w:val="24"/>
        </w:rPr>
        <w:t>average</w:t>
      </w:r>
      <w:r w:rsidRPr="002006AF">
        <w:rPr>
          <w:szCs w:val="24"/>
        </w:rPr>
        <w:t xml:space="preserve"> number of interpolated channels was </w:t>
      </w:r>
      <w:r w:rsidR="00ED2F10">
        <w:rPr>
          <w:szCs w:val="24"/>
        </w:rPr>
        <w:t>3.61</w:t>
      </w:r>
      <w:r w:rsidRPr="002006AF">
        <w:rPr>
          <w:szCs w:val="24"/>
        </w:rPr>
        <w:t xml:space="preserve"> (</w:t>
      </w:r>
      <w:r w:rsidRPr="00CA0030">
        <w:rPr>
          <w:i/>
          <w:szCs w:val="24"/>
        </w:rPr>
        <w:t>SD</w:t>
      </w:r>
      <w:r w:rsidRPr="002006AF">
        <w:rPr>
          <w:szCs w:val="24"/>
        </w:rPr>
        <w:t xml:space="preserve"> = 1.</w:t>
      </w:r>
      <w:r w:rsidR="00ED2F10">
        <w:rPr>
          <w:szCs w:val="24"/>
        </w:rPr>
        <w:t>23, range 1</w:t>
      </w:r>
      <w:r w:rsidR="000B39A4">
        <w:rPr>
          <w:szCs w:val="24"/>
        </w:rPr>
        <w:t xml:space="preserve"> – </w:t>
      </w:r>
      <w:r w:rsidR="00ED2F10">
        <w:rPr>
          <w:szCs w:val="24"/>
        </w:rPr>
        <w:t>6</w:t>
      </w:r>
      <w:r w:rsidRPr="002006AF">
        <w:rPr>
          <w:szCs w:val="24"/>
        </w:rPr>
        <w:t xml:space="preserve">) and the mean percentage of rejected epochs was </w:t>
      </w:r>
      <w:r w:rsidR="00ED2F10">
        <w:rPr>
          <w:szCs w:val="24"/>
        </w:rPr>
        <w:t>8.77</w:t>
      </w:r>
      <w:r w:rsidRPr="002006AF">
        <w:rPr>
          <w:szCs w:val="24"/>
        </w:rPr>
        <w:t>% (</w:t>
      </w:r>
      <w:r w:rsidRPr="00CA0030">
        <w:rPr>
          <w:i/>
          <w:szCs w:val="24"/>
        </w:rPr>
        <w:t>SD</w:t>
      </w:r>
      <w:r w:rsidRPr="002006AF">
        <w:rPr>
          <w:szCs w:val="24"/>
        </w:rPr>
        <w:t xml:space="preserve"> = </w:t>
      </w:r>
      <w:r w:rsidR="00ED2F10">
        <w:rPr>
          <w:szCs w:val="24"/>
        </w:rPr>
        <w:t>6.71</w:t>
      </w:r>
      <w:r w:rsidRPr="002006AF">
        <w:rPr>
          <w:szCs w:val="24"/>
        </w:rPr>
        <w:t xml:space="preserve">, range </w:t>
      </w:r>
      <w:r w:rsidR="00ED2F10">
        <w:rPr>
          <w:szCs w:val="24"/>
        </w:rPr>
        <w:t>0 – 27.78</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37A47044" w:rsidR="00F6194D"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 xml:space="preserve">0 ms after stimulus onset was applied, and amplitudes were obtained by extracting the absolute values of the resulting complex Fourier </w:t>
      </w:r>
      <w:r w:rsidRPr="00D92BFE">
        <w:rPr>
          <w:rFonts w:eastAsia="Times New Roman"/>
          <w:szCs w:val="24"/>
        </w:rPr>
        <w:lastRenderedPageBreak/>
        <w:t>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r>
        <w:rPr>
          <w:rFonts w:eastAsia="Times New Roman"/>
          <w:szCs w:val="24"/>
        </w:rPr>
        <w:t>The amplitudes were normalized</w:t>
      </w:r>
      <w:r w:rsidR="003E30CF">
        <w:rPr>
          <w:rFonts w:eastAsia="Times New Roman"/>
          <w:szCs w:val="24"/>
        </w:rPr>
        <w:t xml:space="preserve"> (rescaled)</w:t>
      </w:r>
      <w:r>
        <w:rPr>
          <w:rFonts w:eastAsia="Times New Roman"/>
          <w:szCs w:val="24"/>
        </w:rPr>
        <w:t xml:space="preserve"> for each </w:t>
      </w:r>
      <w:r w:rsidR="004C379C">
        <w:rPr>
          <w:rFonts w:eastAsia="Times New Roman"/>
          <w:szCs w:val="24"/>
        </w:rPr>
        <w:t>participant</w:t>
      </w:r>
      <w:r>
        <w:rPr>
          <w:rFonts w:eastAsia="Times New Roman"/>
          <w:szCs w:val="24"/>
        </w:rPr>
        <w:t xml:space="preserve"> and frequency separately by dividing amplitudes by the average amplitude </w:t>
      </w:r>
      <w:r w:rsidR="00EA6799">
        <w:rPr>
          <w:rFonts w:eastAsia="Times New Roman"/>
          <w:szCs w:val="24"/>
        </w:rPr>
        <w:t>of the</w:t>
      </w:r>
      <w:r>
        <w:rPr>
          <w:rFonts w:eastAsia="Times New Roman"/>
          <w:szCs w:val="24"/>
        </w:rPr>
        <w:t xml:space="preserve"> </w:t>
      </w:r>
      <w:r w:rsidR="00AC5E50">
        <w:rPr>
          <w:rFonts w:eastAsia="Times New Roman"/>
          <w:szCs w:val="24"/>
        </w:rPr>
        <w:t>two conditions in the baseline</w:t>
      </w:r>
      <w:r>
        <w:rPr>
          <w:rFonts w:eastAsia="Times New Roman"/>
          <w:szCs w:val="24"/>
        </w:rPr>
        <w:t xml:space="preserve">. </w:t>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EA5857" w14:textId="67D26AEF" w:rsidR="003D0BFA" w:rsidRPr="007641B0" w:rsidRDefault="001512DB" w:rsidP="003D0BFA">
      <w:pPr>
        <w:spacing w:line="480" w:lineRule="auto"/>
        <w:ind w:firstLine="280"/>
        <w:jc w:val="both"/>
        <w:rPr>
          <w:rFonts w:eastAsia="Times New Roman"/>
          <w:szCs w:val="24"/>
        </w:rPr>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CA119C">
        <w:t>sensitivity (</w:t>
      </w:r>
      <w:r w:rsidR="00BA5161">
        <w:t>d prime</w:t>
      </w:r>
      <w:r w:rsidR="00CA119C">
        <w:t>)</w:t>
      </w:r>
      <w:r w:rsidR="00A55975">
        <w:t>, reaction times</w:t>
      </w:r>
      <w:r w:rsidR="0041367D">
        <w:t xml:space="preserve"> for correct responses</w:t>
      </w:r>
      <w:r w:rsidR="00A55975">
        <w:t xml:space="preserve">, and </w:t>
      </w:r>
      <w:r w:rsidR="000C4CE7">
        <w:t xml:space="preserve">SSVEP </w:t>
      </w:r>
      <w:r w:rsidR="00A55975">
        <w:t xml:space="preserve">amplitudes. </w:t>
      </w:r>
      <w:r w:rsidR="003D0BFA">
        <w:rPr>
          <w:rFonts w:eastAsia="Times New Roman"/>
          <w:szCs w:val="24"/>
        </w:rPr>
        <w:t xml:space="preserve">For the behavioral data, mean reaction times of correct detections (hits) and sensitivity (d prime) were analyzed. Sensitivity index d prime </w:t>
      </w:r>
      <w:r w:rsidR="003D0BFA">
        <w:rPr>
          <w:rFonts w:eastAsia="Times New Roman"/>
          <w:szCs w:val="24"/>
        </w:rPr>
        <w:fldChar w:fldCharType="begin" w:fldLock="1"/>
      </w:r>
      <w:r w:rsidR="003D0BFA">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Macmillan &amp; Creelman, 2004)</w:t>
      </w:r>
      <w:r w:rsidR="003D0BFA">
        <w:rPr>
          <w:rFonts w:eastAsia="Times New Roman"/>
          <w:szCs w:val="24"/>
        </w:rPr>
        <w:fldChar w:fldCharType="end"/>
      </w:r>
      <w:r w:rsidR="003D0BFA">
        <w:rPr>
          <w:rFonts w:eastAsia="Times New Roman"/>
          <w:szCs w:val="24"/>
        </w:rPr>
        <w:t xml:space="preserve"> was calculated with adjustments for extreme values </w:t>
      </w:r>
      <w:r w:rsidR="003D0BFA">
        <w:rPr>
          <w:rFonts w:eastAsia="Times New Roman"/>
          <w:szCs w:val="24"/>
        </w:rPr>
        <w:fldChar w:fldCharType="begin" w:fldLock="1"/>
      </w:r>
      <w:r w:rsidR="003D0BFA">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Hautus, 1995)</w:t>
      </w:r>
      <w:r w:rsidR="003D0BFA">
        <w:rPr>
          <w:rFonts w:eastAsia="Times New Roman"/>
          <w:szCs w:val="24"/>
        </w:rPr>
        <w:fldChar w:fldCharType="end"/>
      </w:r>
      <w:r w:rsidR="003D0BFA">
        <w:rPr>
          <w:rFonts w:eastAsia="Times New Roman"/>
          <w:szCs w:val="24"/>
        </w:rPr>
        <w:t xml:space="preserve"> using the </w:t>
      </w:r>
      <w:r w:rsidR="003D0BFA">
        <w:rPr>
          <w:rFonts w:eastAsia="Times New Roman"/>
          <w:i/>
          <w:szCs w:val="24"/>
        </w:rPr>
        <w:t>psycho</w:t>
      </w:r>
      <w:r w:rsidR="003D0BFA">
        <w:rPr>
          <w:rFonts w:eastAsia="Times New Roman"/>
          <w:szCs w:val="24"/>
        </w:rPr>
        <w:t xml:space="preserve"> R package </w:t>
      </w:r>
      <w:r w:rsidR="003D0BFA">
        <w:rPr>
          <w:rFonts w:eastAsia="Times New Roman"/>
          <w:szCs w:val="24"/>
        </w:rPr>
        <w:fldChar w:fldCharType="begin" w:fldLock="1"/>
      </w:r>
      <w:r w:rsidR="003D0BFA">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3D0BFA">
        <w:rPr>
          <w:rFonts w:eastAsia="Times New Roman"/>
          <w:szCs w:val="24"/>
        </w:rPr>
        <w:fldChar w:fldCharType="separate"/>
      </w:r>
      <w:r w:rsidR="003D0BFA" w:rsidRPr="0056187B">
        <w:rPr>
          <w:rFonts w:eastAsia="Times New Roman"/>
          <w:noProof/>
          <w:szCs w:val="24"/>
        </w:rPr>
        <w:t>(</w:t>
      </w:r>
      <w:r w:rsidR="003D0BFA">
        <w:rPr>
          <w:rFonts w:eastAsia="Times New Roman"/>
          <w:noProof/>
          <w:szCs w:val="24"/>
        </w:rPr>
        <w:t xml:space="preserve">for the method see: </w:t>
      </w:r>
      <w:r w:rsidR="003D0BFA" w:rsidRPr="0056187B">
        <w:rPr>
          <w:rFonts w:eastAsia="Times New Roman"/>
          <w:noProof/>
          <w:szCs w:val="24"/>
        </w:rPr>
        <w:t>Pallier, 2002)</w:t>
      </w:r>
      <w:r w:rsidR="003D0BFA">
        <w:rPr>
          <w:rFonts w:eastAsia="Times New Roman"/>
          <w:szCs w:val="24"/>
        </w:rPr>
        <w:fldChar w:fldCharType="end"/>
      </w:r>
      <w:r w:rsidR="003D0BFA">
        <w:rPr>
          <w:rFonts w:eastAsia="Times New Roman"/>
          <w:szCs w:val="24"/>
        </w:rPr>
        <w:t xml:space="preserve">. </w:t>
      </w:r>
    </w:p>
    <w:p w14:paraId="2FA87989" w14:textId="3B84A998" w:rsidR="00E66917" w:rsidRDefault="0086688A" w:rsidP="00E66917">
      <w:pPr>
        <w:spacing w:line="480" w:lineRule="auto"/>
        <w:ind w:firstLine="284"/>
        <w:jc w:val="both"/>
      </w:pPr>
      <w:r>
        <w:t xml:space="preserve">Each of the </w:t>
      </w:r>
      <w:r w:rsidR="00BE710C">
        <w:t xml:space="preserve">fitted </w:t>
      </w:r>
      <w:r>
        <w:t xml:space="preserve">models </w:t>
      </w:r>
      <w:r w:rsidR="00F852CE">
        <w:t>included</w:t>
      </w:r>
      <w:r>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w:t>
      </w:r>
      <w:r w:rsidR="00EC01A6">
        <w:t>i</w:t>
      </w:r>
      <w:r w:rsidR="00F852CE" w:rsidRPr="008C39A8">
        <w:t>.</w:t>
      </w:r>
      <w:r w:rsidR="00EC01A6">
        <w:t>e</w:t>
      </w:r>
      <w:r w:rsidR="00F852CE" w:rsidRPr="008C39A8">
        <w:t>., selective attention</w:t>
      </w:r>
      <w:r w:rsidR="00EC01A6">
        <w:t xml:space="preserve"> and </w:t>
      </w:r>
      <w:r w:rsidR="001F7F0E">
        <w:t>reward sensitivity</w:t>
      </w:r>
      <w:r w:rsidR="00F852CE" w:rsidRPr="008C39A8">
        <w:t xml:space="preserve">)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w:t>
      </w:r>
      <w:r w:rsidR="00E66917">
        <w:lastRenderedPageBreak/>
        <w:t xml:space="preserve">because of the simultaneous estimation of group-level and participant-level parameters, multilevel models display a property called </w:t>
      </w:r>
      <w:r w:rsidR="00E66917">
        <w:rPr>
          <w:i/>
        </w:rPr>
        <w:t>shrinkage</w:t>
      </w:r>
      <w:r w:rsidR="008E2BAB">
        <w:rPr>
          <w:rStyle w:val="FootnoteReference"/>
          <w:i/>
        </w:rPr>
        <w:footnoteReference w:id="2"/>
      </w:r>
      <w:r w:rsidR="00DE2D24">
        <w:t xml:space="preserve">. </w:t>
      </w:r>
    </w:p>
    <w:p w14:paraId="3B96C488" w14:textId="49AC7054"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w:t>
      </w:r>
      <w:r w:rsidR="000A1C00">
        <w:rPr>
          <w:i/>
        </w:rPr>
        <w:t>brms</w:t>
      </w:r>
      <w:r w:rsidR="000A1C00">
        <w:t xml:space="preserve"> </w:t>
      </w:r>
      <w:r w:rsidR="00750379">
        <w:t xml:space="preserve">packag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0A1C00">
        <w:t>which</w:t>
      </w:r>
      <w:r w:rsidR="00A55975">
        <w:t xml:space="preserve">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1818F0">
        <w:t xml:space="preserve"> (details about the fitted models can be found in the data analysis scripts)</w:t>
      </w:r>
      <w:r w:rsidR="00A55975">
        <w:t>.</w:t>
      </w:r>
      <w:r w:rsidR="00750379">
        <w:t xml:space="preserve"> Each of the models w</w:t>
      </w:r>
      <w:r w:rsidR="00462C5A">
        <w:t>ere</w:t>
      </w:r>
      <w:r w:rsidR="00750379">
        <w:t xml:space="preserve"> fitted using weakly </w:t>
      </w:r>
      <w:r w:rsidR="00F44775">
        <w:t>informative</w:t>
      </w:r>
      <w:r w:rsidR="00750379">
        <w:t xml:space="preserve"> </w:t>
      </w:r>
      <w:r w:rsidR="00655937">
        <w:t>prior distributions</w:t>
      </w:r>
      <w:r w:rsidR="00750379">
        <w:t xml:space="preserve"> (</w:t>
      </w:r>
      <w:r w:rsidR="00F44775">
        <w:t>described below</w:t>
      </w:r>
      <w:r w:rsidR="00750379">
        <w:t xml:space="preserve">) and Gaussian likelihood. Four MCMC simulations (“chains”) with </w:t>
      </w:r>
      <w:r w:rsidR="00AC5E50">
        <w:t>6</w:t>
      </w:r>
      <w:r w:rsidR="00462C5A">
        <w:t>,</w:t>
      </w:r>
      <w:r w:rsidR="00AC5E50">
        <w:t>000 iterations (3</w:t>
      </w:r>
      <w:r w:rsidR="00462C5A">
        <w:t>,</w:t>
      </w:r>
      <w:r w:rsidR="00750379">
        <w:t>000 warmup)</w:t>
      </w:r>
      <w:r w:rsidR="006309E9">
        <w:t xml:space="preserve"> and no</w:t>
      </w:r>
      <w:r w:rsidR="003D5C58">
        <w:t xml:space="preserve"> thinning </w:t>
      </w:r>
      <w:r w:rsidR="00750379">
        <w:t xml:space="preserve">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 xml:space="preserve">ERs </w:t>
      </w:r>
      <w:r w:rsidR="000D270A">
        <w:lastRenderedPageBreak/>
        <w:t>can be interpreted as the probability of a hypothesis (e.g. “Condition A is larger than condition B”) against its alternative (“Condition B is larger than condition A”).</w:t>
      </w:r>
    </w:p>
    <w:p w14:paraId="13D828EB" w14:textId="46279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Behavior</w:t>
      </w:r>
    </w:p>
    <w:p w14:paraId="7916CB2C" w14:textId="77777777" w:rsidR="00476F36" w:rsidRPr="00476F36" w:rsidRDefault="00476F36" w:rsidP="00476F36"/>
    <w:p w14:paraId="5AB7CDDC" w14:textId="4E00669B" w:rsidR="00476F36" w:rsidRDefault="00476F36" w:rsidP="00476F36">
      <w:pPr>
        <w:spacing w:line="480" w:lineRule="auto"/>
        <w:ind w:firstLine="284"/>
        <w:jc w:val="both"/>
      </w:pPr>
      <w:r>
        <w:t>We fitted three models to predict sensitivity (</w:t>
      </w:r>
      <w:r w:rsidR="00BA5161">
        <w:t>d prime</w:t>
      </w:r>
      <w:r>
        <w:t>) and reaction times (in milliseconds) separately (</w:t>
      </w:r>
      <w:r w:rsidRPr="00B57645">
        <w:rPr>
          <w:i/>
        </w:rPr>
        <w:t>Figure 2</w:t>
      </w:r>
      <w:r>
        <w:t xml:space="preserve"> for the raw data and </w:t>
      </w:r>
      <w:r>
        <w:rPr>
          <w:i/>
        </w:rPr>
        <w:t xml:space="preserve">Supplementary </w:t>
      </w:r>
      <w:r w:rsidRPr="00B57645">
        <w:rPr>
          <w:i/>
        </w:rPr>
        <w:t>Table 1</w:t>
      </w:r>
      <w:r>
        <w:t xml:space="preserve"> for the descriptive statistics). First, we fitted the </w:t>
      </w:r>
      <w:r w:rsidRPr="004D7EBB">
        <w:rPr>
          <w:i/>
        </w:rPr>
        <w:t>Null model</w:t>
      </w:r>
      <w:r>
        <w:t xml:space="preserve"> with a constant and varying intercepts across participants. This model was fitted in order to explore the possibility that the data would be best explained by simple random variation between participants. To investigate the effect of reward phase (baseline, training, test), we fitted the </w:t>
      </w:r>
      <w:r w:rsidRPr="004D7EBB">
        <w:rPr>
          <w:i/>
        </w:rPr>
        <w:t xml:space="preserve">Reward phase </w:t>
      </w:r>
      <w:r w:rsidRPr="000C2FCF">
        <w:t>model</w:t>
      </w:r>
      <w:r>
        <w:t xml:space="preserve"> which included only reward phase as the constant predictor, as well as varying intercepts and slopes across participants for this effect. To investigate the possible interaction between reward phase and </w:t>
      </w:r>
      <w:r w:rsidR="001F7F0E">
        <w:t>reward</w:t>
      </w:r>
      <w:r>
        <w:t xml:space="preserve">, we fitted the </w:t>
      </w:r>
      <w:r w:rsidRPr="000C2FCF">
        <w:rPr>
          <w:i/>
        </w:rPr>
        <w:t xml:space="preserve">Reward phase * </w:t>
      </w:r>
      <w:r w:rsidR="001F7F0E">
        <w:rPr>
          <w:i/>
        </w:rPr>
        <w:t>Reward</w:t>
      </w:r>
      <w:r w:rsidRPr="000C2FCF">
        <w:t xml:space="preserve"> </w:t>
      </w:r>
      <w:r w:rsidR="001F7F0E" w:rsidRPr="001F7F0E">
        <w:rPr>
          <w:i/>
        </w:rPr>
        <w:t>Probability</w:t>
      </w:r>
      <w:r w:rsidR="001F7F0E">
        <w:t xml:space="preserve"> </w:t>
      </w:r>
      <w:r w:rsidRPr="000C2FCF">
        <w:t>model</w:t>
      </w:r>
      <w:r>
        <w:t xml:space="preserve"> including the intercepts and slopes of these two effects and their interaction as both constant and varying effects. All models had a Gaussian distribution as the prior for the intercept (for sensitivity: </w:t>
      </w:r>
      <w:commentRangeStart w:id="9"/>
      <w:r>
        <w:t xml:space="preserve">centered at 1.8 </w:t>
      </w:r>
      <w:commentRangeEnd w:id="9"/>
      <w:r w:rsidR="00CD191D">
        <w:rPr>
          <w:rStyle w:val="CommentReference"/>
        </w:rPr>
        <w:commentReference w:id="9"/>
      </w:r>
      <w:r>
        <w:t xml:space="preserve">with a standard deviation of 1; for reaction times: </w:t>
      </w:r>
      <w:commentRangeStart w:id="10"/>
      <w:r>
        <w:t>centered at 500</w:t>
      </w:r>
      <w:commentRangeEnd w:id="10"/>
      <w:r w:rsidR="00F8481D">
        <w:rPr>
          <w:rStyle w:val="CommentReference"/>
        </w:rPr>
        <w:commentReference w:id="10"/>
      </w:r>
      <w:r>
        <w:t xml:space="preserve"> with a </w:t>
      </w:r>
      <w:r w:rsidR="00F8481D">
        <w:t>standard deviation</w:t>
      </w:r>
      <w:r>
        <w:t xml:space="preserve"> of 200). The models with slopes also included</w:t>
      </w:r>
      <w:r w:rsidR="004141EF">
        <w:t xml:space="preserve"> a Gaussian distribution as prior </w:t>
      </w:r>
      <w:r>
        <w:t xml:space="preserve">for the slopes (for sensitivity: </w:t>
      </w:r>
      <w:commentRangeStart w:id="11"/>
      <w:r>
        <w:t>centered at 0</w:t>
      </w:r>
      <w:commentRangeEnd w:id="11"/>
      <w:r w:rsidR="00F8481D">
        <w:rPr>
          <w:rStyle w:val="CommentReference"/>
        </w:rPr>
        <w:commentReference w:id="11"/>
      </w:r>
      <w:r>
        <w:t xml:space="preserve"> with a </w:t>
      </w:r>
      <w:commentRangeStart w:id="12"/>
      <w:r>
        <w:t>standard deviation of 2</w:t>
      </w:r>
      <w:commentRangeEnd w:id="12"/>
      <w:r w:rsidR="00F8481D">
        <w:rPr>
          <w:rStyle w:val="CommentReference"/>
        </w:rPr>
        <w:commentReference w:id="12"/>
      </w:r>
      <w:r>
        <w:t xml:space="preserve">; for reaction times: centered at 0 with a standard deviation of 200). </w:t>
      </w:r>
      <w:commentRangeStart w:id="13"/>
      <w:commentRangeStart w:id="14"/>
      <w:r>
        <w:t xml:space="preserve">These weakly informative priors were chosen based on the previous study which used the same task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Pr>
          <w:noProof/>
        </w:rPr>
        <w:t>(</w:t>
      </w:r>
      <w:r w:rsidRPr="00D20B67">
        <w:rPr>
          <w:noProof/>
        </w:rPr>
        <w:t>Andersen &amp; Müller, 2010)</w:t>
      </w:r>
      <w:r>
        <w:fldChar w:fldCharType="end"/>
      </w:r>
      <w:commentRangeEnd w:id="13"/>
      <w:r w:rsidR="00B43674">
        <w:rPr>
          <w:rStyle w:val="CommentReference"/>
        </w:rPr>
        <w:commentReference w:id="13"/>
      </w:r>
      <w:commentRangeEnd w:id="14"/>
      <w:r w:rsidR="00F8481D">
        <w:rPr>
          <w:rStyle w:val="CommentReference"/>
        </w:rPr>
        <w:commentReference w:id="14"/>
      </w:r>
      <w:r>
        <w:t xml:space="preserve">. Note that there are two additional models that, although possible to fit, are not plausible in the context of our experiment. Specifically, the model with only the effect of </w:t>
      </w:r>
      <w:r w:rsidR="001F7F0E">
        <w:t>reward probability</w:t>
      </w:r>
      <w:r>
        <w:t xml:space="preserve"> overlooks the fact that this effect would necessarily be most pronounced in the training phase, thus interacting with the effect of reward phase. The same logic applies to the model with additive </w:t>
      </w:r>
      <w:r>
        <w:lastRenderedPageBreak/>
        <w:t>effects of reward phase and probability (i.e., these effects could not act independently in our experimental design).</w:t>
      </w:r>
    </w:p>
    <w:p w14:paraId="23178BA1" w14:textId="77777777" w:rsidR="00476F36" w:rsidRDefault="00476F36" w:rsidP="00476F36">
      <w:pPr>
        <w:spacing w:line="480" w:lineRule="auto"/>
        <w:ind w:firstLine="284"/>
        <w:jc w:val="both"/>
      </w:pPr>
    </w:p>
    <w:p w14:paraId="53F2B2CA" w14:textId="4A7E6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SSVEP amplitudes</w:t>
      </w:r>
    </w:p>
    <w:p w14:paraId="6278BAC4" w14:textId="77777777" w:rsidR="00476F36" w:rsidRDefault="00476F36" w:rsidP="00476F36">
      <w:pPr>
        <w:spacing w:line="480" w:lineRule="auto"/>
        <w:ind w:firstLine="284"/>
        <w:jc w:val="both"/>
      </w:pPr>
    </w:p>
    <w:p w14:paraId="68FFCEF1" w14:textId="35FF03DA" w:rsidR="00476F36" w:rsidRPr="007B463E" w:rsidRDefault="00476F36" w:rsidP="00476F36">
      <w:pPr>
        <w:spacing w:line="480" w:lineRule="auto"/>
        <w:ind w:firstLine="284"/>
        <w:jc w:val="both"/>
        <w:rPr>
          <w:b/>
          <w:sz w:val="20"/>
        </w:rPr>
      </w:pPr>
      <w:r>
        <w:t xml:space="preserve">We fitted seven models to predict the trial-averaged </w:t>
      </w:r>
      <w:r>
        <w:rPr>
          <w:rFonts w:eastAsia="Times New Roman"/>
          <w:szCs w:val="24"/>
        </w:rPr>
        <w:t>SS</w:t>
      </w:r>
      <w:r w:rsidRPr="00D92BFE">
        <w:rPr>
          <w:rFonts w:eastAsia="Times New Roman"/>
          <w:szCs w:val="24"/>
        </w:rPr>
        <w:t xml:space="preserve">VEP </w:t>
      </w:r>
      <w:r>
        <w:t>amplitudes (in a.u. due to the normalization) across conditions (</w:t>
      </w:r>
      <w:r w:rsidRPr="00B57645">
        <w:rPr>
          <w:i/>
        </w:rPr>
        <w:t xml:space="preserve">Figure </w:t>
      </w:r>
      <w:r>
        <w:rPr>
          <w:i/>
        </w:rPr>
        <w:t>2C, Figure 2D,</w:t>
      </w:r>
      <w:r>
        <w:t xml:space="preserve"> and </w:t>
      </w:r>
      <w:r w:rsidRPr="004A49F2">
        <w:rPr>
          <w:i/>
        </w:rPr>
        <w:t>Supplementary</w:t>
      </w:r>
      <w:r>
        <w:t xml:space="preserve"> </w:t>
      </w:r>
      <w:r>
        <w:rPr>
          <w:i/>
        </w:rPr>
        <w:t>Table 2</w:t>
      </w:r>
      <w:r>
        <w:t xml:space="preserve">). The </w:t>
      </w:r>
      <w:r w:rsidRPr="004D7EBB">
        <w:rPr>
          <w:i/>
        </w:rPr>
        <w:t>Null model</w:t>
      </w:r>
      <w:r>
        <w:t xml:space="preserve"> included one constant and multiple varying intercepts across participants. The </w:t>
      </w:r>
      <w:r>
        <w:rPr>
          <w:i/>
        </w:rPr>
        <w:t xml:space="preserve">Attention </w:t>
      </w:r>
      <w:r w:rsidRPr="00822832">
        <w:rPr>
          <w:i/>
        </w:rPr>
        <w:t>model</w:t>
      </w:r>
      <w:r>
        <w:t xml:space="preserve"> included the constant effect of attention; t</w:t>
      </w:r>
      <w:r w:rsidRPr="00822832">
        <w:t>he</w:t>
      </w:r>
      <w:r>
        <w:t xml:space="preserve"> </w:t>
      </w:r>
      <w:r w:rsidRPr="004D7EBB">
        <w:rPr>
          <w:i/>
        </w:rPr>
        <w:t xml:space="preserve">Reward </w:t>
      </w:r>
      <w:r>
        <w:rPr>
          <w:i/>
        </w:rPr>
        <w:t>P</w:t>
      </w:r>
      <w:r w:rsidRPr="004D7EBB">
        <w:rPr>
          <w:i/>
        </w:rPr>
        <w:t>hase model</w:t>
      </w:r>
      <w:r>
        <w:t xml:space="preserve"> included the constant effect of reward phase; the </w:t>
      </w:r>
      <w:r>
        <w:rPr>
          <w:i/>
        </w:rPr>
        <w:t>Reward Phase + Attention</w:t>
      </w:r>
      <w:r>
        <w:t xml:space="preserve"> model included the additive effects of reward phase and attention; and the </w:t>
      </w:r>
      <w:r>
        <w:rPr>
          <w:i/>
        </w:rPr>
        <w:t>Reward Phase * Attention</w:t>
      </w:r>
      <w:r>
        <w:t xml:space="preserve"> model also included the interaction between reward phase and attention. The </w:t>
      </w:r>
      <w:r w:rsidR="002F3B06">
        <w:rPr>
          <w:i/>
        </w:rPr>
        <w:t>Reward probability</w:t>
      </w:r>
      <w:r w:rsidRPr="00822832">
        <w:rPr>
          <w:i/>
        </w:rPr>
        <w:t xml:space="preserve"> </w:t>
      </w:r>
      <w:r>
        <w:rPr>
          <w:i/>
        </w:rPr>
        <w:t>*</w:t>
      </w:r>
      <w:r w:rsidRPr="00822832">
        <w:rPr>
          <w:i/>
        </w:rPr>
        <w:t xml:space="preserve"> </w:t>
      </w:r>
      <w:r>
        <w:rPr>
          <w:i/>
        </w:rPr>
        <w:t>R</w:t>
      </w:r>
      <w:r w:rsidRPr="00822832">
        <w:rPr>
          <w:i/>
        </w:rPr>
        <w:t xml:space="preserve">eward phase + </w:t>
      </w:r>
      <w:r>
        <w:rPr>
          <w:i/>
        </w:rPr>
        <w:t>A</w:t>
      </w:r>
      <w:r w:rsidRPr="00822832">
        <w:rPr>
          <w:i/>
        </w:rPr>
        <w:t>ttention</w:t>
      </w:r>
      <w:r>
        <w:t xml:space="preserve"> model consisted of the constant effects of </w:t>
      </w:r>
      <w:r w:rsidR="002F3B06">
        <w:t>reward</w:t>
      </w:r>
      <w:r>
        <w:t xml:space="preserve"> and phase, their interaction, and the independent effect of attention. The last model was the </w:t>
      </w:r>
      <w:r w:rsidR="002F3B06">
        <w:rPr>
          <w:i/>
        </w:rPr>
        <w:t>Reward probability</w:t>
      </w:r>
      <w:r w:rsidRPr="00822832">
        <w:rPr>
          <w:i/>
        </w:rPr>
        <w:t xml:space="preserve"> </w:t>
      </w:r>
      <w:r>
        <w:rPr>
          <w:i/>
        </w:rPr>
        <w:t>* R</w:t>
      </w:r>
      <w:r w:rsidRPr="00822832">
        <w:rPr>
          <w:i/>
        </w:rPr>
        <w:t xml:space="preserve">eward phase </w:t>
      </w:r>
      <w:r>
        <w:rPr>
          <w:i/>
        </w:rPr>
        <w:t>* A</w:t>
      </w:r>
      <w:r w:rsidRPr="00822832">
        <w:rPr>
          <w:i/>
        </w:rPr>
        <w:t>ttention</w:t>
      </w:r>
      <w:r>
        <w:t xml:space="preserve"> model which included all constant effects and their interaction. All models, except for the </w:t>
      </w:r>
      <w:r>
        <w:rPr>
          <w:i/>
        </w:rPr>
        <w:t>Null</w:t>
      </w:r>
      <w:r>
        <w:t xml:space="preserve"> </w:t>
      </w:r>
      <w:r>
        <w:rPr>
          <w:i/>
        </w:rPr>
        <w:t>model</w:t>
      </w:r>
      <w:r>
        <w:t>, included varying intercepts and slopes across participants for all of the constant effects. All models included a Gaussian distribution as the prior for the intercept (</w:t>
      </w:r>
      <w:commentRangeStart w:id="15"/>
      <w:r>
        <w:t>centered at 1 with a standard deviation of 3</w:t>
      </w:r>
      <w:commentRangeEnd w:id="15"/>
      <w:r w:rsidR="00F8481D">
        <w:rPr>
          <w:rStyle w:val="CommentReference"/>
        </w:rPr>
        <w:commentReference w:id="15"/>
      </w:r>
      <w:r>
        <w:t>). In addition, the models with slopes included a Gaussian distribution as the prior for the slopes (</w:t>
      </w:r>
      <w:commentRangeStart w:id="16"/>
      <w:r>
        <w:t>centered at 0 with a standard deviation of 3</w:t>
      </w:r>
      <w:commentRangeEnd w:id="16"/>
      <w:r w:rsidR="00F8481D">
        <w:rPr>
          <w:rStyle w:val="CommentReference"/>
        </w:rPr>
        <w:commentReference w:id="16"/>
      </w:r>
      <w:r>
        <w:t xml:space="preserve">). These weakly informative priors were chosen based on the previous study with the same task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Pr>
          <w:noProof/>
        </w:rPr>
        <w:t>(</w:t>
      </w:r>
      <w:r w:rsidRPr="00D20B67">
        <w:rPr>
          <w:noProof/>
        </w:rPr>
        <w:t>Andersen &amp; Müller, 2010)</w:t>
      </w:r>
      <w:r>
        <w:fldChar w:fldCharType="end"/>
      </w:r>
      <w:r>
        <w:t>. As was the case for the behavioral data, several models were not fitted because they were not plausible in the context of our experiment (e.g., the models that include both reward phase and probability, but not their interaction).</w:t>
      </w:r>
    </w:p>
    <w:p w14:paraId="08EC5969" w14:textId="77777777" w:rsidR="00476F36" w:rsidRDefault="00476F36" w:rsidP="00BC3FB6">
      <w:pPr>
        <w:pStyle w:val="Heading1"/>
        <w:spacing w:before="0" w:after="240"/>
      </w:pPr>
    </w:p>
    <w:p w14:paraId="15FA9DA9" w14:textId="6BE69B9A"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27CE72C1" w14:textId="3FF9EBEC" w:rsidR="00E66917" w:rsidRDefault="00566A39" w:rsidP="00781FC8">
      <w:pPr>
        <w:pStyle w:val="Heading3"/>
        <w:rPr>
          <w:rFonts w:ascii="Times New Roman" w:hAnsi="Times New Roman" w:cs="Times New Roman"/>
          <w:color w:val="auto"/>
        </w:rPr>
      </w:pPr>
      <w:r w:rsidRPr="00781FC8">
        <w:rPr>
          <w:rFonts w:ascii="Times New Roman" w:hAnsi="Times New Roman" w:cs="Times New Roman"/>
          <w:color w:val="auto"/>
        </w:rPr>
        <w:t>Sensitivity</w:t>
      </w:r>
      <w:r w:rsidR="00726ABD">
        <w:rPr>
          <w:rFonts w:ascii="Times New Roman" w:hAnsi="Times New Roman" w:cs="Times New Roman"/>
          <w:color w:val="auto"/>
        </w:rPr>
        <w:t xml:space="preserve"> </w:t>
      </w:r>
      <w:r w:rsidR="001004E2">
        <w:rPr>
          <w:rFonts w:ascii="Times New Roman" w:hAnsi="Times New Roman" w:cs="Times New Roman"/>
          <w:color w:val="auto"/>
        </w:rPr>
        <w:t>d prime</w:t>
      </w:r>
    </w:p>
    <w:p w14:paraId="2E9CB975" w14:textId="77777777" w:rsidR="00781FC8" w:rsidRPr="00781FC8" w:rsidRDefault="00781FC8" w:rsidP="00781FC8"/>
    <w:p w14:paraId="3C6DA101" w14:textId="00887EE2" w:rsidR="00FF793F" w:rsidRDefault="00765B6B" w:rsidP="00575829">
      <w:pPr>
        <w:spacing w:line="480" w:lineRule="auto"/>
        <w:ind w:firstLine="284"/>
        <w:jc w:val="both"/>
      </w:pPr>
      <w:r w:rsidRPr="00917742">
        <w:t>Of</w:t>
      </w:r>
      <w:r>
        <w:t xml:space="preserve"> all the tested models, t</w:t>
      </w:r>
      <w:r w:rsidR="00FE2900">
        <w:t xml:space="preserve">he </w:t>
      </w:r>
      <w:r w:rsidR="000C2FCF" w:rsidRPr="000C2FCF">
        <w:rPr>
          <w:i/>
        </w:rPr>
        <w:t xml:space="preserve">Reward phase * </w:t>
      </w:r>
      <w:r w:rsidR="002F3B06">
        <w:rPr>
          <w:i/>
        </w:rPr>
        <w:t>Reward probability</w:t>
      </w:r>
      <w:r w:rsidR="00FE2900">
        <w:t xml:space="preserve"> model best predicted </w:t>
      </w:r>
      <w:r w:rsidR="00566A39">
        <w:t>sensitivity</w:t>
      </w:r>
      <w:r w:rsidR="00FE2900">
        <w:t xml:space="preserve"> </w:t>
      </w:r>
      <w:r w:rsidR="00C11E13">
        <w:t>(</w:t>
      </w:r>
      <w:r w:rsidR="00781FC8">
        <w:rPr>
          <w:i/>
        </w:rPr>
        <w:t>Table 1</w:t>
      </w:r>
      <w:r w:rsidR="009E0846">
        <w:t xml:space="preserve">). </w:t>
      </w:r>
      <w:r w:rsidR="00B92561">
        <w:t>T</w:t>
      </w:r>
      <w:r w:rsidR="00FD5FE6">
        <w:t>he posterior distribution</w:t>
      </w:r>
      <w:r w:rsidR="00411041">
        <w:t>s</w:t>
      </w:r>
      <w:r w:rsidR="00FD5FE6">
        <w:t xml:space="preserve"> of the</w:t>
      </w:r>
      <w:r w:rsidR="00C11E13">
        <w:t xml:space="preserve"> interaction model (</w:t>
      </w:r>
      <w:r w:rsidR="00781FC8">
        <w:rPr>
          <w:i/>
        </w:rPr>
        <w:t>Figure 2</w:t>
      </w:r>
      <w:r w:rsidR="001A1EA7">
        <w:rPr>
          <w:i/>
        </w:rPr>
        <w:t>A</w:t>
      </w:r>
      <w:r w:rsidR="00781FC8">
        <w:rPr>
          <w:i/>
        </w:rPr>
        <w:t xml:space="preserve"> </w:t>
      </w:r>
      <w:r w:rsidR="00781FC8">
        <w:t xml:space="preserve">and </w:t>
      </w:r>
      <w:r w:rsidR="00781FC8">
        <w:rPr>
          <w:i/>
        </w:rPr>
        <w:t>Table 2</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w:t>
      </w:r>
      <w:r w:rsidR="00726ABD">
        <w:t xml:space="preserve"> both</w:t>
      </w:r>
      <w:r w:rsidR="00923E38">
        <w:t xml:space="preserve"> </w:t>
      </w:r>
      <w:r w:rsidR="00726ABD">
        <w:t xml:space="preserve">the </w:t>
      </w:r>
      <w:r w:rsidR="00923E38">
        <w:t>low</w:t>
      </w:r>
      <w:r w:rsidR="0055266E">
        <w:t xml:space="preserve"> </w:t>
      </w:r>
      <w:r w:rsidR="002F3B06">
        <w:t>reward</w:t>
      </w:r>
      <w:r w:rsidR="00584547">
        <w:t xml:space="preserve"> </w:t>
      </w:r>
      <w:r w:rsidR="003B33DC">
        <w:t>(</w:t>
      </w:r>
      <w:r w:rsidR="003B33DC">
        <w:rPr>
          <w:i/>
        </w:rPr>
        <w:t xml:space="preserve">M = </w:t>
      </w:r>
      <w:r w:rsidR="005779C0">
        <w:t>0.18; 95% HDI [0.06, 0.31</w:t>
      </w:r>
      <w:r w:rsidR="003B33DC">
        <w:t xml:space="preserve">]; ER = </w:t>
      </w:r>
      <w:r w:rsidR="005779C0">
        <w:t>499</w:t>
      </w:r>
      <w:r w:rsidR="005B2FAA">
        <w:t>.00</w:t>
      </w:r>
      <w:r w:rsidR="003B33DC">
        <w:t>)</w:t>
      </w:r>
      <w:r w:rsidR="00726ABD">
        <w:t xml:space="preserve"> and</w:t>
      </w:r>
      <w:r w:rsidR="00584547">
        <w:t xml:space="preserve"> the</w:t>
      </w:r>
      <w:r w:rsidR="0055266E">
        <w:t xml:space="preserve"> </w:t>
      </w:r>
      <w:r w:rsidR="003B33DC">
        <w:t xml:space="preserve">high </w:t>
      </w:r>
      <w:r w:rsidR="002F3B06">
        <w:t>reward</w:t>
      </w:r>
      <w:r w:rsidR="003B33DC">
        <w:t xml:space="preserve"> </w:t>
      </w:r>
      <w:r w:rsidR="00476F36">
        <w:t xml:space="preserve">color </w:t>
      </w:r>
      <w:r w:rsidR="003B33DC">
        <w:t>(</w:t>
      </w:r>
      <w:r w:rsidR="003B33DC">
        <w:rPr>
          <w:i/>
        </w:rPr>
        <w:t xml:space="preserve">M = </w:t>
      </w:r>
      <w:r w:rsidR="005779C0">
        <w:t>0.04</w:t>
      </w:r>
      <w:r w:rsidR="003B33DC">
        <w:t>; 95% HDI [</w:t>
      </w:r>
      <w:r w:rsidR="005779C0">
        <w:t>-0.08, 0.17</w:t>
      </w:r>
      <w:r w:rsidR="003B33DC">
        <w:t xml:space="preserve">]; ER = </w:t>
      </w:r>
      <w:r w:rsidR="005779C0">
        <w:t>2.92</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9F0D61">
        <w:t xml:space="preserve">reward </w:t>
      </w:r>
      <w:r w:rsidR="00923E38" w:rsidRPr="00792843">
        <w:t>(</w:t>
      </w:r>
      <w:r w:rsidR="00792843" w:rsidRPr="00792843">
        <w:rPr>
          <w:i/>
        </w:rPr>
        <w:t xml:space="preserve">M = </w:t>
      </w:r>
      <w:r w:rsidR="0055266E">
        <w:t>0.14; 95% HDI [-0.03, 0.31</w:t>
      </w:r>
      <w:r w:rsidR="00792843">
        <w:t xml:space="preserve">]; ER = </w:t>
      </w:r>
      <w:r w:rsidR="0055266E">
        <w:t>17.18</w:t>
      </w:r>
      <w:r w:rsidR="00923E38" w:rsidRPr="00792843">
        <w:t>).</w:t>
      </w:r>
      <w:r w:rsidR="00923E38">
        <w:t xml:space="preserve"> </w:t>
      </w:r>
      <w:r w:rsidR="00C04A3E">
        <w:t xml:space="preserve">Conversely, </w:t>
      </w:r>
      <w:r w:rsidR="0055266E">
        <w:t xml:space="preserve">there was no evidence for </w:t>
      </w:r>
      <w:r w:rsidR="00726ABD">
        <w:t>a</w:t>
      </w:r>
      <w:r w:rsidR="0055266E">
        <w:t xml:space="preserv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in </w:t>
      </w:r>
      <w:r w:rsidR="00575829">
        <w:t>the low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55266E">
        <w:t>1.08</w:t>
      </w:r>
      <w:r w:rsidR="00575829">
        <w:t xml:space="preserve">), </w:t>
      </w:r>
      <w:commentRangeStart w:id="17"/>
      <w:r w:rsidR="00584547">
        <w:t xml:space="preserve">and only a </w:t>
      </w:r>
      <w:r w:rsidR="00A36725">
        <w:t>very small</w:t>
      </w:r>
      <w:r w:rsidR="00584547">
        <w:t xml:space="preserve"> reduction in sensitivity </w:t>
      </w:r>
      <w:r w:rsidR="0055266E">
        <w:t xml:space="preserve">in the high </w:t>
      </w:r>
      <w:r w:rsidR="009F0D61">
        <w:t xml:space="preserve">reward </w:t>
      </w:r>
      <w:r w:rsidR="00575829">
        <w:t>condition (</w:t>
      </w:r>
      <w:r w:rsidR="00575829">
        <w:rPr>
          <w:i/>
        </w:rPr>
        <w:t xml:space="preserve">M = </w:t>
      </w:r>
      <w:r w:rsidR="00C36A08" w:rsidRPr="00C36A08">
        <w:t>-</w:t>
      </w:r>
      <w:r w:rsidR="0055266E">
        <w:t>0.03</w:t>
      </w:r>
      <w:r w:rsidR="00575829">
        <w:t>; 95% HDI</w:t>
      </w:r>
      <w:r w:rsidR="00C36A08">
        <w:t xml:space="preserve"> </w:t>
      </w:r>
      <w:r w:rsidR="0055266E">
        <w:t>[-0.16, 0.11</w:t>
      </w:r>
      <w:r w:rsidR="00575829">
        <w:t>]</w:t>
      </w:r>
      <w:r w:rsidR="00B71FD2">
        <w:t>; ER = 2</w:t>
      </w:r>
      <w:r w:rsidR="003B33DC">
        <w:t>.42</w:t>
      </w:r>
      <w:commentRangeEnd w:id="17"/>
      <w:r w:rsidR="00726ABD">
        <w:rPr>
          <w:rStyle w:val="CommentReference"/>
        </w:rPr>
        <w:commentReference w:id="17"/>
      </w:r>
      <w:r w:rsidR="00575829">
        <w:t>).</w:t>
      </w:r>
      <w:r w:rsidR="008A23A3">
        <w:t xml:space="preserve"> </w:t>
      </w:r>
      <w:r w:rsidR="00575829">
        <w:t xml:space="preserve">These results suggest </w:t>
      </w:r>
      <w:r w:rsidR="00EC01A6">
        <w:t>a higher</w:t>
      </w:r>
      <w:r w:rsidR="00575829">
        <w:t xml:space="preserve"> </w:t>
      </w:r>
      <w:r w:rsidR="008A23A3">
        <w:t>sensitiv</w:t>
      </w:r>
      <w:r w:rsidR="00EC01A6">
        <w:t xml:space="preserve">ity for coherent motion detection </w:t>
      </w:r>
      <w:r w:rsidR="00575829">
        <w:t xml:space="preserve">in the </w:t>
      </w:r>
      <w:r w:rsidR="00C153CF">
        <w:t>training</w:t>
      </w:r>
      <w:r w:rsidR="00575829">
        <w:t xml:space="preserve"> phase compared to baseline, </w:t>
      </w:r>
      <w:r w:rsidR="004141EF">
        <w:t xml:space="preserve">that was most pronounced for the </w:t>
      </w:r>
      <w:r w:rsidR="00575829">
        <w:t xml:space="preserve">low </w:t>
      </w:r>
      <w:r w:rsidR="00EC01A6">
        <w:t xml:space="preserve">relative to the high </w:t>
      </w:r>
      <w:r w:rsidR="009F0D61">
        <w:t xml:space="preserve">reward </w:t>
      </w:r>
      <w:r w:rsidR="00575829">
        <w:t xml:space="preserve">color. There was also </w:t>
      </w:r>
      <w:r w:rsidR="00584547">
        <w:t xml:space="preserve">very little </w:t>
      </w:r>
      <w:r w:rsidR="00575829">
        <w:t xml:space="preserve">evidence </w:t>
      </w:r>
      <w:r w:rsidR="00584547">
        <w:t>of</w:t>
      </w:r>
      <w:r w:rsidR="00575829">
        <w:t xml:space="preserve"> </w:t>
      </w:r>
      <w:r w:rsidR="00FE683F">
        <w:t xml:space="preserve">a </w:t>
      </w:r>
      <w:r w:rsidR="008A23A3">
        <w:t xml:space="preserve">change in sensitivity </w:t>
      </w:r>
      <w:r w:rsidR="00584547">
        <w:t xml:space="preserve">from the training to the </w:t>
      </w:r>
      <w:r w:rsidR="008A23A3">
        <w:t xml:space="preserve">test phase. </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1997"/>
        <w:gridCol w:w="2740"/>
        <w:gridCol w:w="2356"/>
        <w:gridCol w:w="297"/>
        <w:gridCol w:w="2249"/>
      </w:tblGrid>
      <w:tr w:rsidR="009F2266" w14:paraId="595A2DD2" w14:textId="77777777" w:rsidTr="00781FC8">
        <w:trPr>
          <w:trHeight w:val="664"/>
        </w:trPr>
        <w:tc>
          <w:tcPr>
            <w:tcW w:w="8505" w:type="dxa"/>
            <w:gridSpan w:val="5"/>
            <w:vAlign w:val="center"/>
          </w:tcPr>
          <w:p w14:paraId="66503193" w14:textId="2B3BF12A" w:rsidR="009F2266" w:rsidRDefault="00781FC8" w:rsidP="00C11E13">
            <w:pPr>
              <w:spacing w:line="360" w:lineRule="auto"/>
            </w:pPr>
            <w:r>
              <w:t>Table 1</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781FC8">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781FC8">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781FC8">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2842D612" w:rsidR="00F21309" w:rsidRDefault="005E0EA0" w:rsidP="005E0EA0">
            <w:r>
              <w:t>446.33</w:t>
            </w:r>
            <w:r w:rsidR="00F21309" w:rsidRPr="008E021D">
              <w:t xml:space="preserve"> </w:t>
            </w:r>
            <w:r w:rsidR="00F21309">
              <w:t>(</w:t>
            </w:r>
            <w:r>
              <w:t>23.43</w:t>
            </w:r>
            <w:r w:rsidR="00F21309">
              <w:t>)</w:t>
            </w:r>
          </w:p>
        </w:tc>
        <w:tc>
          <w:tcPr>
            <w:tcW w:w="262" w:type="dxa"/>
            <w:vAlign w:val="center"/>
          </w:tcPr>
          <w:p w14:paraId="56A348BD" w14:textId="74DD500E" w:rsidR="00F21309" w:rsidRDefault="00F21309" w:rsidP="00C11E13"/>
        </w:tc>
        <w:tc>
          <w:tcPr>
            <w:tcW w:w="1984" w:type="dxa"/>
            <w:vAlign w:val="center"/>
          </w:tcPr>
          <w:p w14:paraId="512A6283" w14:textId="1E8B2AFD" w:rsidR="00F21309" w:rsidRDefault="005E0EA0" w:rsidP="00C11E13">
            <w:r>
              <w:t>0.22</w:t>
            </w:r>
            <w:r w:rsidR="00651687">
              <w:t xml:space="preserve"> (0.05)</w:t>
            </w:r>
          </w:p>
        </w:tc>
      </w:tr>
      <w:tr w:rsidR="009609D6" w14:paraId="26EFEC87" w14:textId="77777777" w:rsidTr="00781FC8">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5ACEA0A1" w:rsidR="00F21309" w:rsidRDefault="005E0EA0" w:rsidP="00C11E13">
            <w:r>
              <w:t>451.47</w:t>
            </w:r>
            <w:r w:rsidR="00F21309">
              <w:t xml:space="preserve"> (</w:t>
            </w:r>
            <w:r>
              <w:t>22.74</w:t>
            </w:r>
            <w:r w:rsidR="00F21309">
              <w:t>)</w:t>
            </w:r>
          </w:p>
        </w:tc>
        <w:tc>
          <w:tcPr>
            <w:tcW w:w="262" w:type="dxa"/>
            <w:vAlign w:val="center"/>
          </w:tcPr>
          <w:p w14:paraId="694D0F02" w14:textId="69552910" w:rsidR="00F21309" w:rsidRDefault="00F21309" w:rsidP="00C11E13"/>
        </w:tc>
        <w:tc>
          <w:tcPr>
            <w:tcW w:w="1984" w:type="dxa"/>
            <w:vAlign w:val="center"/>
          </w:tcPr>
          <w:p w14:paraId="4C45A5A1" w14:textId="6644AAC7" w:rsidR="00F21309" w:rsidRDefault="005E0EA0" w:rsidP="00C11E13">
            <w:r>
              <w:t>0.24</w:t>
            </w:r>
            <w:r w:rsidR="00651687">
              <w:t xml:space="preserve"> (0.05)</w:t>
            </w:r>
          </w:p>
        </w:tc>
      </w:tr>
      <w:tr w:rsidR="009609D6" w14:paraId="4C6545EB" w14:textId="77777777" w:rsidTr="00781FC8">
        <w:trPr>
          <w:trHeight w:val="438"/>
        </w:trPr>
        <w:tc>
          <w:tcPr>
            <w:tcW w:w="4180" w:type="dxa"/>
            <w:gridSpan w:val="2"/>
            <w:tcBorders>
              <w:bottom w:val="single" w:sz="4" w:space="0" w:color="auto"/>
            </w:tcBorders>
            <w:tcMar>
              <w:left w:w="284" w:type="dxa"/>
            </w:tcMar>
            <w:vAlign w:val="center"/>
          </w:tcPr>
          <w:p w14:paraId="5D51C51E" w14:textId="62E9E0A4" w:rsidR="00F21309" w:rsidRDefault="00705D83" w:rsidP="009F0D61">
            <w:r>
              <w:t>Reward phase *</w:t>
            </w:r>
            <w:r w:rsidR="00FE683F">
              <w:t xml:space="preserve"> </w:t>
            </w:r>
            <w:r w:rsidR="009F0D61">
              <w:t>Reward probability</w:t>
            </w:r>
          </w:p>
        </w:tc>
        <w:tc>
          <w:tcPr>
            <w:tcW w:w="2079" w:type="dxa"/>
            <w:tcBorders>
              <w:bottom w:val="single" w:sz="4" w:space="0" w:color="auto"/>
            </w:tcBorders>
            <w:vAlign w:val="center"/>
          </w:tcPr>
          <w:p w14:paraId="2503F414" w14:textId="53517CC0" w:rsidR="00F21309" w:rsidRDefault="005E0EA0" w:rsidP="00C11E13">
            <w:r>
              <w:t>200.57</w:t>
            </w:r>
            <w:r w:rsidR="00F21309">
              <w:t xml:space="preserve"> (</w:t>
            </w:r>
            <w:r>
              <w:t>21.27</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C7A4ED6" w:rsidR="00F21309" w:rsidRDefault="005E0EA0" w:rsidP="00C11E13">
            <w:r>
              <w:t>0.76 (0.22</w:t>
            </w:r>
            <w:r w:rsidR="00651687">
              <w:t>)</w:t>
            </w:r>
          </w:p>
        </w:tc>
      </w:tr>
      <w:tr w:rsidR="00876BCA" w14:paraId="47028B34" w14:textId="77777777" w:rsidTr="00781FC8">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lastRenderedPageBreak/>
              <w:t>Reaction times</w:t>
            </w:r>
          </w:p>
        </w:tc>
      </w:tr>
      <w:tr w:rsidR="009609D6" w14:paraId="12E8B41B" w14:textId="77777777" w:rsidTr="00781FC8">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2944986F" w:rsidR="00876BCA" w:rsidRDefault="005E0EA0" w:rsidP="00C11E13">
            <w:r>
              <w:t>2,541.30</w:t>
            </w:r>
            <w:r w:rsidR="00876BCA" w:rsidRPr="00534F07">
              <w:t xml:space="preserve"> </w:t>
            </w:r>
            <w:r w:rsidR="00876BCA">
              <w:t>(</w:t>
            </w:r>
            <w:r>
              <w:t>26.80</w:t>
            </w:r>
            <w:r w:rsidR="00876BCA">
              <w:t>)</w:t>
            </w:r>
          </w:p>
        </w:tc>
        <w:tc>
          <w:tcPr>
            <w:tcW w:w="262" w:type="dxa"/>
            <w:vAlign w:val="center"/>
          </w:tcPr>
          <w:p w14:paraId="372FC307" w14:textId="7490FABD" w:rsidR="00876BCA" w:rsidRDefault="00876BCA" w:rsidP="00C11E13"/>
        </w:tc>
        <w:tc>
          <w:tcPr>
            <w:tcW w:w="1984" w:type="dxa"/>
            <w:vAlign w:val="center"/>
          </w:tcPr>
          <w:p w14:paraId="3E59B7B0" w14:textId="22B4730E" w:rsidR="00876BCA" w:rsidRDefault="005E0EA0" w:rsidP="00C11E13">
            <w:r>
              <w:t>0.58</w:t>
            </w:r>
            <w:r w:rsidR="00876BCA" w:rsidRPr="00C21D51">
              <w:t xml:space="preserve"> </w:t>
            </w:r>
            <w:r>
              <w:t>(0.03</w:t>
            </w:r>
            <w:r w:rsidR="00876BCA">
              <w:t>)</w:t>
            </w:r>
          </w:p>
        </w:tc>
      </w:tr>
      <w:tr w:rsidR="009609D6" w14:paraId="7F012FA8" w14:textId="77777777" w:rsidTr="00781FC8">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040625D2" w:rsidR="00876BCA" w:rsidRDefault="00876BCA" w:rsidP="00C11E13">
            <w:r w:rsidRPr="00C21D51">
              <w:t>2</w:t>
            </w:r>
            <w:r w:rsidR="00FE683F">
              <w:t>,</w:t>
            </w:r>
            <w:r w:rsidR="007E786F">
              <w:t>511.86</w:t>
            </w:r>
            <w:r w:rsidRPr="00C21D51">
              <w:t xml:space="preserve"> </w:t>
            </w:r>
            <w:r>
              <w:t>(</w:t>
            </w:r>
            <w:r w:rsidR="007E786F">
              <w:t>27.49</w:t>
            </w:r>
            <w:r>
              <w:t>)</w:t>
            </w:r>
          </w:p>
        </w:tc>
        <w:tc>
          <w:tcPr>
            <w:tcW w:w="262" w:type="dxa"/>
            <w:vAlign w:val="center"/>
          </w:tcPr>
          <w:p w14:paraId="1EBA8610" w14:textId="78F00C22" w:rsidR="00876BCA" w:rsidRDefault="00876BCA" w:rsidP="00C11E13"/>
        </w:tc>
        <w:tc>
          <w:tcPr>
            <w:tcW w:w="1984" w:type="dxa"/>
            <w:vAlign w:val="center"/>
          </w:tcPr>
          <w:p w14:paraId="74B5D6DF" w14:textId="3ED34F75" w:rsidR="00876BCA" w:rsidRDefault="007E786F" w:rsidP="00C11E13">
            <w:r>
              <w:t>0.64</w:t>
            </w:r>
            <w:r w:rsidR="00876BCA" w:rsidRPr="00C21D51">
              <w:t xml:space="preserve"> </w:t>
            </w:r>
            <w:r w:rsidR="00876BCA">
              <w:t>(</w:t>
            </w:r>
            <w:r>
              <w:t>0.03</w:t>
            </w:r>
            <w:r w:rsidR="00876BCA">
              <w:t>)</w:t>
            </w:r>
          </w:p>
        </w:tc>
      </w:tr>
      <w:tr w:rsidR="009609D6" w14:paraId="5C3FF6BF" w14:textId="77777777" w:rsidTr="00781FC8">
        <w:trPr>
          <w:trHeight w:val="438"/>
        </w:trPr>
        <w:tc>
          <w:tcPr>
            <w:tcW w:w="4180" w:type="dxa"/>
            <w:gridSpan w:val="2"/>
            <w:tcBorders>
              <w:bottom w:val="single" w:sz="4" w:space="0" w:color="auto"/>
            </w:tcBorders>
            <w:tcMar>
              <w:left w:w="284" w:type="dxa"/>
            </w:tcMar>
            <w:vAlign w:val="center"/>
          </w:tcPr>
          <w:p w14:paraId="3E99428A" w14:textId="34C07420" w:rsidR="00876BCA" w:rsidRDefault="00705D83" w:rsidP="004A31AE">
            <w:r>
              <w:t>Reward phase *</w:t>
            </w:r>
            <w:r w:rsidR="00FE683F">
              <w:t xml:space="preserve"> </w:t>
            </w:r>
            <w:r w:rsidR="009F0D61">
              <w:t xml:space="preserve"> Reward probability</w:t>
            </w:r>
          </w:p>
        </w:tc>
        <w:tc>
          <w:tcPr>
            <w:tcW w:w="2079" w:type="dxa"/>
            <w:tcBorders>
              <w:bottom w:val="single" w:sz="4" w:space="0" w:color="auto"/>
            </w:tcBorders>
            <w:vAlign w:val="center"/>
          </w:tcPr>
          <w:p w14:paraId="189A6D72" w14:textId="1ABFB3D5" w:rsidR="00876BCA" w:rsidRDefault="00876BCA" w:rsidP="00C11E13">
            <w:r w:rsidRPr="00C21D51">
              <w:t>2</w:t>
            </w:r>
            <w:r w:rsidR="00FE683F">
              <w:t>,</w:t>
            </w:r>
            <w:r w:rsidR="007E786F">
              <w:t>324.94</w:t>
            </w:r>
            <w:r w:rsidRPr="00C21D51">
              <w:t xml:space="preserve"> </w:t>
            </w:r>
            <w:r>
              <w:t>(</w:t>
            </w:r>
            <w:r w:rsidR="007E786F">
              <w:t>23.46</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62B2BC53" w:rsidR="00876BCA" w:rsidRDefault="007E786F" w:rsidP="00C11E13">
            <w:r>
              <w:t>0.87</w:t>
            </w:r>
            <w:r w:rsidR="00876BCA" w:rsidRPr="00C21D51">
              <w:t xml:space="preserve"> </w:t>
            </w:r>
            <w:r>
              <w:t>(0.02</w:t>
            </w:r>
            <w:r w:rsidR="00876BCA">
              <w:t>)</w:t>
            </w:r>
          </w:p>
        </w:tc>
      </w:tr>
    </w:tbl>
    <w:p w14:paraId="7707032B" w14:textId="4433072C"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4"/>
        <w:gridCol w:w="2354"/>
        <w:gridCol w:w="3093"/>
      </w:tblGrid>
      <w:tr w:rsidR="007F6AA7" w14:paraId="5095E8B3" w14:textId="77777777" w:rsidTr="00781FC8">
        <w:trPr>
          <w:trHeight w:val="646"/>
        </w:trPr>
        <w:tc>
          <w:tcPr>
            <w:tcW w:w="9713" w:type="dxa"/>
            <w:gridSpan w:val="4"/>
            <w:tcBorders>
              <w:bottom w:val="single" w:sz="4" w:space="0" w:color="auto"/>
            </w:tcBorders>
          </w:tcPr>
          <w:p w14:paraId="68CDCE02" w14:textId="47CCC7E8" w:rsidR="007F6AA7" w:rsidRDefault="00781FC8" w:rsidP="00C11E13">
            <w:pPr>
              <w:spacing w:line="360" w:lineRule="auto"/>
            </w:pPr>
            <w:r>
              <w:t>Table 2</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781FC8">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7C48C5F6" w:rsidR="007F6AA7" w:rsidRDefault="009F0D61" w:rsidP="00C11E13">
            <w:r>
              <w:t>Reward probability</w:t>
            </w:r>
          </w:p>
        </w:tc>
        <w:tc>
          <w:tcPr>
            <w:tcW w:w="2372" w:type="dxa"/>
            <w:tcBorders>
              <w:top w:val="single" w:sz="4" w:space="0" w:color="auto"/>
            </w:tcBorders>
            <w:vAlign w:val="center"/>
          </w:tcPr>
          <w:p w14:paraId="660C5AF7" w14:textId="0BFD3C35" w:rsidR="007F6AA7" w:rsidRPr="007F6AA7" w:rsidRDefault="00566A39" w:rsidP="00566A39">
            <w:r>
              <w:t>Sensitivity</w:t>
            </w:r>
            <w:r w:rsidR="007F6AA7">
              <w:t xml:space="preserve"> </w:t>
            </w:r>
            <w:r w:rsidR="005C4A57">
              <w:t>(</w:t>
            </w:r>
            <w:r w:rsidR="00BA5161">
              <w:t>d prime</w:t>
            </w:r>
            <w:r w:rsidR="005C4A57">
              <w:t>)</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781FC8">
        <w:trPr>
          <w:trHeight w:val="425"/>
        </w:trPr>
        <w:tc>
          <w:tcPr>
            <w:tcW w:w="2044" w:type="dxa"/>
            <w:vAlign w:val="center"/>
          </w:tcPr>
          <w:p w14:paraId="416C0973" w14:textId="42022716" w:rsidR="00E463D3" w:rsidRDefault="00E463D3" w:rsidP="00E463D3">
            <w:r>
              <w:t>Baseline</w:t>
            </w:r>
          </w:p>
        </w:tc>
        <w:tc>
          <w:tcPr>
            <w:tcW w:w="2179" w:type="dxa"/>
            <w:vAlign w:val="center"/>
          </w:tcPr>
          <w:p w14:paraId="4C6C0157" w14:textId="6D8DF16C" w:rsidR="00E463D3" w:rsidRPr="008E021D" w:rsidRDefault="00E463D3" w:rsidP="00E463D3">
            <w:r>
              <w:t>High</w:t>
            </w:r>
          </w:p>
        </w:tc>
        <w:tc>
          <w:tcPr>
            <w:tcW w:w="2372" w:type="dxa"/>
            <w:vAlign w:val="center"/>
          </w:tcPr>
          <w:p w14:paraId="44ADC54D" w14:textId="5BE5A82F" w:rsidR="00E463D3" w:rsidRDefault="0030737A" w:rsidP="00E463D3">
            <w:r>
              <w:t>1.74 [</w:t>
            </w:r>
            <w:r w:rsidRPr="0030737A">
              <w:t>1.55</w:t>
            </w:r>
            <w:r>
              <w:t>, 1.90</w:t>
            </w:r>
            <w:r w:rsidRPr="0030737A">
              <w:t>]</w:t>
            </w:r>
          </w:p>
        </w:tc>
        <w:tc>
          <w:tcPr>
            <w:tcW w:w="3118" w:type="dxa"/>
            <w:vAlign w:val="center"/>
          </w:tcPr>
          <w:p w14:paraId="5976FCFA" w14:textId="7CD18E92" w:rsidR="00E463D3" w:rsidRDefault="00E463D3" w:rsidP="00E463D3">
            <w:r>
              <w:t>551.15 [</w:t>
            </w:r>
            <w:r w:rsidRPr="00264A0D">
              <w:t>538.76</w:t>
            </w:r>
            <w:r>
              <w:t>,</w:t>
            </w:r>
            <w:r w:rsidRPr="00264A0D">
              <w:t xml:space="preserve"> 563.4</w:t>
            </w:r>
            <w:r>
              <w:t>0</w:t>
            </w:r>
            <w:r w:rsidRPr="00264A0D">
              <w:t>]</w:t>
            </w:r>
          </w:p>
        </w:tc>
      </w:tr>
      <w:tr w:rsidR="0030737A" w14:paraId="673FC164" w14:textId="77777777" w:rsidTr="00781FC8">
        <w:trPr>
          <w:trHeight w:val="425"/>
        </w:trPr>
        <w:tc>
          <w:tcPr>
            <w:tcW w:w="2044" w:type="dxa"/>
            <w:vAlign w:val="center"/>
          </w:tcPr>
          <w:p w14:paraId="12236A46" w14:textId="7CC86F68" w:rsidR="0030737A" w:rsidRDefault="0030737A" w:rsidP="0030737A">
            <w:r>
              <w:t>Baseline</w:t>
            </w:r>
          </w:p>
        </w:tc>
        <w:tc>
          <w:tcPr>
            <w:tcW w:w="2179" w:type="dxa"/>
            <w:vAlign w:val="center"/>
          </w:tcPr>
          <w:p w14:paraId="48C54B58" w14:textId="43823C2E" w:rsidR="0030737A" w:rsidRPr="008E021D" w:rsidRDefault="0030737A" w:rsidP="0030737A">
            <w:r>
              <w:t>Low</w:t>
            </w:r>
          </w:p>
        </w:tc>
        <w:tc>
          <w:tcPr>
            <w:tcW w:w="2372" w:type="dxa"/>
            <w:vAlign w:val="center"/>
          </w:tcPr>
          <w:p w14:paraId="5B6D8FBB" w14:textId="763BEFF6" w:rsidR="0030737A" w:rsidRDefault="0030737A" w:rsidP="0030737A">
            <w:r w:rsidRPr="001C4F7B">
              <w:t>1.5</w:t>
            </w:r>
            <w:r>
              <w:t>0 [</w:t>
            </w:r>
            <w:r w:rsidRPr="001C4F7B">
              <w:t>1.31</w:t>
            </w:r>
            <w:r>
              <w:t>,</w:t>
            </w:r>
            <w:r w:rsidRPr="001C4F7B">
              <w:t xml:space="preserve"> 1.69]</w:t>
            </w:r>
          </w:p>
        </w:tc>
        <w:tc>
          <w:tcPr>
            <w:tcW w:w="3118" w:type="dxa"/>
            <w:vAlign w:val="center"/>
          </w:tcPr>
          <w:p w14:paraId="152FD65F" w14:textId="2C639D8D" w:rsidR="0030737A" w:rsidRDefault="0030737A" w:rsidP="0030737A">
            <w:r>
              <w:t>556.82 [</w:t>
            </w:r>
            <w:r w:rsidRPr="00264A0D">
              <w:t>543.65</w:t>
            </w:r>
            <w:r>
              <w:t>,</w:t>
            </w:r>
            <w:r w:rsidRPr="00264A0D">
              <w:t xml:space="preserve"> 570.1</w:t>
            </w:r>
            <w:r>
              <w:t>0</w:t>
            </w:r>
            <w:r w:rsidRPr="00264A0D">
              <w:t>]</w:t>
            </w:r>
          </w:p>
        </w:tc>
      </w:tr>
      <w:tr w:rsidR="0030737A" w14:paraId="758184FE" w14:textId="77777777" w:rsidTr="00781FC8">
        <w:trPr>
          <w:trHeight w:val="425"/>
        </w:trPr>
        <w:tc>
          <w:tcPr>
            <w:tcW w:w="2044" w:type="dxa"/>
            <w:vAlign w:val="center"/>
          </w:tcPr>
          <w:p w14:paraId="13EB1317" w14:textId="15D915A0" w:rsidR="0030737A" w:rsidRDefault="0030737A" w:rsidP="0030737A">
            <w:r>
              <w:t>Training</w:t>
            </w:r>
          </w:p>
        </w:tc>
        <w:tc>
          <w:tcPr>
            <w:tcW w:w="2179" w:type="dxa"/>
            <w:vAlign w:val="center"/>
          </w:tcPr>
          <w:p w14:paraId="1240B33C" w14:textId="2010B45F" w:rsidR="0030737A" w:rsidRPr="008E021D" w:rsidRDefault="0030737A" w:rsidP="0030737A">
            <w:r>
              <w:t>High</w:t>
            </w:r>
          </w:p>
        </w:tc>
        <w:tc>
          <w:tcPr>
            <w:tcW w:w="2372" w:type="dxa"/>
            <w:vAlign w:val="center"/>
          </w:tcPr>
          <w:p w14:paraId="34156E0F" w14:textId="7471B570" w:rsidR="0030737A" w:rsidRDefault="0030737A" w:rsidP="0030737A">
            <w:r w:rsidRPr="001C4F7B">
              <w:t>1.78 [1.59</w:t>
            </w:r>
            <w:r>
              <w:t>,</w:t>
            </w:r>
            <w:r w:rsidRPr="001C4F7B">
              <w:t xml:space="preserve"> 1.96]</w:t>
            </w:r>
          </w:p>
        </w:tc>
        <w:tc>
          <w:tcPr>
            <w:tcW w:w="3118" w:type="dxa"/>
            <w:vAlign w:val="center"/>
          </w:tcPr>
          <w:p w14:paraId="352C09D2" w14:textId="29DB4D26" w:rsidR="0030737A" w:rsidRDefault="0030737A" w:rsidP="0030737A">
            <w:r>
              <w:t>528.87 [</w:t>
            </w:r>
            <w:r w:rsidRPr="00264A0D">
              <w:t>516.89</w:t>
            </w:r>
            <w:r>
              <w:t>,</w:t>
            </w:r>
            <w:r w:rsidRPr="00264A0D">
              <w:t xml:space="preserve"> 541.25]</w:t>
            </w:r>
          </w:p>
        </w:tc>
      </w:tr>
      <w:tr w:rsidR="0030737A" w14:paraId="6681AAF1" w14:textId="77777777" w:rsidTr="00781FC8">
        <w:trPr>
          <w:trHeight w:val="425"/>
        </w:trPr>
        <w:tc>
          <w:tcPr>
            <w:tcW w:w="2044" w:type="dxa"/>
            <w:vAlign w:val="center"/>
          </w:tcPr>
          <w:p w14:paraId="5DD6262C" w14:textId="02F15AC6" w:rsidR="0030737A" w:rsidRDefault="0030737A" w:rsidP="0030737A">
            <w:r>
              <w:t>Training</w:t>
            </w:r>
          </w:p>
        </w:tc>
        <w:tc>
          <w:tcPr>
            <w:tcW w:w="2179" w:type="dxa"/>
            <w:vAlign w:val="center"/>
          </w:tcPr>
          <w:p w14:paraId="520991E4" w14:textId="3BE4770E" w:rsidR="0030737A" w:rsidRPr="00534F07" w:rsidRDefault="0030737A" w:rsidP="0030737A">
            <w:r>
              <w:t>Low</w:t>
            </w:r>
          </w:p>
        </w:tc>
        <w:tc>
          <w:tcPr>
            <w:tcW w:w="2372" w:type="dxa"/>
            <w:vAlign w:val="center"/>
          </w:tcPr>
          <w:p w14:paraId="7A199AEF" w14:textId="494A7A4E" w:rsidR="0030737A" w:rsidRDefault="0030737A" w:rsidP="0030737A">
            <w:r w:rsidRPr="001C4F7B">
              <w:t>1.68 [1.49</w:t>
            </w:r>
            <w:r>
              <w:t>,</w:t>
            </w:r>
            <w:r w:rsidRPr="001C4F7B">
              <w:t xml:space="preserve"> 1.87]</w:t>
            </w:r>
          </w:p>
        </w:tc>
        <w:tc>
          <w:tcPr>
            <w:tcW w:w="3118" w:type="dxa"/>
            <w:vAlign w:val="center"/>
          </w:tcPr>
          <w:p w14:paraId="4359C905" w14:textId="28DC6916" w:rsidR="0030737A" w:rsidRDefault="0030737A" w:rsidP="0030737A">
            <w:r>
              <w:t>542.01 [</w:t>
            </w:r>
            <w:r w:rsidRPr="00264A0D">
              <w:t>530.03</w:t>
            </w:r>
            <w:r>
              <w:t>,</w:t>
            </w:r>
            <w:r w:rsidRPr="00264A0D">
              <w:t xml:space="preserve"> 554.53]</w:t>
            </w:r>
          </w:p>
        </w:tc>
      </w:tr>
      <w:tr w:rsidR="0030737A" w14:paraId="53921331" w14:textId="77777777" w:rsidTr="00781FC8">
        <w:trPr>
          <w:trHeight w:val="425"/>
        </w:trPr>
        <w:tc>
          <w:tcPr>
            <w:tcW w:w="2044" w:type="dxa"/>
            <w:vAlign w:val="center"/>
          </w:tcPr>
          <w:p w14:paraId="1787CF7F" w14:textId="113FB45C" w:rsidR="0030737A" w:rsidRDefault="0030737A" w:rsidP="0030737A">
            <w:r>
              <w:t>Test</w:t>
            </w:r>
          </w:p>
        </w:tc>
        <w:tc>
          <w:tcPr>
            <w:tcW w:w="2179" w:type="dxa"/>
            <w:vAlign w:val="center"/>
          </w:tcPr>
          <w:p w14:paraId="2084E639" w14:textId="671A36A1" w:rsidR="0030737A" w:rsidRPr="00C21D51" w:rsidRDefault="0030737A" w:rsidP="0030737A">
            <w:r>
              <w:t>High</w:t>
            </w:r>
          </w:p>
        </w:tc>
        <w:tc>
          <w:tcPr>
            <w:tcW w:w="2372" w:type="dxa"/>
            <w:vAlign w:val="center"/>
          </w:tcPr>
          <w:p w14:paraId="5C03F622" w14:textId="4942DC79" w:rsidR="0030737A" w:rsidRDefault="0030737A" w:rsidP="0030737A">
            <w:r w:rsidRPr="001C4F7B">
              <w:t>1.75 [1.58</w:t>
            </w:r>
            <w:r>
              <w:t>,</w:t>
            </w:r>
            <w:r w:rsidRPr="001C4F7B">
              <w:t xml:space="preserve"> 1.93]</w:t>
            </w:r>
          </w:p>
        </w:tc>
        <w:tc>
          <w:tcPr>
            <w:tcW w:w="3118" w:type="dxa"/>
            <w:vAlign w:val="center"/>
          </w:tcPr>
          <w:p w14:paraId="1F06665F" w14:textId="0E328609" w:rsidR="0030737A" w:rsidRDefault="0030737A" w:rsidP="0030737A">
            <w:r>
              <w:t>533.06 [</w:t>
            </w:r>
            <w:r w:rsidRPr="00264A0D">
              <w:t>518.87</w:t>
            </w:r>
            <w:r>
              <w:t>,</w:t>
            </w:r>
            <w:r w:rsidRPr="00264A0D">
              <w:t xml:space="preserve"> 547.36]</w:t>
            </w:r>
          </w:p>
        </w:tc>
      </w:tr>
      <w:tr w:rsidR="0030737A" w14:paraId="5A0BDAC0" w14:textId="77777777" w:rsidTr="00781FC8">
        <w:trPr>
          <w:trHeight w:val="425"/>
        </w:trPr>
        <w:tc>
          <w:tcPr>
            <w:tcW w:w="2044" w:type="dxa"/>
            <w:tcBorders>
              <w:bottom w:val="single" w:sz="4" w:space="0" w:color="auto"/>
            </w:tcBorders>
            <w:vAlign w:val="center"/>
          </w:tcPr>
          <w:p w14:paraId="25F71FFC" w14:textId="43690ED8" w:rsidR="0030737A" w:rsidRDefault="0030737A" w:rsidP="0030737A">
            <w:r>
              <w:t>Test</w:t>
            </w:r>
          </w:p>
        </w:tc>
        <w:tc>
          <w:tcPr>
            <w:tcW w:w="2179" w:type="dxa"/>
            <w:tcBorders>
              <w:bottom w:val="single" w:sz="4" w:space="0" w:color="auto"/>
            </w:tcBorders>
            <w:vAlign w:val="center"/>
          </w:tcPr>
          <w:p w14:paraId="5C78D277" w14:textId="73AEAD28" w:rsidR="0030737A" w:rsidRPr="00C21D51" w:rsidRDefault="0030737A" w:rsidP="0030737A">
            <w:r>
              <w:t>Low</w:t>
            </w:r>
          </w:p>
        </w:tc>
        <w:tc>
          <w:tcPr>
            <w:tcW w:w="2372" w:type="dxa"/>
            <w:tcBorders>
              <w:bottom w:val="single" w:sz="4" w:space="0" w:color="auto"/>
            </w:tcBorders>
            <w:vAlign w:val="center"/>
          </w:tcPr>
          <w:p w14:paraId="5F5882EC" w14:textId="178D4CC5" w:rsidR="0030737A" w:rsidRDefault="0030737A" w:rsidP="0030737A">
            <w:r w:rsidRPr="001C4F7B">
              <w:t>1.68 [1.49</w:t>
            </w:r>
            <w:r>
              <w:t>,</w:t>
            </w:r>
            <w:r w:rsidRPr="001C4F7B">
              <w:t xml:space="preserve"> 1.87]</w:t>
            </w:r>
          </w:p>
        </w:tc>
        <w:tc>
          <w:tcPr>
            <w:tcW w:w="3118" w:type="dxa"/>
            <w:tcBorders>
              <w:bottom w:val="single" w:sz="4" w:space="0" w:color="auto"/>
            </w:tcBorders>
            <w:vAlign w:val="center"/>
          </w:tcPr>
          <w:p w14:paraId="61A38AAC" w14:textId="578F009A" w:rsidR="0030737A" w:rsidRDefault="0030737A" w:rsidP="0030737A">
            <w:r>
              <w:t>540.89 [</w:t>
            </w:r>
            <w:r w:rsidRPr="00264A0D">
              <w:t>526.07</w:t>
            </w:r>
            <w:r>
              <w:t>,</w:t>
            </w:r>
            <w:r w:rsidRPr="00264A0D">
              <w:t xml:space="preserve"> 555.71]</w:t>
            </w:r>
          </w:p>
        </w:tc>
      </w:tr>
    </w:tbl>
    <w:p w14:paraId="6DFB8006" w14:textId="1195EDA9" w:rsidR="00510DA0" w:rsidRDefault="00510DA0" w:rsidP="008E021D">
      <w:pPr>
        <w:rPr>
          <w:b/>
        </w:rPr>
      </w:pPr>
    </w:p>
    <w:p w14:paraId="790F019C" w14:textId="141D5492" w:rsidR="001B6663" w:rsidRDefault="00726ABD" w:rsidP="008E021D">
      <w:pPr>
        <w:rPr>
          <w:b/>
        </w:rPr>
      </w:pPr>
      <w:r>
        <w:rPr>
          <w:rStyle w:val="CommentReference"/>
        </w:rPr>
        <w:commentReference w:id="18"/>
      </w:r>
    </w:p>
    <w:p w14:paraId="0640105C" w14:textId="3BD2B8D0" w:rsidR="001B6663" w:rsidRDefault="001B6663" w:rsidP="008E021D">
      <w:pPr>
        <w:rPr>
          <w:b/>
        </w:rPr>
      </w:pPr>
    </w:p>
    <w:p w14:paraId="493B129A" w14:textId="296B5029" w:rsidR="004D7EBB" w:rsidRPr="004D7EBB" w:rsidRDefault="004D7EBB" w:rsidP="008E021D">
      <w:pPr>
        <w:rPr>
          <w:b/>
        </w:rPr>
      </w:pPr>
    </w:p>
    <w:commentRangeStart w:id="19"/>
    <w:p w14:paraId="434C3BCB" w14:textId="297CFBBA" w:rsidR="00EF140D" w:rsidRDefault="00B14918" w:rsidP="00FF793F">
      <w:pPr>
        <w:rPr>
          <w:sz w:val="20"/>
        </w:rPr>
      </w:pPr>
      <w:r>
        <w:rPr>
          <w:noProof/>
          <w:sz w:val="20"/>
        </w:rPr>
        <w:lastRenderedPageBreak/>
        <mc:AlternateContent>
          <mc:Choice Requires="wpg">
            <w:drawing>
              <wp:anchor distT="0" distB="0" distL="114300" distR="114300" simplePos="0" relativeHeight="251686912" behindDoc="0" locked="0" layoutInCell="1" allowOverlap="1" wp14:anchorId="3AD1E7E3" wp14:editId="3E705986">
                <wp:simplePos x="0" y="0"/>
                <wp:positionH relativeFrom="column">
                  <wp:posOffset>160655</wp:posOffset>
                </wp:positionH>
                <wp:positionV relativeFrom="paragraph">
                  <wp:posOffset>0</wp:posOffset>
                </wp:positionV>
                <wp:extent cx="5939790" cy="4996180"/>
                <wp:effectExtent l="0" t="0" r="22860" b="13970"/>
                <wp:wrapTopAndBottom/>
                <wp:docPr id="6" name="Group 6"/>
                <wp:cNvGraphicFramePr/>
                <a:graphic xmlns:a="http://schemas.openxmlformats.org/drawingml/2006/main">
                  <a:graphicData uri="http://schemas.microsoft.com/office/word/2010/wordprocessingGroup">
                    <wpg:wgp>
                      <wpg:cNvGrpSpPr/>
                      <wpg:grpSpPr>
                        <a:xfrm>
                          <a:off x="0" y="0"/>
                          <a:ext cx="5939790" cy="4996180"/>
                          <a:chOff x="1739" y="0"/>
                          <a:chExt cx="5941529" cy="4997907"/>
                        </a:xfrm>
                      </wpg:grpSpPr>
                      <wps:wsp>
                        <wps:cNvPr id="28" name="Text Box 2"/>
                        <wps:cNvSpPr txBox="1">
                          <a:spLocks noChangeArrowheads="1"/>
                        </wps:cNvSpPr>
                        <wps:spPr bwMode="auto">
                          <a:xfrm>
                            <a:off x="1739" y="4126664"/>
                            <a:ext cx="5941529" cy="871243"/>
                          </a:xfrm>
                          <a:prstGeom prst="rect">
                            <a:avLst/>
                          </a:prstGeom>
                          <a:solidFill>
                            <a:srgbClr val="FFFFFF"/>
                          </a:solidFill>
                          <a:ln w="9525">
                            <a:solidFill>
                              <a:schemeClr val="bg1"/>
                            </a:solidFill>
                            <a:miter lim="800000"/>
                            <a:headEnd/>
                            <a:tailEnd/>
                          </a:ln>
                        </wps:spPr>
                        <wps:txbx>
                          <w:txbxContent>
                            <w:p w14:paraId="02EE6252" w14:textId="2C9EAC6D" w:rsidR="004141EF" w:rsidRDefault="004141EF"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Pr>
                                  <w:i/>
                                  <w:iCs/>
                                  <w:sz w:val="20"/>
                                </w:rPr>
                                <w:t>d prime</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acts as target or distractor. </w:t>
                              </w:r>
                              <w:r>
                                <w:rPr>
                                  <w:b/>
                                  <w:sz w:val="20"/>
                                </w:rPr>
                                <w:t>D)</w:t>
                              </w:r>
                              <w:r>
                                <w:rPr>
                                  <w:sz w:val="20"/>
                                </w:rPr>
                                <w:t xml:space="preserve"> SSVEP amplitudes for the color linked to low reward on trials when it acts as target or distractor.</w:t>
                              </w:r>
                            </w:p>
                          </w:txbxContent>
                        </wps:txbx>
                        <wps:bodyPr rot="0" vert="horz" wrap="square" lIns="91440" tIns="45720" rIns="91440" bIns="45720" anchor="t" anchorCtr="0">
                          <a:noAutofit/>
                        </wps:bodyPr>
                      </wps:wsp>
                      <pic:pic xmlns:pic="http://schemas.openxmlformats.org/drawingml/2006/picture">
                        <pic:nvPicPr>
                          <pic:cNvPr id="5" name="Picture 5" descr="C:\Users\igrahek\Documents\Studies\SSVEP Reward - Soren &amp; Antonio\Experiment 1\SSVEP_reward\figures\Figure 3.png"/>
                          <pic:cNvPicPr>
                            <a:picLocks noChangeAspect="1"/>
                          </pic:cNvPicPr>
                        </pic:nvPicPr>
                        <pic:blipFill rotWithShape="1">
                          <a:blip r:embed="rId12" cstate="print">
                            <a:extLst>
                              <a:ext uri="{28A0092B-C50C-407E-A947-70E740481C1C}">
                                <a14:useLocalDpi xmlns:a14="http://schemas.microsoft.com/office/drawing/2010/main" val="0"/>
                              </a:ext>
                            </a:extLst>
                          </a:blip>
                          <a:srcRect l="6844" r="10639"/>
                          <a:stretch/>
                        </pic:blipFill>
                        <pic:spPr bwMode="auto">
                          <a:xfrm>
                            <a:off x="1739" y="0"/>
                            <a:ext cx="5939790" cy="405193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AD1E7E3" id="Group 6" o:spid="_x0000_s1029" style="position:absolute;margin-left:12.65pt;margin-top:0;width:467.7pt;height:393.4pt;z-index:251686912;mso-width-relative:margin;mso-height-relative:margin" coordorigin="17" coordsize="59415,499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">
                <v:shape id="Text Box 2" o:spid="_x0000_s1030" type="#_x0000_t202" style="position:absolute;left:17;top:41266;width:59415;height:8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02EE6252" w14:textId="2C9EAC6D" w:rsidR="004141EF" w:rsidRDefault="004141EF"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Pr>
                            <w:i/>
                            <w:iCs/>
                            <w:sz w:val="20"/>
                          </w:rPr>
                          <w:t>d prime</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acts as target or distractor. </w:t>
                        </w:r>
                        <w:r>
                          <w:rPr>
                            <w:b/>
                            <w:sz w:val="20"/>
                          </w:rPr>
                          <w:t>D)</w:t>
                        </w:r>
                        <w:r>
                          <w:rPr>
                            <w:sz w:val="20"/>
                          </w:rPr>
                          <w:t xml:space="preserve"> SSVEP amplitudes for the color linked to low reward on trials when it acts as target or distractor.</w:t>
                        </w:r>
                      </w:p>
                    </w:txbxContent>
                  </v:textbox>
                </v:shape>
                <v:shape id="Picture 5" o:spid="_x0000_s1031" type="#_x0000_t75" style="position:absolute;left:17;width:59398;height:40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">
                  <v:imagedata r:id="rId13" o:title="Figure 3" cropleft="4485f" cropright="6972f"/>
                  <v:path arrowok="t"/>
                </v:shape>
                <w10:wrap type="topAndBottom"/>
              </v:group>
            </w:pict>
          </mc:Fallback>
        </mc:AlternateContent>
      </w:r>
      <w:commentRangeEnd w:id="19"/>
      <w:r w:rsidR="00065FE9">
        <w:rPr>
          <w:rStyle w:val="CommentReference"/>
        </w:rPr>
        <w:commentReference w:id="19"/>
      </w:r>
    </w:p>
    <w:p w14:paraId="77451852" w14:textId="01B793B8" w:rsidR="008C4B5F" w:rsidRDefault="008C4B5F" w:rsidP="00781FC8">
      <w:pPr>
        <w:pStyle w:val="Heading3"/>
        <w:rPr>
          <w:rFonts w:ascii="Times New Roman" w:hAnsi="Times New Roman" w:cs="Times New Roman"/>
          <w:color w:val="auto"/>
        </w:rPr>
      </w:pPr>
      <w:r w:rsidRPr="00781FC8">
        <w:rPr>
          <w:rFonts w:ascii="Times New Roman" w:hAnsi="Times New Roman" w:cs="Times New Roman"/>
          <w:color w:val="auto"/>
        </w:rPr>
        <w:t>Reaction times</w:t>
      </w:r>
    </w:p>
    <w:p w14:paraId="7AAAB782" w14:textId="77777777" w:rsidR="00781FC8" w:rsidRPr="00781FC8" w:rsidRDefault="00781FC8" w:rsidP="00781FC8"/>
    <w:p w14:paraId="6A363A93" w14:textId="7EA1F2E9" w:rsidR="00F4458A" w:rsidRDefault="00B92561" w:rsidP="00340112">
      <w:pPr>
        <w:spacing w:line="480" w:lineRule="auto"/>
        <w:ind w:firstLine="284"/>
        <w:jc w:val="both"/>
      </w:pPr>
      <w:r>
        <w:t xml:space="preserve">The </w:t>
      </w:r>
      <w:r w:rsidR="0059410C" w:rsidRPr="000C2FCF">
        <w:rPr>
          <w:i/>
        </w:rPr>
        <w:t>Reward phase *</w:t>
      </w:r>
      <w:r w:rsidR="000C2FCF" w:rsidRPr="000C2FCF">
        <w:rPr>
          <w:i/>
        </w:rPr>
        <w:t xml:space="preserve"> </w:t>
      </w:r>
      <w:r w:rsidR="009F0D61">
        <w:rPr>
          <w:i/>
        </w:rPr>
        <w:t>Reward probability</w:t>
      </w:r>
      <w:r w:rsidR="000C2FCF">
        <w:t xml:space="preserve"> model</w:t>
      </w:r>
      <w:r>
        <w:t xml:space="preserve"> also best pr</w:t>
      </w:r>
      <w:r w:rsidR="00C11E13">
        <w:t>edict</w:t>
      </w:r>
      <w:r w:rsidR="00B100A4">
        <w:t>ed</w:t>
      </w:r>
      <w:r w:rsidR="00C11E13">
        <w:t xml:space="preserve"> </w:t>
      </w:r>
      <w:r w:rsidR="001A1EA7">
        <w:t xml:space="preserve">the </w:t>
      </w:r>
      <w:r w:rsidR="00C11E13">
        <w:t>reaction times (</w:t>
      </w:r>
      <w:r w:rsidR="00016145">
        <w:rPr>
          <w:i/>
        </w:rPr>
        <w:t xml:space="preserve">Figure </w:t>
      </w:r>
      <w:r w:rsidR="00516D7E" w:rsidRPr="00516D7E">
        <w:rPr>
          <w:i/>
        </w:rPr>
        <w:t>2</w:t>
      </w:r>
      <w:r w:rsidR="001A1EA7">
        <w:rPr>
          <w:i/>
        </w:rPr>
        <w:t>B</w:t>
      </w:r>
      <w:r w:rsidR="00016145">
        <w:t xml:space="preserve"> and </w:t>
      </w:r>
      <w:r w:rsidR="00781FC8" w:rsidRPr="00016145">
        <w:rPr>
          <w:i/>
        </w:rPr>
        <w:t>Table</w:t>
      </w:r>
      <w:r w:rsidR="00781FC8">
        <w:rPr>
          <w:i/>
        </w:rPr>
        <w:t xml:space="preserve"> 1</w:t>
      </w:r>
      <w:r>
        <w:t xml:space="preserve">). </w:t>
      </w:r>
      <w:r w:rsidR="00DC6F05">
        <w:t xml:space="preserve">In the training, compared to the baseline phase, participants were reliably faster in detecting the motions of both the high </w:t>
      </w:r>
      <w:r w:rsidR="00CC2633">
        <w:t>(</w:t>
      </w:r>
      <w:r w:rsidR="00CC2633">
        <w:rPr>
          <w:i/>
        </w:rPr>
        <w:t xml:space="preserve">M = </w:t>
      </w:r>
      <w:r w:rsidR="005069C8">
        <w:t>-22.30; 95% HDI [-30.30, -14.40</w:t>
      </w:r>
      <w:r w:rsidR="00CC2633">
        <w:t xml:space="preserve">]; ER = </w:t>
      </w:r>
      <w:r w:rsidR="00CC2633" w:rsidRPr="00B57645">
        <w:rPr>
          <w:i/>
        </w:rPr>
        <w:t>Inf.</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2230C4">
        <w:t>below</w:t>
      </w:r>
      <w:r w:rsidR="00CC2633">
        <w:t xml:space="preserve"> zero) </w:t>
      </w:r>
      <w:r w:rsidR="00DF3CBB">
        <w:t>and</w:t>
      </w:r>
      <w:r w:rsidR="00CC2633">
        <w:t xml:space="preserve"> the low </w:t>
      </w:r>
      <w:r w:rsidR="009F0D61">
        <w:t>reward</w:t>
      </w:r>
      <w:r w:rsidR="00DC6F05">
        <w:t xml:space="preserve"> colors</w:t>
      </w:r>
      <w:r w:rsidR="00CC2633">
        <w:t xml:space="preserve"> (</w:t>
      </w:r>
      <w:r w:rsidR="00CC2633">
        <w:rPr>
          <w:i/>
        </w:rPr>
        <w:t xml:space="preserve">M = </w:t>
      </w:r>
      <w:r w:rsidR="005069C8">
        <w:t>-14.80; 95% HDI [-22.80, -6.52</w:t>
      </w:r>
      <w:r w:rsidR="00CC2633">
        <w:t xml:space="preserve">]; ER = </w:t>
      </w:r>
      <w:r w:rsidR="005069C8">
        <w:rPr>
          <w:i/>
        </w:rPr>
        <w:t>Inf.</w:t>
      </w:r>
      <w:r w:rsidR="00CC2633">
        <w:t>)</w:t>
      </w:r>
      <w:r>
        <w:t xml:space="preserve">. </w:t>
      </w:r>
      <w:r w:rsidR="00DF3CBB">
        <w:t xml:space="preserve">Moreover, this difference </w:t>
      </w:r>
      <w:r w:rsidR="00DC6F05">
        <w:t xml:space="preserve">between baseline and training </w:t>
      </w:r>
      <w:r w:rsidR="00DF3CBB">
        <w:t xml:space="preserve">was larger </w:t>
      </w:r>
      <w:r w:rsidR="00DC6F05">
        <w:t xml:space="preserve">for detecting </w:t>
      </w:r>
      <w:r w:rsidR="00B105F5">
        <w:t>motions</w:t>
      </w:r>
      <w:r w:rsidR="00DC6F05">
        <w:t xml:space="preserve"> of the high relative to low </w:t>
      </w:r>
      <w:r w:rsidR="009F0D61">
        <w:t>reward</w:t>
      </w:r>
      <w:r w:rsidR="00DC6F05">
        <w:t xml:space="preserve"> color</w:t>
      </w:r>
      <w:r w:rsidR="00DF3CBB">
        <w:t xml:space="preserve"> (</w:t>
      </w:r>
      <w:r w:rsidR="00DF3CBB">
        <w:rPr>
          <w:i/>
        </w:rPr>
        <w:t xml:space="preserve">M = </w:t>
      </w:r>
      <w:r w:rsidR="003914E0">
        <w:t>-7.46; 95% HDI [-16.50, 1.99</w:t>
      </w:r>
      <w:r w:rsidR="00DF3CBB">
        <w:t xml:space="preserve">]; ER = </w:t>
      </w:r>
      <w:r w:rsidR="003914E0">
        <w:t>16.24</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w:t>
      </w:r>
      <w:r w:rsidR="00340112">
        <w:lastRenderedPageBreak/>
        <w:t xml:space="preserve">phase. </w:t>
      </w:r>
      <w:r w:rsidR="00CC4035">
        <w:t xml:space="preserve">There was a very small increase in the reaction times </w:t>
      </w:r>
      <w:r w:rsidR="00BF7883">
        <w:t xml:space="preserve">in the test compared to training phase </w:t>
      </w:r>
      <w:r w:rsidR="00DC6F05">
        <w:t xml:space="preserve">for the high </w:t>
      </w:r>
      <w:r w:rsidR="009F0D61">
        <w:t>reward</w:t>
      </w:r>
      <w:r w:rsidR="00DC6F05">
        <w:t xml:space="preserve"> color</w:t>
      </w:r>
      <w:r w:rsidR="00340112">
        <w:t xml:space="preserve"> (</w:t>
      </w:r>
      <w:r w:rsidR="00340112">
        <w:rPr>
          <w:i/>
        </w:rPr>
        <w:t xml:space="preserve">M = </w:t>
      </w:r>
      <w:r w:rsidR="00BF7883">
        <w:t>4.19; 95% HDI [-3.94</w:t>
      </w:r>
      <w:r w:rsidR="00340112">
        <w:t xml:space="preserve">, </w:t>
      </w:r>
      <w:r w:rsidR="00323FBF">
        <w:t>11</w:t>
      </w:r>
      <w:r w:rsidR="00BF7883">
        <w:t>.80</w:t>
      </w:r>
      <w:r w:rsidR="00340112">
        <w:t>]</w:t>
      </w:r>
      <w:r w:rsidR="00B71FD2">
        <w:t xml:space="preserve">; ER = </w:t>
      </w:r>
      <w:r w:rsidR="00BF7883">
        <w:t>5.62</w:t>
      </w:r>
      <w:r w:rsidR="00340112">
        <w:t xml:space="preserve">), </w:t>
      </w:r>
      <w:r w:rsidR="00B71FD2">
        <w:t xml:space="preserve">and </w:t>
      </w:r>
      <w:r w:rsidR="00BF7883">
        <w:t xml:space="preserve">no difference </w:t>
      </w:r>
      <w:r w:rsidR="00DC6F05">
        <w:t xml:space="preserve">for the low </w:t>
      </w:r>
      <w:r w:rsidR="009F0D61">
        <w:t>reward</w:t>
      </w:r>
      <w:r w:rsidR="0090292B">
        <w:t xml:space="preserve"> (</w:t>
      </w:r>
      <w:r w:rsidR="0090292B">
        <w:rPr>
          <w:i/>
        </w:rPr>
        <w:t xml:space="preserve">M = </w:t>
      </w:r>
      <w:r w:rsidR="00BF7883">
        <w:t>-1.12; 95% HDI [-9.11, 6.68</w:t>
      </w:r>
      <w:r w:rsidR="0090292B">
        <w:t>]</w:t>
      </w:r>
      <w:r w:rsidR="00BF7883">
        <w:t>; ER = 1.</w:t>
      </w:r>
      <w:r w:rsidR="00B71FD2">
        <w:t>5</w:t>
      </w:r>
      <w:r w:rsidR="00BF7883">
        <w:t>9</w:t>
      </w:r>
      <w:r w:rsidR="0090292B">
        <w:t>)</w:t>
      </w:r>
      <w:r w:rsidR="000205D1">
        <w:t>.</w:t>
      </w:r>
      <w:r w:rsidR="00C22F37">
        <w:t xml:space="preserve"> </w:t>
      </w:r>
      <w:r w:rsidR="000205D1">
        <w:t>These results indicate th</w:t>
      </w:r>
      <w:r w:rsidR="00DC6F05">
        <w:t xml:space="preserve">at participants were faster in detecting coherent </w:t>
      </w:r>
      <w:r w:rsidR="00B105F5">
        <w:t>motions</w:t>
      </w:r>
      <w:r w:rsidR="00DC6F05">
        <w:t xml:space="preserve"> in the </w:t>
      </w:r>
      <w:r w:rsidR="000205D1">
        <w:t>condition in which they could earn rewards</w:t>
      </w:r>
      <w:r w:rsidR="00C22F37">
        <w:t xml:space="preserve"> (training)</w:t>
      </w:r>
      <w:r w:rsidR="000205D1">
        <w:t xml:space="preserve">, and more so </w:t>
      </w:r>
      <w:r w:rsidR="00DC6F05">
        <w:t xml:space="preserve">for high than low </w:t>
      </w:r>
      <w:r w:rsidR="009F0D61">
        <w:t>reward</w:t>
      </w:r>
      <w:r w:rsidR="00DC6F05">
        <w:t xml:space="preserve"> color</w:t>
      </w:r>
      <w:r w:rsidR="000205D1">
        <w:t xml:space="preserve">. Also, there </w:t>
      </w:r>
      <w:r w:rsidR="00CC2633">
        <w:t>was</w:t>
      </w:r>
      <w:r w:rsidR="000205D1">
        <w:t xml:space="preserve"> </w:t>
      </w:r>
      <w:r w:rsidR="00C22F37">
        <w:t xml:space="preserve">a </w:t>
      </w:r>
      <w:r w:rsidR="00CC4035">
        <w:t xml:space="preserve">very </w:t>
      </w:r>
      <w:r w:rsidR="00C22F37">
        <w:t xml:space="preserve">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w:t>
      </w:r>
      <w:r w:rsidR="0011431A">
        <w:t xml:space="preserve"> (</w:t>
      </w:r>
      <w:r w:rsidR="0011431A">
        <w:rPr>
          <w:i/>
        </w:rPr>
        <w:t>Supplementary materials</w:t>
      </w:r>
      <w:r w:rsidR="0011431A">
        <w:t>)</w:t>
      </w:r>
      <w:r w:rsidR="00F4458A">
        <w:t>.</w:t>
      </w:r>
    </w:p>
    <w:p w14:paraId="4134A50A" w14:textId="743F911E" w:rsidR="006531B0" w:rsidRDefault="00565524" w:rsidP="007B463E">
      <w:pPr>
        <w:pStyle w:val="Heading2"/>
        <w:spacing w:before="0" w:after="240"/>
      </w:pPr>
      <w:r>
        <w:t xml:space="preserve">SSVEP </w:t>
      </w:r>
      <w:r w:rsidR="00BE710C">
        <w:t>amplitudes</w:t>
      </w:r>
    </w:p>
    <w:p w14:paraId="37CF1C23" w14:textId="007C0EA5" w:rsidR="00E1045E" w:rsidRDefault="00826535" w:rsidP="00016145">
      <w:pPr>
        <w:spacing w:line="480" w:lineRule="auto"/>
        <w:ind w:firstLine="284"/>
      </w:pPr>
      <w:r w:rsidRPr="00D92BFE">
        <w:rPr>
          <w:rFonts w:eastAsia="Times New Roman"/>
          <w:szCs w:val="24"/>
        </w:rPr>
        <w:t xml:space="preserve">As shown in </w:t>
      </w:r>
      <w:r>
        <w:rPr>
          <w:rFonts w:eastAsia="Times New Roman"/>
          <w:i/>
          <w:szCs w:val="24"/>
        </w:rPr>
        <w:t xml:space="preserve">Figure </w:t>
      </w:r>
      <w:r w:rsidR="00016145">
        <w:rPr>
          <w:rFonts w:eastAsia="Times New Roman"/>
          <w:i/>
          <w:szCs w:val="24"/>
        </w:rPr>
        <w:t>3</w:t>
      </w:r>
      <w:r w:rsidRPr="00D92BFE">
        <w:rPr>
          <w:rFonts w:eastAsia="Times New Roman"/>
          <w:szCs w:val="24"/>
        </w:rPr>
        <w:t xml:space="preserve"> </w:t>
      </w:r>
      <w:r w:rsidR="00292F84">
        <w:rPr>
          <w:rFonts w:eastAsia="Times New Roman"/>
          <w:szCs w:val="24"/>
        </w:rPr>
        <w:t xml:space="preserve">SSVEP amplitudes </w:t>
      </w:r>
      <w:r>
        <w:rPr>
          <w:rFonts w:eastAsia="Times New Roman"/>
          <w:szCs w:val="24"/>
        </w:rPr>
        <w:t>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amplitude spectra showed the expected peaks at the frequencies of 10 and 12</w:t>
      </w:r>
      <w:r w:rsidR="00085449">
        <w:t xml:space="preserve"> </w:t>
      </w:r>
      <w:r>
        <w:t>Hz.</w:t>
      </w:r>
    </w:p>
    <w:p w14:paraId="09D3150E" w14:textId="71B9DB6E" w:rsidR="00016145" w:rsidRPr="00016145" w:rsidRDefault="00016145" w:rsidP="00016145">
      <w:pPr>
        <w:spacing w:line="480" w:lineRule="auto"/>
        <w:ind w:firstLine="284"/>
      </w:pPr>
    </w:p>
    <w:p w14:paraId="12BC5281" w14:textId="6C694345" w:rsidR="00EC3983" w:rsidRDefault="00CC4035" w:rsidP="00A0214C">
      <w:pPr>
        <w:spacing w:line="480" w:lineRule="auto"/>
        <w:ind w:firstLine="284"/>
        <w:jc w:val="both"/>
      </w:pPr>
      <w:r>
        <w:rPr>
          <w:noProof/>
        </w:rPr>
        <w:lastRenderedPageBreak/>
        <mc:AlternateContent>
          <mc:Choice Requires="wpg">
            <w:drawing>
              <wp:anchor distT="0" distB="0" distL="114300" distR="114300" simplePos="0" relativeHeight="251695104" behindDoc="0" locked="0" layoutInCell="1" allowOverlap="1" wp14:anchorId="1D46A534" wp14:editId="1A0E2222">
                <wp:simplePos x="0" y="0"/>
                <wp:positionH relativeFrom="column">
                  <wp:posOffset>117018</wp:posOffset>
                </wp:positionH>
                <wp:positionV relativeFrom="paragraph">
                  <wp:posOffset>373050</wp:posOffset>
                </wp:positionV>
                <wp:extent cx="5972810" cy="4601261"/>
                <wp:effectExtent l="0" t="0" r="27940" b="27940"/>
                <wp:wrapTopAndBottom/>
                <wp:docPr id="8" name="Group 8"/>
                <wp:cNvGraphicFramePr/>
                <a:graphic xmlns:a="http://schemas.openxmlformats.org/drawingml/2006/main">
                  <a:graphicData uri="http://schemas.microsoft.com/office/word/2010/wordprocessingGroup">
                    <wpg:wgp>
                      <wpg:cNvGrpSpPr/>
                      <wpg:grpSpPr>
                        <a:xfrm>
                          <a:off x="0" y="0"/>
                          <a:ext cx="5972810" cy="4601261"/>
                          <a:chOff x="117043" y="0"/>
                          <a:chExt cx="5972810" cy="4602093"/>
                        </a:xfrm>
                      </wpg:grpSpPr>
                      <pic:pic xmlns:pic="http://schemas.openxmlformats.org/drawingml/2006/picture">
                        <pic:nvPicPr>
                          <pic:cNvPr id="7" name="Picture 7" descr="C:\Users\igrahek\Documents\Studies\SSVEP Reward - Soren &amp; Antonio\Experiment 1\SSVEP_reward\figures\Figure1.jpg"/>
                          <pic:cNvPicPr>
                            <a:picLocks noChangeAspect="1"/>
                          </pic:cNvPicPr>
                        </pic:nvPicPr>
                        <pic:blipFill rotWithShape="1">
                          <a:blip r:embed="rId14" cstate="print">
                            <a:extLst>
                              <a:ext uri="{28A0092B-C50C-407E-A947-70E740481C1C}">
                                <a14:useLocalDpi xmlns:a14="http://schemas.microsoft.com/office/drawing/2010/main" val="0"/>
                              </a:ext>
                            </a:extLst>
                          </a:blip>
                          <a:srcRect b="34016"/>
                          <a:stretch/>
                        </pic:blipFill>
                        <pic:spPr bwMode="auto">
                          <a:xfrm>
                            <a:off x="182880" y="0"/>
                            <a:ext cx="5781040" cy="3468033"/>
                          </a:xfrm>
                          <a:prstGeom prst="rect">
                            <a:avLst/>
                          </a:prstGeom>
                          <a:noFill/>
                          <a:ln>
                            <a:noFill/>
                          </a:ln>
                        </pic:spPr>
                      </pic:pic>
                      <wps:wsp>
                        <wps:cNvPr id="217" name="Text Box 2"/>
                        <wps:cNvSpPr txBox="1">
                          <a:spLocks noChangeArrowheads="1"/>
                        </wps:cNvSpPr>
                        <wps:spPr bwMode="auto">
                          <a:xfrm>
                            <a:off x="117043" y="3561677"/>
                            <a:ext cx="5972810" cy="1040416"/>
                          </a:xfrm>
                          <a:prstGeom prst="rect">
                            <a:avLst/>
                          </a:prstGeom>
                          <a:solidFill>
                            <a:srgbClr val="FFFFFF"/>
                          </a:solidFill>
                          <a:ln w="9525">
                            <a:solidFill>
                              <a:schemeClr val="bg1"/>
                            </a:solidFill>
                            <a:miter lim="800000"/>
                            <a:headEnd/>
                            <a:tailEnd/>
                          </a:ln>
                        </wps:spPr>
                        <wps:txbx>
                          <w:txbxContent>
                            <w:p w14:paraId="0C1B3DE2" w14:textId="705F0C51" w:rsidR="004141EF" w:rsidRDefault="004141EF"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derived from EEG signals at each participant’s best four-electrode cluster for the different experimental conditions (blue: attended; red: unattended; solid: baseline phase; dotted: rewarded phase; dashed: non-rewarded phase). The shaded areas around the means indicate 95% confidence interval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D46A534" id="Group 8" o:spid="_x0000_s1032" style="position:absolute;left:0;text-align:left;margin-left:9.2pt;margin-top:29.35pt;width:470.3pt;height:362.3pt;z-index:251695104;mso-height-relative:margin" coordorigin="1170" coordsize="59728,460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V8q/tjf8Fs/wDgmV+wD8YF+A37W37Sn/CJ+Km0mDU10v8A4Q7Wb/NrMzrHJ5llZzR8mN/l3bhj&#10;kDIoA+qqK+Pf2dv+C+v/AASK/ar+JFh8I/gn+2r4fvPEOqXCW+l6brmk6lorXs7uESGFtRtYElld&#10;mCrGrF2JwoJr7CDBuVN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wx/wW2/4IxeG/+CrHwz8O+Ivh/wCP&#10;f+ED+MPw7vJL34f+OI/NVVZirm0uDEwdYmliidZkDSW7oXjVg0kcnw18Y/8Agj7/AMHOP7d/geP9&#10;kz9tr/goX8MV+Ff9o2beILvSYkNxqsMMgdJNlrpdtLdmMhXENxLCjyRo7EsquP3MooA8x/Y3/ZP+&#10;FP7EH7M3g39ln4LafND4e8F6MthZyXTK0905dpJ7qYqApmnneWeQqqqXlbCqMAen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">
                <v:shape id="Picture 7" o:spid="_x0000_s1033" type="#_x0000_t75" style="position:absolute;left:1828;width:57811;height:34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">
                  <v:imagedata r:id="rId15" o:title="Figure1" cropbottom="22293f"/>
                  <v:path arrowok="t"/>
                </v:shape>
                <v:shape id="Text Box 2" o:spid="_x0000_s1034" type="#_x0000_t202" style="position:absolute;left:1170;top:35616;width:59728;height:10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0C1B3DE2" w14:textId="705F0C51" w:rsidR="004141EF" w:rsidRDefault="004141EF"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derived from EEG signals at each participant’s best four-electrode cluster for the different experimental conditions (blue: attended; red: unattended; solid: baseline phase; dotted: rewarded phase; dashed: non-rewarded phase). The shaded areas around the means indicate 95% confidence intervals.</w:t>
                        </w:r>
                      </w:p>
                    </w:txbxContent>
                  </v:textbox>
                </v:shape>
                <w10:wrap type="topAndBottom"/>
              </v:group>
            </w:pict>
          </mc:Fallback>
        </mc:AlternateContent>
      </w:r>
    </w:p>
    <w:p w14:paraId="631E81D8" w14:textId="7BF7902A" w:rsidR="00E1045E" w:rsidRDefault="004269CE" w:rsidP="00A02266">
      <w:pPr>
        <w:spacing w:line="480" w:lineRule="auto"/>
        <w:ind w:firstLine="284"/>
        <w:jc w:val="both"/>
      </w:pPr>
      <w:commentRangeStart w:id="20"/>
      <w:r>
        <w:t>T</w:t>
      </w:r>
      <w:commentRangeEnd w:id="20"/>
      <w:r w:rsidR="00292F84">
        <w:rPr>
          <w:rStyle w:val="CommentReference"/>
        </w:rPr>
        <w:commentReference w:id="20"/>
      </w:r>
      <w:r>
        <w:t xml:space="preserve">he </w:t>
      </w:r>
      <w:r w:rsidR="009F0D61">
        <w:rPr>
          <w:i/>
        </w:rPr>
        <w:t>Reward probability</w:t>
      </w:r>
      <w:r w:rsidR="00A0214C" w:rsidRPr="00822832">
        <w:rPr>
          <w:i/>
        </w:rPr>
        <w:t xml:space="preserve"> </w:t>
      </w:r>
      <w:r w:rsidR="00A0214C">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4A49F2">
        <w:rPr>
          <w:i/>
        </w:rPr>
        <w:t>Table 3</w:t>
      </w:r>
      <w:r>
        <w:t xml:space="preserve">). </w:t>
      </w:r>
      <w:r w:rsidR="00A0214C">
        <w:t xml:space="preserve">However, the </w:t>
      </w:r>
      <w:r w:rsidR="009F0D61">
        <w:rPr>
          <w:i/>
        </w:rPr>
        <w:t>Reward probability</w:t>
      </w:r>
      <w:r w:rsidR="00A0214C" w:rsidRPr="00822832">
        <w:rPr>
          <w:i/>
        </w:rPr>
        <w:t xml:space="preserve"> </w:t>
      </w:r>
      <w:r w:rsidR="00A0214C">
        <w:rPr>
          <w:i/>
        </w:rPr>
        <w:t>*</w:t>
      </w:r>
      <w:r w:rsidR="00A0214C" w:rsidRPr="00822832">
        <w:rPr>
          <w:i/>
        </w:rPr>
        <w:t xml:space="preserve"> </w:t>
      </w:r>
      <w:r w:rsidR="00A0214C">
        <w:rPr>
          <w:i/>
        </w:rPr>
        <w:t>Reward phase *</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4A49F2">
        <w:rPr>
          <w:i/>
        </w:rPr>
        <w:t xml:space="preserve">2 </w:t>
      </w:r>
      <w:r w:rsidR="004A49F2">
        <w:t xml:space="preserve">and </w:t>
      </w:r>
      <w:r w:rsidR="004A49F2">
        <w:rPr>
          <w:i/>
        </w:rPr>
        <w:t>Table 3</w:t>
      </w:r>
      <w:r w:rsidR="003273E4">
        <w:t xml:space="preserve">) revealed </w:t>
      </w:r>
      <w:r w:rsidR="00136C83">
        <w:t xml:space="preserve">a strong effect of </w:t>
      </w:r>
      <w:r w:rsidR="00266347">
        <w:t xml:space="preserve">voluntary selective </w:t>
      </w:r>
      <w:r w:rsidR="00136C83">
        <w:t>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w:t>
      </w:r>
      <w:r w:rsidR="00266347">
        <w:t>when the eliciting stimulus was</w:t>
      </w:r>
      <w:r w:rsidR="003273E4">
        <w:t xml:space="preserve"> attended</w:t>
      </w:r>
      <w:r w:rsidR="006F37A2">
        <w:t xml:space="preserve"> (target)</w:t>
      </w:r>
      <w:r w:rsidR="003273E4">
        <w:t xml:space="preserve"> compared to </w:t>
      </w:r>
      <w:r w:rsidR="00266347">
        <w:t>when it was</w:t>
      </w:r>
      <w:r w:rsidR="003273E4">
        <w:t xml:space="preserve"> unattended </w:t>
      </w:r>
      <w:r w:rsidR="006F37A2">
        <w:t>(distractor)</w:t>
      </w:r>
      <w:r w:rsidR="003273E4">
        <w:t>.</w:t>
      </w:r>
      <w:r w:rsidR="006F37A2">
        <w:t xml:space="preserve"> In the winning model</w:t>
      </w:r>
      <w:r w:rsidR="00266347">
        <w:t>,</w:t>
      </w:r>
      <w:r w:rsidR="006F37A2">
        <w:t xml:space="preserve"> </w:t>
      </w:r>
      <w:r w:rsidR="00266347">
        <w:t xml:space="preserve">this effect </w:t>
      </w:r>
      <w:r w:rsidR="001E6F26">
        <w:t>did not interact with the other factors in the model</w:t>
      </w:r>
      <w:r w:rsidR="00266347">
        <w:t xml:space="preserve">, i.e. the magnitude of selective attention was unaffected by reward </w:t>
      </w:r>
      <w:r w:rsidR="009F0D61">
        <w:t>probability</w:t>
      </w:r>
      <w:r w:rsidR="00266347">
        <w:t xml:space="preserve"> and </w:t>
      </w:r>
      <w:r w:rsidR="00266347">
        <w:lastRenderedPageBreak/>
        <w:t>reward phase</w:t>
      </w:r>
      <w:r w:rsidR="001E6F26">
        <w:t xml:space="preserve">. </w:t>
      </w:r>
      <w:r w:rsidR="006F37A2">
        <w:t>T</w:t>
      </w:r>
      <w:r w:rsidR="003273E4">
        <w:t xml:space="preserve">he </w:t>
      </w:r>
      <w:r w:rsidR="003A5736">
        <w:t xml:space="preserve">posterior </w:t>
      </w:r>
      <w:r w:rsidR="003273E4">
        <w:t xml:space="preserve">distribution </w:t>
      </w:r>
      <w:r w:rsidR="003A5736">
        <w:t xml:space="preserve">of </w:t>
      </w:r>
      <w:r w:rsidR="003273E4">
        <w:t xml:space="preserve">the difference between </w:t>
      </w:r>
      <w:r w:rsidR="00B65C73">
        <w:t>target</w:t>
      </w:r>
      <w:r w:rsidR="003273E4">
        <w:t xml:space="preserve"> and </w:t>
      </w:r>
      <w:r w:rsidR="00B65C73">
        <w:t>distractor</w:t>
      </w:r>
      <w:r w:rsidR="003273E4">
        <w:t xml:space="preserve">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w:t>
      </w:r>
      <w:r w:rsidR="00B65C73">
        <w:t>target</w:t>
      </w:r>
      <w:r w:rsidR="003273E4">
        <w:t xml:space="preserve">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w:t>
      </w:r>
      <w:r w:rsidR="00B65C73">
        <w:t>distractor</w:t>
      </w:r>
      <w:r w:rsidR="003273E4">
        <w:t xml:space="preserve"> ones (</w:t>
      </w:r>
      <w:r w:rsidR="003273E4">
        <w:rPr>
          <w:i/>
        </w:rPr>
        <w:t xml:space="preserve">M = </w:t>
      </w:r>
      <w:r w:rsidR="006F37A2">
        <w:t>0.25</w:t>
      </w:r>
      <w:r w:rsidR="003273E4">
        <w:t>; 95% HDI [0.</w:t>
      </w:r>
      <w:r w:rsidR="006F37A2">
        <w:t>20, 0.30</w:t>
      </w:r>
      <w:r w:rsidR="003273E4">
        <w:t>];</w:t>
      </w:r>
      <w:r w:rsidR="00750818">
        <w:t xml:space="preserve"> ER = </w:t>
      </w:r>
      <w:r w:rsidR="00750818" w:rsidRPr="00B57645">
        <w:rPr>
          <w:i/>
        </w:rPr>
        <w:t>Inf</w:t>
      </w:r>
      <w:r w:rsidR="003273E4">
        <w:t xml:space="preserve">). </w:t>
      </w:r>
      <w:r w:rsidR="00D86728">
        <w:t xml:space="preserve">These results reveal a very robust effect of </w:t>
      </w:r>
      <w:r w:rsidR="00266347">
        <w:t>voluntary selective</w:t>
      </w:r>
      <w:r w:rsidR="00A0214C">
        <w:t xml:space="preserve"> </w:t>
      </w:r>
      <w:r w:rsidR="00D86728">
        <w:t>attention across all experimental conditions</w:t>
      </w:r>
      <w:r w:rsidR="001E6F26">
        <w:t xml:space="preserve">: the SSVEP </w:t>
      </w:r>
      <w:r w:rsidR="005205F7">
        <w:t>response was</w:t>
      </w:r>
      <w:r w:rsidR="001E6F26">
        <w:t xml:space="preserve"> </w:t>
      </w:r>
      <w:r w:rsidR="005205F7">
        <w:t>systematically larger</w:t>
      </w:r>
      <w:r w:rsidR="001E6F26">
        <w:t xml:space="preserve"> </w:t>
      </w:r>
      <w:r w:rsidR="00266347">
        <w:t>when the driving stimulus was attended</w:t>
      </w:r>
      <w:r w:rsidR="00D86728">
        <w:t>.</w:t>
      </w:r>
    </w:p>
    <w:tbl>
      <w:tblPr>
        <w:tblStyle w:val="APA6"/>
        <w:tblpPr w:leftFromText="181" w:rightFromText="181" w:vertAnchor="text" w:horzAnchor="margin" w:tblpY="93"/>
        <w:tblOverlap w:val="never"/>
        <w:tblW w:w="9498" w:type="dxa"/>
        <w:tblLook w:val="04A0" w:firstRow="1" w:lastRow="0" w:firstColumn="1" w:lastColumn="0" w:noHBand="0" w:noVBand="1"/>
      </w:tblPr>
      <w:tblGrid>
        <w:gridCol w:w="4962"/>
        <w:gridCol w:w="2126"/>
        <w:gridCol w:w="425"/>
        <w:gridCol w:w="1985"/>
      </w:tblGrid>
      <w:tr w:rsidR="002C1EF1" w14:paraId="00CE48A6" w14:textId="77777777" w:rsidTr="002C1EF1">
        <w:trPr>
          <w:trHeight w:val="664"/>
        </w:trPr>
        <w:tc>
          <w:tcPr>
            <w:tcW w:w="9498" w:type="dxa"/>
            <w:gridSpan w:val="4"/>
            <w:tcBorders>
              <w:bottom w:val="single" w:sz="4" w:space="0" w:color="auto"/>
            </w:tcBorders>
            <w:vAlign w:val="center"/>
          </w:tcPr>
          <w:p w14:paraId="1F09272A" w14:textId="77777777" w:rsidR="002C1EF1" w:rsidRDefault="002C1EF1" w:rsidP="002C1EF1">
            <w:pPr>
              <w:spacing w:line="360" w:lineRule="auto"/>
            </w:pPr>
            <w:r>
              <w:t>Table 3</w:t>
            </w:r>
          </w:p>
          <w:p w14:paraId="3D304B87" w14:textId="77777777" w:rsidR="002C1EF1" w:rsidRDefault="002C1EF1" w:rsidP="002C1EF1">
            <w:pPr>
              <w:spacing w:line="360" w:lineRule="auto"/>
              <w:rPr>
                <w:i/>
              </w:rPr>
            </w:pPr>
            <w:r>
              <w:rPr>
                <w:i/>
              </w:rPr>
              <w:t>Model comparison indices for EEG results</w:t>
            </w:r>
          </w:p>
        </w:tc>
      </w:tr>
      <w:tr w:rsidR="002C1EF1" w14:paraId="33FDEEED" w14:textId="77777777" w:rsidTr="002C1EF1">
        <w:trPr>
          <w:trHeight w:val="664"/>
        </w:trPr>
        <w:tc>
          <w:tcPr>
            <w:tcW w:w="4962" w:type="dxa"/>
            <w:tcBorders>
              <w:top w:val="single" w:sz="4" w:space="0" w:color="auto"/>
              <w:bottom w:val="single" w:sz="4" w:space="0" w:color="auto"/>
            </w:tcBorders>
            <w:vAlign w:val="center"/>
          </w:tcPr>
          <w:p w14:paraId="04C5AA2D" w14:textId="77777777" w:rsidR="002C1EF1" w:rsidRDefault="002C1EF1" w:rsidP="002C1EF1">
            <w:r>
              <w:t>Model</w:t>
            </w:r>
          </w:p>
        </w:tc>
        <w:tc>
          <w:tcPr>
            <w:tcW w:w="2126" w:type="dxa"/>
            <w:tcBorders>
              <w:top w:val="single" w:sz="4" w:space="0" w:color="auto"/>
              <w:bottom w:val="single" w:sz="4" w:space="0" w:color="auto"/>
            </w:tcBorders>
            <w:vAlign w:val="center"/>
          </w:tcPr>
          <w:p w14:paraId="2E1E37B9" w14:textId="77777777" w:rsidR="002C1EF1" w:rsidRPr="008E021D" w:rsidRDefault="002C1EF1" w:rsidP="002C1EF1">
            <w:pPr>
              <w:rPr>
                <w:i/>
              </w:rPr>
            </w:pPr>
            <w:r>
              <w:rPr>
                <w:i/>
              </w:rPr>
              <w:t>WAIC (SE)</w:t>
            </w:r>
          </w:p>
        </w:tc>
        <w:tc>
          <w:tcPr>
            <w:tcW w:w="425" w:type="dxa"/>
            <w:tcBorders>
              <w:top w:val="single" w:sz="4" w:space="0" w:color="auto"/>
              <w:bottom w:val="single" w:sz="4" w:space="0" w:color="auto"/>
            </w:tcBorders>
            <w:vAlign w:val="center"/>
          </w:tcPr>
          <w:p w14:paraId="584C7C18" w14:textId="77777777" w:rsidR="002C1EF1" w:rsidRPr="008E021D" w:rsidRDefault="002C1EF1" w:rsidP="002C1EF1">
            <w:pPr>
              <w:rPr>
                <w:i/>
              </w:rPr>
            </w:pPr>
          </w:p>
        </w:tc>
        <w:tc>
          <w:tcPr>
            <w:tcW w:w="1985" w:type="dxa"/>
            <w:tcBorders>
              <w:top w:val="single" w:sz="4" w:space="0" w:color="auto"/>
              <w:bottom w:val="single" w:sz="4" w:space="0" w:color="auto"/>
            </w:tcBorders>
            <w:vAlign w:val="center"/>
          </w:tcPr>
          <w:p w14:paraId="09419501" w14:textId="77777777" w:rsidR="002C1EF1" w:rsidRPr="00297068" w:rsidRDefault="002C1EF1" w:rsidP="002C1EF1">
            <w:r>
              <w:rPr>
                <w:i/>
              </w:rPr>
              <w:t>Bayesian R</w:t>
            </w:r>
            <w:r>
              <w:rPr>
                <w:i/>
                <w:vertAlign w:val="superscript"/>
              </w:rPr>
              <w:t>2</w:t>
            </w:r>
            <w:r>
              <w:rPr>
                <w:i/>
              </w:rPr>
              <w:t xml:space="preserve"> (SE)</w:t>
            </w:r>
          </w:p>
        </w:tc>
      </w:tr>
      <w:tr w:rsidR="002C1EF1" w14:paraId="215183ED" w14:textId="77777777" w:rsidTr="002C1EF1">
        <w:trPr>
          <w:trHeight w:val="437"/>
        </w:trPr>
        <w:tc>
          <w:tcPr>
            <w:tcW w:w="4962" w:type="dxa"/>
            <w:tcBorders>
              <w:top w:val="single" w:sz="4" w:space="0" w:color="auto"/>
            </w:tcBorders>
            <w:vAlign w:val="center"/>
          </w:tcPr>
          <w:p w14:paraId="2FC3D057" w14:textId="77777777" w:rsidR="002C1EF1" w:rsidRDefault="002C1EF1" w:rsidP="002C1EF1">
            <w:r>
              <w:t>Null</w:t>
            </w:r>
          </w:p>
        </w:tc>
        <w:tc>
          <w:tcPr>
            <w:tcW w:w="2126" w:type="dxa"/>
            <w:tcBorders>
              <w:top w:val="single" w:sz="4" w:space="0" w:color="auto"/>
            </w:tcBorders>
            <w:vAlign w:val="center"/>
          </w:tcPr>
          <w:p w14:paraId="061C7612" w14:textId="77777777" w:rsidR="002C1EF1" w:rsidRDefault="002C1EF1" w:rsidP="002C1EF1">
            <w:r>
              <w:t xml:space="preserve"> </w:t>
            </w:r>
            <w:r w:rsidRPr="003A7163">
              <w:t>65.34</w:t>
            </w:r>
            <w:r>
              <w:t xml:space="preserve"> (</w:t>
            </w:r>
            <w:r w:rsidRPr="003A7163">
              <w:t>62.67</w:t>
            </w:r>
            <w:r>
              <w:t>)</w:t>
            </w:r>
          </w:p>
        </w:tc>
        <w:tc>
          <w:tcPr>
            <w:tcW w:w="425" w:type="dxa"/>
            <w:tcBorders>
              <w:top w:val="single" w:sz="4" w:space="0" w:color="auto"/>
            </w:tcBorders>
            <w:vAlign w:val="center"/>
          </w:tcPr>
          <w:p w14:paraId="0CEA4990" w14:textId="77777777" w:rsidR="002C1EF1" w:rsidRDefault="002C1EF1" w:rsidP="002C1EF1"/>
        </w:tc>
        <w:tc>
          <w:tcPr>
            <w:tcW w:w="1985" w:type="dxa"/>
            <w:tcBorders>
              <w:top w:val="single" w:sz="4" w:space="0" w:color="auto"/>
            </w:tcBorders>
            <w:vAlign w:val="center"/>
          </w:tcPr>
          <w:p w14:paraId="1314D58F" w14:textId="77777777" w:rsidR="002C1EF1" w:rsidRDefault="002C1EF1" w:rsidP="002C1EF1">
            <w:r>
              <w:t>0.08</w:t>
            </w:r>
            <w:r w:rsidRPr="00BA6825">
              <w:t xml:space="preserve"> </w:t>
            </w:r>
            <w:r>
              <w:t>(0.02)</w:t>
            </w:r>
          </w:p>
        </w:tc>
      </w:tr>
      <w:tr w:rsidR="002C1EF1" w14:paraId="0CACFA0C" w14:textId="77777777" w:rsidTr="002C1EF1">
        <w:trPr>
          <w:trHeight w:val="437"/>
        </w:trPr>
        <w:tc>
          <w:tcPr>
            <w:tcW w:w="4962" w:type="dxa"/>
            <w:vAlign w:val="center"/>
          </w:tcPr>
          <w:p w14:paraId="4F3EDEAF" w14:textId="77777777" w:rsidR="002C1EF1" w:rsidRDefault="002C1EF1" w:rsidP="002C1EF1">
            <w:r>
              <w:t>Reward phase</w:t>
            </w:r>
          </w:p>
        </w:tc>
        <w:tc>
          <w:tcPr>
            <w:tcW w:w="2126" w:type="dxa"/>
            <w:vAlign w:val="center"/>
          </w:tcPr>
          <w:p w14:paraId="39F1B345" w14:textId="77777777" w:rsidR="002C1EF1" w:rsidRDefault="002C1EF1" w:rsidP="002C1EF1">
            <w:r>
              <w:t xml:space="preserve"> </w:t>
            </w:r>
            <w:r w:rsidRPr="003A7163">
              <w:t xml:space="preserve">16.17 </w:t>
            </w:r>
            <w:r>
              <w:t>(</w:t>
            </w:r>
            <w:r w:rsidRPr="003A7163">
              <w:t>59.31</w:t>
            </w:r>
            <w:r>
              <w:t>)</w:t>
            </w:r>
          </w:p>
        </w:tc>
        <w:tc>
          <w:tcPr>
            <w:tcW w:w="425" w:type="dxa"/>
            <w:vAlign w:val="center"/>
          </w:tcPr>
          <w:p w14:paraId="087733CA" w14:textId="77777777" w:rsidR="002C1EF1" w:rsidRDefault="002C1EF1" w:rsidP="002C1EF1"/>
        </w:tc>
        <w:tc>
          <w:tcPr>
            <w:tcW w:w="1985" w:type="dxa"/>
            <w:vAlign w:val="center"/>
          </w:tcPr>
          <w:p w14:paraId="600A7810" w14:textId="77777777" w:rsidR="002C1EF1" w:rsidRDefault="002C1EF1" w:rsidP="002C1EF1">
            <w:r>
              <w:t>0.14</w:t>
            </w:r>
            <w:r w:rsidRPr="00BA6825">
              <w:t xml:space="preserve"> </w:t>
            </w:r>
            <w:r>
              <w:t>(0.02)</w:t>
            </w:r>
          </w:p>
        </w:tc>
      </w:tr>
      <w:tr w:rsidR="002C1EF1" w14:paraId="519A34AA" w14:textId="77777777" w:rsidTr="002C1EF1">
        <w:trPr>
          <w:trHeight w:val="419"/>
        </w:trPr>
        <w:tc>
          <w:tcPr>
            <w:tcW w:w="4962" w:type="dxa"/>
            <w:vAlign w:val="center"/>
          </w:tcPr>
          <w:p w14:paraId="630157FA" w14:textId="77777777" w:rsidR="002C1EF1" w:rsidRDefault="002C1EF1" w:rsidP="002C1EF1">
            <w:r>
              <w:t>Attention</w:t>
            </w:r>
          </w:p>
        </w:tc>
        <w:tc>
          <w:tcPr>
            <w:tcW w:w="2126" w:type="dxa"/>
            <w:vAlign w:val="center"/>
          </w:tcPr>
          <w:p w14:paraId="459905CF" w14:textId="77777777" w:rsidR="002C1EF1" w:rsidRDefault="002C1EF1" w:rsidP="002C1EF1">
            <w:r>
              <w:t>-</w:t>
            </w:r>
            <w:r w:rsidRPr="003A7163">
              <w:t xml:space="preserve">341.85 </w:t>
            </w:r>
            <w:r>
              <w:t>(</w:t>
            </w:r>
            <w:r w:rsidRPr="003A7163">
              <w:t>70.91</w:t>
            </w:r>
            <w:r>
              <w:t>)</w:t>
            </w:r>
          </w:p>
        </w:tc>
        <w:tc>
          <w:tcPr>
            <w:tcW w:w="425" w:type="dxa"/>
            <w:vAlign w:val="center"/>
          </w:tcPr>
          <w:p w14:paraId="1A80B6EF" w14:textId="77777777" w:rsidR="002C1EF1" w:rsidRDefault="002C1EF1" w:rsidP="002C1EF1"/>
        </w:tc>
        <w:tc>
          <w:tcPr>
            <w:tcW w:w="1985" w:type="dxa"/>
            <w:vAlign w:val="center"/>
          </w:tcPr>
          <w:p w14:paraId="56F6B568" w14:textId="77777777" w:rsidR="002C1EF1" w:rsidRDefault="002C1EF1" w:rsidP="002C1EF1">
            <w:r>
              <w:t>0.40</w:t>
            </w:r>
            <w:r w:rsidRPr="00BA6825">
              <w:t xml:space="preserve"> </w:t>
            </w:r>
            <w:r>
              <w:t>(0.02)</w:t>
            </w:r>
          </w:p>
        </w:tc>
      </w:tr>
      <w:tr w:rsidR="002C1EF1" w14:paraId="5573D927" w14:textId="77777777" w:rsidTr="002C1EF1">
        <w:trPr>
          <w:trHeight w:val="419"/>
        </w:trPr>
        <w:tc>
          <w:tcPr>
            <w:tcW w:w="4962" w:type="dxa"/>
            <w:vAlign w:val="center"/>
          </w:tcPr>
          <w:p w14:paraId="23E34E74" w14:textId="77777777" w:rsidR="002C1EF1" w:rsidRDefault="002C1EF1" w:rsidP="002C1EF1">
            <w:r>
              <w:t>Reward phase + Attention</w:t>
            </w:r>
          </w:p>
        </w:tc>
        <w:tc>
          <w:tcPr>
            <w:tcW w:w="2126" w:type="dxa"/>
            <w:vAlign w:val="center"/>
          </w:tcPr>
          <w:p w14:paraId="624572CF" w14:textId="77777777" w:rsidR="002C1EF1" w:rsidRDefault="002C1EF1" w:rsidP="002C1EF1">
            <w:r w:rsidRPr="003A7163">
              <w:t xml:space="preserve">-428.76 </w:t>
            </w:r>
            <w:r>
              <w:t>(</w:t>
            </w:r>
            <w:r w:rsidRPr="003A7163">
              <w:t>67.19</w:t>
            </w:r>
            <w:r>
              <w:t>)</w:t>
            </w:r>
          </w:p>
        </w:tc>
        <w:tc>
          <w:tcPr>
            <w:tcW w:w="425" w:type="dxa"/>
            <w:vAlign w:val="center"/>
          </w:tcPr>
          <w:p w14:paraId="1D5251A8" w14:textId="77777777" w:rsidR="002C1EF1" w:rsidRDefault="002C1EF1" w:rsidP="002C1EF1"/>
        </w:tc>
        <w:tc>
          <w:tcPr>
            <w:tcW w:w="1985" w:type="dxa"/>
            <w:vAlign w:val="center"/>
          </w:tcPr>
          <w:p w14:paraId="7A13676E" w14:textId="77777777" w:rsidR="002C1EF1" w:rsidRDefault="002C1EF1" w:rsidP="002C1EF1">
            <w:r>
              <w:t>0.46</w:t>
            </w:r>
            <w:r w:rsidRPr="00BA6825">
              <w:t xml:space="preserve"> </w:t>
            </w:r>
            <w:r>
              <w:t>(</w:t>
            </w:r>
            <w:r w:rsidRPr="00BA6825">
              <w:t>0.0</w:t>
            </w:r>
            <w:r>
              <w:t>2)</w:t>
            </w:r>
          </w:p>
        </w:tc>
      </w:tr>
      <w:tr w:rsidR="002C1EF1" w14:paraId="7D44EF61" w14:textId="77777777" w:rsidTr="002C1EF1">
        <w:trPr>
          <w:trHeight w:val="419"/>
        </w:trPr>
        <w:tc>
          <w:tcPr>
            <w:tcW w:w="4962" w:type="dxa"/>
            <w:vAlign w:val="center"/>
          </w:tcPr>
          <w:p w14:paraId="585E801D" w14:textId="77777777" w:rsidR="002C1EF1" w:rsidRDefault="002C1EF1" w:rsidP="002C1EF1">
            <w:r>
              <w:t>Reward phase * Attention</w:t>
            </w:r>
          </w:p>
        </w:tc>
        <w:tc>
          <w:tcPr>
            <w:tcW w:w="2126" w:type="dxa"/>
            <w:vAlign w:val="center"/>
          </w:tcPr>
          <w:p w14:paraId="3C65B54C" w14:textId="77777777" w:rsidR="002C1EF1" w:rsidRPr="00BA6825" w:rsidRDefault="002C1EF1" w:rsidP="002C1EF1">
            <w:r w:rsidRPr="003A7163">
              <w:t xml:space="preserve">-424.98 </w:t>
            </w:r>
            <w:r>
              <w:t>(</w:t>
            </w:r>
            <w:r w:rsidRPr="003A7163">
              <w:t>67.36</w:t>
            </w:r>
            <w:r>
              <w:t>)</w:t>
            </w:r>
          </w:p>
        </w:tc>
        <w:tc>
          <w:tcPr>
            <w:tcW w:w="425" w:type="dxa"/>
            <w:vAlign w:val="center"/>
          </w:tcPr>
          <w:p w14:paraId="24E8F981" w14:textId="77777777" w:rsidR="002C1EF1" w:rsidRPr="00BA6825" w:rsidRDefault="002C1EF1" w:rsidP="002C1EF1"/>
        </w:tc>
        <w:tc>
          <w:tcPr>
            <w:tcW w:w="1985" w:type="dxa"/>
            <w:vAlign w:val="center"/>
          </w:tcPr>
          <w:p w14:paraId="18B89BFD" w14:textId="77777777" w:rsidR="002C1EF1" w:rsidRPr="00BA6825" w:rsidRDefault="002C1EF1" w:rsidP="002C1EF1">
            <w:r>
              <w:t>0.46</w:t>
            </w:r>
            <w:r w:rsidRPr="00BA6825">
              <w:t xml:space="preserve"> </w:t>
            </w:r>
            <w:r>
              <w:t>(</w:t>
            </w:r>
            <w:r w:rsidRPr="00BA6825">
              <w:t>0.0</w:t>
            </w:r>
            <w:r>
              <w:t>2)</w:t>
            </w:r>
          </w:p>
        </w:tc>
      </w:tr>
      <w:tr w:rsidR="002C1EF1" w14:paraId="18A09553" w14:textId="77777777" w:rsidTr="002C1EF1">
        <w:trPr>
          <w:trHeight w:val="419"/>
        </w:trPr>
        <w:tc>
          <w:tcPr>
            <w:tcW w:w="4962" w:type="dxa"/>
            <w:vAlign w:val="center"/>
          </w:tcPr>
          <w:p w14:paraId="58A05E76" w14:textId="5F15EF69" w:rsidR="002C1EF1" w:rsidRDefault="00DE5B9D" w:rsidP="002C1EF1">
            <w:r>
              <w:t>Reward probability</w:t>
            </w:r>
            <w:r w:rsidR="002C1EF1">
              <w:t xml:space="preserve"> * Reward phase + Attention</w:t>
            </w:r>
          </w:p>
        </w:tc>
        <w:tc>
          <w:tcPr>
            <w:tcW w:w="2126" w:type="dxa"/>
            <w:vAlign w:val="center"/>
          </w:tcPr>
          <w:p w14:paraId="1B54C962" w14:textId="77777777" w:rsidR="002C1EF1" w:rsidRDefault="002C1EF1" w:rsidP="002C1EF1">
            <w:r w:rsidRPr="003A7163">
              <w:t xml:space="preserve">-647.37 </w:t>
            </w:r>
            <w:r>
              <w:t>(</w:t>
            </w:r>
            <w:r w:rsidRPr="003A7163">
              <w:t>74.90</w:t>
            </w:r>
            <w:r>
              <w:t>)</w:t>
            </w:r>
          </w:p>
        </w:tc>
        <w:tc>
          <w:tcPr>
            <w:tcW w:w="425" w:type="dxa"/>
            <w:vAlign w:val="center"/>
          </w:tcPr>
          <w:p w14:paraId="1EBE7963" w14:textId="77777777" w:rsidR="002C1EF1" w:rsidRDefault="002C1EF1" w:rsidP="002C1EF1"/>
        </w:tc>
        <w:tc>
          <w:tcPr>
            <w:tcW w:w="1985" w:type="dxa"/>
            <w:vAlign w:val="center"/>
          </w:tcPr>
          <w:p w14:paraId="0C439B11" w14:textId="77777777" w:rsidR="002C1EF1" w:rsidRDefault="002C1EF1" w:rsidP="002C1EF1">
            <w:r>
              <w:t>0.59</w:t>
            </w:r>
            <w:r w:rsidRPr="00BA6825">
              <w:t xml:space="preserve"> </w:t>
            </w:r>
            <w:r>
              <w:t>(</w:t>
            </w:r>
            <w:r w:rsidRPr="00BA6825">
              <w:t>0.0</w:t>
            </w:r>
            <w:r>
              <w:t>1)</w:t>
            </w:r>
          </w:p>
        </w:tc>
      </w:tr>
      <w:tr w:rsidR="002C1EF1" w14:paraId="1AD1EC49" w14:textId="77777777" w:rsidTr="002C1EF1">
        <w:trPr>
          <w:trHeight w:val="419"/>
        </w:trPr>
        <w:tc>
          <w:tcPr>
            <w:tcW w:w="4962" w:type="dxa"/>
            <w:tcBorders>
              <w:bottom w:val="single" w:sz="4" w:space="0" w:color="auto"/>
            </w:tcBorders>
            <w:vAlign w:val="center"/>
          </w:tcPr>
          <w:p w14:paraId="638D42D4" w14:textId="4CF2EBAE" w:rsidR="002C1EF1" w:rsidRDefault="00DE5B9D" w:rsidP="004A31AE">
            <w:r>
              <w:t>Reward probability * Reward phase * Attention</w:t>
            </w:r>
          </w:p>
        </w:tc>
        <w:tc>
          <w:tcPr>
            <w:tcW w:w="2126" w:type="dxa"/>
            <w:tcBorders>
              <w:bottom w:val="single" w:sz="4" w:space="0" w:color="auto"/>
            </w:tcBorders>
            <w:vAlign w:val="center"/>
          </w:tcPr>
          <w:p w14:paraId="3D49A944" w14:textId="77777777" w:rsidR="002C1EF1" w:rsidRDefault="002C1EF1" w:rsidP="002C1EF1">
            <w:r w:rsidRPr="003A7163">
              <w:t xml:space="preserve">-638.31 </w:t>
            </w:r>
            <w:r>
              <w:t>(</w:t>
            </w:r>
            <w:r w:rsidRPr="003A7163">
              <w:t>74.97</w:t>
            </w:r>
            <w:r>
              <w:t>)</w:t>
            </w:r>
          </w:p>
        </w:tc>
        <w:tc>
          <w:tcPr>
            <w:tcW w:w="425" w:type="dxa"/>
            <w:tcBorders>
              <w:bottom w:val="single" w:sz="4" w:space="0" w:color="auto"/>
            </w:tcBorders>
            <w:vAlign w:val="center"/>
          </w:tcPr>
          <w:p w14:paraId="4DEF5EE8" w14:textId="77777777" w:rsidR="002C1EF1" w:rsidRDefault="002C1EF1" w:rsidP="002C1EF1"/>
        </w:tc>
        <w:tc>
          <w:tcPr>
            <w:tcW w:w="1985" w:type="dxa"/>
            <w:tcBorders>
              <w:bottom w:val="single" w:sz="4" w:space="0" w:color="auto"/>
            </w:tcBorders>
            <w:vAlign w:val="center"/>
          </w:tcPr>
          <w:p w14:paraId="7318D5E0" w14:textId="77777777" w:rsidR="002C1EF1" w:rsidRDefault="002C1EF1" w:rsidP="002C1EF1">
            <w:r w:rsidRPr="00BA6825">
              <w:t>0.5</w:t>
            </w:r>
            <w:r>
              <w:t>9</w:t>
            </w:r>
            <w:r w:rsidRPr="00BA6825">
              <w:t xml:space="preserve"> </w:t>
            </w:r>
            <w:r>
              <w:t>(</w:t>
            </w:r>
            <w:r w:rsidRPr="00BA6825">
              <w:t>0.0</w:t>
            </w:r>
            <w:r>
              <w:t>1)</w:t>
            </w:r>
          </w:p>
        </w:tc>
      </w:tr>
      <w:tr w:rsidR="002C1EF1" w14:paraId="16176823" w14:textId="77777777" w:rsidTr="002C1EF1">
        <w:trPr>
          <w:trHeight w:val="419"/>
        </w:trPr>
        <w:tc>
          <w:tcPr>
            <w:tcW w:w="9498" w:type="dxa"/>
            <w:gridSpan w:val="4"/>
            <w:tcBorders>
              <w:top w:val="single" w:sz="4" w:space="0" w:color="auto"/>
            </w:tcBorders>
            <w:vAlign w:val="center"/>
          </w:tcPr>
          <w:p w14:paraId="02627461" w14:textId="77777777" w:rsidR="002C1EF1" w:rsidRDefault="002C1EF1" w:rsidP="002C1EF1"/>
        </w:tc>
      </w:tr>
    </w:tbl>
    <w:p w14:paraId="19CE8D61" w14:textId="4548669D" w:rsidR="004A49F2" w:rsidRDefault="004A49F2" w:rsidP="00A02266">
      <w:pPr>
        <w:spacing w:line="480" w:lineRule="auto"/>
        <w:ind w:firstLine="284"/>
        <w:jc w:val="both"/>
      </w:pPr>
    </w:p>
    <w:p w14:paraId="05956D28" w14:textId="7819E1B4" w:rsidR="004A49F2" w:rsidRDefault="004A49F2" w:rsidP="004A49F2">
      <w:pPr>
        <w:spacing w:line="480" w:lineRule="auto"/>
        <w:jc w:val="both"/>
      </w:pPr>
    </w:p>
    <w:p w14:paraId="2C04C33D" w14:textId="77777777" w:rsidR="00C202A7" w:rsidRDefault="00C202A7" w:rsidP="00750818">
      <w:pPr>
        <w:spacing w:line="480" w:lineRule="auto"/>
        <w:ind w:firstLine="284"/>
        <w:jc w:val="both"/>
      </w:pPr>
    </w:p>
    <w:p w14:paraId="0AAB0115" w14:textId="77777777" w:rsidR="00C202A7" w:rsidRDefault="00C202A7" w:rsidP="00750818">
      <w:pPr>
        <w:spacing w:line="480" w:lineRule="auto"/>
        <w:ind w:firstLine="284"/>
        <w:jc w:val="both"/>
      </w:pPr>
    </w:p>
    <w:p w14:paraId="291BC784" w14:textId="77777777" w:rsidR="00C202A7" w:rsidRDefault="00C202A7" w:rsidP="00750818">
      <w:pPr>
        <w:spacing w:line="480" w:lineRule="auto"/>
        <w:ind w:firstLine="284"/>
        <w:jc w:val="both"/>
      </w:pPr>
    </w:p>
    <w:p w14:paraId="6B60E519" w14:textId="77777777" w:rsidR="00C202A7" w:rsidRDefault="00C202A7" w:rsidP="00750818">
      <w:pPr>
        <w:spacing w:line="480" w:lineRule="auto"/>
        <w:ind w:firstLine="284"/>
        <w:jc w:val="both"/>
      </w:pPr>
    </w:p>
    <w:tbl>
      <w:tblPr>
        <w:tblStyle w:val="APA6"/>
        <w:tblpPr w:leftFromText="181" w:rightFromText="181" w:vertAnchor="text" w:horzAnchor="margin" w:tblpY="249"/>
        <w:tblOverlap w:val="never"/>
        <w:tblW w:w="9498" w:type="dxa"/>
        <w:tblLook w:val="04A0" w:firstRow="1" w:lastRow="0" w:firstColumn="1" w:lastColumn="0" w:noHBand="0" w:noVBand="1"/>
      </w:tblPr>
      <w:tblGrid>
        <w:gridCol w:w="2132"/>
        <w:gridCol w:w="2265"/>
        <w:gridCol w:w="2263"/>
        <w:gridCol w:w="2838"/>
      </w:tblGrid>
      <w:tr w:rsidR="00C202A7" w14:paraId="2C739FCC" w14:textId="77777777" w:rsidTr="00C202A7">
        <w:trPr>
          <w:trHeight w:val="634"/>
        </w:trPr>
        <w:tc>
          <w:tcPr>
            <w:tcW w:w="9498" w:type="dxa"/>
            <w:gridSpan w:val="4"/>
            <w:tcBorders>
              <w:bottom w:val="single" w:sz="4" w:space="0" w:color="auto"/>
            </w:tcBorders>
          </w:tcPr>
          <w:p w14:paraId="20D28FAF" w14:textId="77777777" w:rsidR="00C202A7" w:rsidRDefault="00C202A7" w:rsidP="00C202A7">
            <w:pPr>
              <w:spacing w:line="360" w:lineRule="auto"/>
            </w:pPr>
            <w:r>
              <w:lastRenderedPageBreak/>
              <w:t>Table 4</w:t>
            </w:r>
          </w:p>
          <w:p w14:paraId="48DEF541" w14:textId="77777777" w:rsidR="00C202A7" w:rsidRDefault="00C202A7" w:rsidP="00C202A7">
            <w:pPr>
              <w:spacing w:line="360" w:lineRule="auto"/>
              <w:rPr>
                <w:i/>
              </w:rPr>
            </w:pPr>
            <w:r>
              <w:rPr>
                <w:i/>
              </w:rPr>
              <w:t>Means and 95% HDIs of the posterior distributions of the SSVEP amplitudes for each condition.</w:t>
            </w:r>
          </w:p>
        </w:tc>
      </w:tr>
      <w:tr w:rsidR="00C202A7" w14:paraId="20994F1F" w14:textId="77777777" w:rsidTr="00C202A7">
        <w:trPr>
          <w:trHeight w:val="634"/>
        </w:trPr>
        <w:tc>
          <w:tcPr>
            <w:tcW w:w="2132" w:type="dxa"/>
            <w:tcBorders>
              <w:top w:val="single" w:sz="4" w:space="0" w:color="auto"/>
              <w:bottom w:val="single" w:sz="4" w:space="0" w:color="auto"/>
            </w:tcBorders>
            <w:vAlign w:val="center"/>
          </w:tcPr>
          <w:p w14:paraId="6AC61F23" w14:textId="77777777" w:rsidR="00C202A7" w:rsidRDefault="00C202A7" w:rsidP="00C202A7">
            <w:r>
              <w:t>Attention</w:t>
            </w:r>
          </w:p>
        </w:tc>
        <w:tc>
          <w:tcPr>
            <w:tcW w:w="2265" w:type="dxa"/>
            <w:tcBorders>
              <w:top w:val="single" w:sz="4" w:space="0" w:color="auto"/>
              <w:bottom w:val="single" w:sz="4" w:space="0" w:color="auto"/>
            </w:tcBorders>
            <w:vAlign w:val="center"/>
          </w:tcPr>
          <w:p w14:paraId="4DA56D3D" w14:textId="77777777" w:rsidR="00C202A7" w:rsidRDefault="00C202A7" w:rsidP="00C202A7">
            <w:r>
              <w:t>Reward phase</w:t>
            </w:r>
          </w:p>
        </w:tc>
        <w:tc>
          <w:tcPr>
            <w:tcW w:w="2263" w:type="dxa"/>
            <w:tcBorders>
              <w:top w:val="single" w:sz="4" w:space="0" w:color="auto"/>
              <w:bottom w:val="single" w:sz="4" w:space="0" w:color="auto"/>
            </w:tcBorders>
            <w:vAlign w:val="center"/>
          </w:tcPr>
          <w:p w14:paraId="5E5C89CF" w14:textId="7D942300" w:rsidR="00C202A7" w:rsidRPr="007F6AA7" w:rsidRDefault="00DE5B9D" w:rsidP="00DE5B9D">
            <w:r>
              <w:t>Reward probability</w:t>
            </w:r>
          </w:p>
        </w:tc>
        <w:tc>
          <w:tcPr>
            <w:tcW w:w="2838" w:type="dxa"/>
            <w:tcBorders>
              <w:top w:val="single" w:sz="4" w:space="0" w:color="auto"/>
              <w:bottom w:val="single" w:sz="4" w:space="0" w:color="auto"/>
            </w:tcBorders>
            <w:vAlign w:val="center"/>
          </w:tcPr>
          <w:p w14:paraId="1F1FC36F" w14:textId="77777777" w:rsidR="00C202A7" w:rsidRPr="00297068" w:rsidRDefault="00C202A7" w:rsidP="00C202A7">
            <w:r>
              <w:t>Amplitudes (a.u.)</w:t>
            </w:r>
          </w:p>
        </w:tc>
      </w:tr>
      <w:tr w:rsidR="00C202A7" w14:paraId="0F5AADF1" w14:textId="77777777" w:rsidTr="00C202A7">
        <w:trPr>
          <w:trHeight w:val="417"/>
        </w:trPr>
        <w:tc>
          <w:tcPr>
            <w:tcW w:w="2132" w:type="dxa"/>
            <w:tcBorders>
              <w:top w:val="single" w:sz="4" w:space="0" w:color="auto"/>
            </w:tcBorders>
            <w:vAlign w:val="center"/>
          </w:tcPr>
          <w:p w14:paraId="347D0AEA" w14:textId="77777777" w:rsidR="00C202A7" w:rsidRDefault="00C202A7" w:rsidP="00C202A7">
            <w:r>
              <w:t>Target</w:t>
            </w:r>
          </w:p>
        </w:tc>
        <w:tc>
          <w:tcPr>
            <w:tcW w:w="2265" w:type="dxa"/>
            <w:tcBorders>
              <w:top w:val="single" w:sz="4" w:space="0" w:color="auto"/>
            </w:tcBorders>
            <w:vAlign w:val="center"/>
          </w:tcPr>
          <w:p w14:paraId="3C1884C1" w14:textId="77777777" w:rsidR="00C202A7" w:rsidRPr="008E021D" w:rsidRDefault="00C202A7" w:rsidP="00C202A7">
            <w:r>
              <w:t>Baseline</w:t>
            </w:r>
          </w:p>
        </w:tc>
        <w:tc>
          <w:tcPr>
            <w:tcW w:w="2263" w:type="dxa"/>
            <w:tcBorders>
              <w:top w:val="single" w:sz="4" w:space="0" w:color="auto"/>
            </w:tcBorders>
            <w:vAlign w:val="center"/>
          </w:tcPr>
          <w:p w14:paraId="13A9C079" w14:textId="77777777" w:rsidR="00C202A7" w:rsidRDefault="00C202A7" w:rsidP="00C202A7">
            <w:r>
              <w:t>High</w:t>
            </w:r>
          </w:p>
        </w:tc>
        <w:tc>
          <w:tcPr>
            <w:tcW w:w="2838" w:type="dxa"/>
            <w:tcBorders>
              <w:top w:val="single" w:sz="4" w:space="0" w:color="auto"/>
            </w:tcBorders>
            <w:vAlign w:val="center"/>
          </w:tcPr>
          <w:p w14:paraId="7249AC0F" w14:textId="77777777" w:rsidR="00C202A7" w:rsidRDefault="00C202A7" w:rsidP="00C202A7">
            <w:r>
              <w:t>1.12 [</w:t>
            </w:r>
            <w:r w:rsidRPr="003D6048">
              <w:t>1.08</w:t>
            </w:r>
            <w:r>
              <w:t>,</w:t>
            </w:r>
            <w:r w:rsidRPr="003D6048">
              <w:t xml:space="preserve"> 1.17]</w:t>
            </w:r>
          </w:p>
        </w:tc>
      </w:tr>
      <w:tr w:rsidR="00C202A7" w14:paraId="67927EBB" w14:textId="77777777" w:rsidTr="00C202A7">
        <w:trPr>
          <w:trHeight w:val="417"/>
        </w:trPr>
        <w:tc>
          <w:tcPr>
            <w:tcW w:w="2132" w:type="dxa"/>
            <w:vAlign w:val="center"/>
          </w:tcPr>
          <w:p w14:paraId="24CFBF02" w14:textId="77777777" w:rsidR="00C202A7" w:rsidRDefault="00C202A7" w:rsidP="00C202A7">
            <w:r>
              <w:t>Target</w:t>
            </w:r>
          </w:p>
        </w:tc>
        <w:tc>
          <w:tcPr>
            <w:tcW w:w="2265" w:type="dxa"/>
            <w:vAlign w:val="center"/>
          </w:tcPr>
          <w:p w14:paraId="50DF7C01" w14:textId="77777777" w:rsidR="00C202A7" w:rsidRPr="008E021D" w:rsidRDefault="00C202A7" w:rsidP="00C202A7">
            <w:r>
              <w:t>Baseline</w:t>
            </w:r>
          </w:p>
        </w:tc>
        <w:tc>
          <w:tcPr>
            <w:tcW w:w="2263" w:type="dxa"/>
            <w:vAlign w:val="center"/>
          </w:tcPr>
          <w:p w14:paraId="28A508C2" w14:textId="77777777" w:rsidR="00C202A7" w:rsidRDefault="00C202A7" w:rsidP="00C202A7">
            <w:r>
              <w:t>Low</w:t>
            </w:r>
          </w:p>
        </w:tc>
        <w:tc>
          <w:tcPr>
            <w:tcW w:w="2838" w:type="dxa"/>
            <w:vAlign w:val="center"/>
          </w:tcPr>
          <w:p w14:paraId="5E4DBE83" w14:textId="77777777" w:rsidR="00C202A7" w:rsidRDefault="00C202A7" w:rsidP="00C202A7">
            <w:r w:rsidRPr="003D6048">
              <w:t>1.12 [1.08</w:t>
            </w:r>
            <w:r>
              <w:t>,</w:t>
            </w:r>
            <w:r w:rsidRPr="003D6048">
              <w:t xml:space="preserve"> 1.17]</w:t>
            </w:r>
          </w:p>
        </w:tc>
      </w:tr>
      <w:tr w:rsidR="00C202A7" w14:paraId="7DB39119" w14:textId="77777777" w:rsidTr="00C202A7">
        <w:trPr>
          <w:trHeight w:val="417"/>
        </w:trPr>
        <w:tc>
          <w:tcPr>
            <w:tcW w:w="2132" w:type="dxa"/>
            <w:vAlign w:val="center"/>
          </w:tcPr>
          <w:p w14:paraId="7A14AF49" w14:textId="77777777" w:rsidR="00C202A7" w:rsidRDefault="00C202A7" w:rsidP="00C202A7">
            <w:r>
              <w:t>Target</w:t>
            </w:r>
          </w:p>
        </w:tc>
        <w:tc>
          <w:tcPr>
            <w:tcW w:w="2265" w:type="dxa"/>
            <w:vAlign w:val="center"/>
          </w:tcPr>
          <w:p w14:paraId="06957E2E" w14:textId="77777777" w:rsidR="00C202A7" w:rsidRPr="008E021D" w:rsidRDefault="00C202A7" w:rsidP="00C202A7">
            <w:r>
              <w:t>Training</w:t>
            </w:r>
          </w:p>
        </w:tc>
        <w:tc>
          <w:tcPr>
            <w:tcW w:w="2263" w:type="dxa"/>
            <w:vAlign w:val="center"/>
          </w:tcPr>
          <w:p w14:paraId="30166B86" w14:textId="77777777" w:rsidR="00C202A7" w:rsidRDefault="00C202A7" w:rsidP="00C202A7">
            <w:r>
              <w:t>High</w:t>
            </w:r>
          </w:p>
        </w:tc>
        <w:tc>
          <w:tcPr>
            <w:tcW w:w="2838" w:type="dxa"/>
            <w:vAlign w:val="center"/>
          </w:tcPr>
          <w:p w14:paraId="6727D216" w14:textId="77777777" w:rsidR="00C202A7" w:rsidRDefault="00C202A7" w:rsidP="00C202A7">
            <w:r w:rsidRPr="003D6048">
              <w:t>1.16 [1.11</w:t>
            </w:r>
            <w:r>
              <w:t>,</w:t>
            </w:r>
            <w:r w:rsidRPr="003D6048">
              <w:t xml:space="preserve"> 1.22]</w:t>
            </w:r>
          </w:p>
        </w:tc>
      </w:tr>
      <w:tr w:rsidR="00C202A7" w14:paraId="209BFDF4" w14:textId="77777777" w:rsidTr="00C202A7">
        <w:trPr>
          <w:trHeight w:val="417"/>
        </w:trPr>
        <w:tc>
          <w:tcPr>
            <w:tcW w:w="2132" w:type="dxa"/>
            <w:vAlign w:val="center"/>
          </w:tcPr>
          <w:p w14:paraId="6CD256A1" w14:textId="77777777" w:rsidR="00C202A7" w:rsidRDefault="00C202A7" w:rsidP="00C202A7">
            <w:r>
              <w:t>Target</w:t>
            </w:r>
          </w:p>
        </w:tc>
        <w:tc>
          <w:tcPr>
            <w:tcW w:w="2265" w:type="dxa"/>
            <w:vAlign w:val="center"/>
          </w:tcPr>
          <w:p w14:paraId="5C5243B7" w14:textId="77777777" w:rsidR="00C202A7" w:rsidRPr="00534F07" w:rsidRDefault="00C202A7" w:rsidP="00C202A7">
            <w:r>
              <w:t>Training</w:t>
            </w:r>
          </w:p>
        </w:tc>
        <w:tc>
          <w:tcPr>
            <w:tcW w:w="2263" w:type="dxa"/>
            <w:vAlign w:val="center"/>
          </w:tcPr>
          <w:p w14:paraId="5AFCAC9B" w14:textId="77777777" w:rsidR="00C202A7" w:rsidRDefault="00C202A7" w:rsidP="00C202A7">
            <w:r>
              <w:t>Low</w:t>
            </w:r>
          </w:p>
        </w:tc>
        <w:tc>
          <w:tcPr>
            <w:tcW w:w="2838" w:type="dxa"/>
            <w:vAlign w:val="center"/>
          </w:tcPr>
          <w:p w14:paraId="2A768A14" w14:textId="77777777" w:rsidR="00C202A7" w:rsidRDefault="00C202A7" w:rsidP="00C202A7">
            <w:r w:rsidRPr="003D6048">
              <w:t>1.13 [1.07</w:t>
            </w:r>
            <w:r>
              <w:t>,</w:t>
            </w:r>
            <w:r w:rsidRPr="003D6048">
              <w:t xml:space="preserve"> 1.19]</w:t>
            </w:r>
          </w:p>
        </w:tc>
      </w:tr>
      <w:tr w:rsidR="00C202A7" w14:paraId="60B32F72" w14:textId="77777777" w:rsidTr="00C202A7">
        <w:trPr>
          <w:trHeight w:val="417"/>
        </w:trPr>
        <w:tc>
          <w:tcPr>
            <w:tcW w:w="2132" w:type="dxa"/>
            <w:vAlign w:val="center"/>
          </w:tcPr>
          <w:p w14:paraId="1B6A4792" w14:textId="77777777" w:rsidR="00C202A7" w:rsidRDefault="00C202A7" w:rsidP="00C202A7">
            <w:r>
              <w:t>Target</w:t>
            </w:r>
          </w:p>
        </w:tc>
        <w:tc>
          <w:tcPr>
            <w:tcW w:w="2265" w:type="dxa"/>
            <w:vAlign w:val="center"/>
          </w:tcPr>
          <w:p w14:paraId="57485BEB" w14:textId="77777777" w:rsidR="00C202A7" w:rsidRPr="00C21D51" w:rsidRDefault="00C202A7" w:rsidP="00C202A7">
            <w:r>
              <w:t>Test</w:t>
            </w:r>
          </w:p>
        </w:tc>
        <w:tc>
          <w:tcPr>
            <w:tcW w:w="2263" w:type="dxa"/>
            <w:vAlign w:val="center"/>
          </w:tcPr>
          <w:p w14:paraId="0DFB22D6" w14:textId="77777777" w:rsidR="00C202A7" w:rsidRDefault="00C202A7" w:rsidP="00C202A7">
            <w:r>
              <w:t>High</w:t>
            </w:r>
          </w:p>
        </w:tc>
        <w:tc>
          <w:tcPr>
            <w:tcW w:w="2838" w:type="dxa"/>
            <w:vAlign w:val="center"/>
          </w:tcPr>
          <w:p w14:paraId="767424C2" w14:textId="77777777" w:rsidR="00C202A7" w:rsidRDefault="00C202A7" w:rsidP="00C202A7">
            <w:r w:rsidRPr="003D6048">
              <w:t>1.13 [1.07</w:t>
            </w:r>
            <w:r>
              <w:t>,</w:t>
            </w:r>
            <w:r w:rsidRPr="003D6048">
              <w:t xml:space="preserve"> 1.19]</w:t>
            </w:r>
          </w:p>
        </w:tc>
      </w:tr>
      <w:tr w:rsidR="00C202A7" w14:paraId="029F2026" w14:textId="77777777" w:rsidTr="00C202A7">
        <w:trPr>
          <w:trHeight w:val="417"/>
        </w:trPr>
        <w:tc>
          <w:tcPr>
            <w:tcW w:w="2132" w:type="dxa"/>
            <w:vAlign w:val="center"/>
          </w:tcPr>
          <w:p w14:paraId="553003C0" w14:textId="77777777" w:rsidR="00C202A7" w:rsidRDefault="00C202A7" w:rsidP="00C202A7">
            <w:r>
              <w:t>Target</w:t>
            </w:r>
          </w:p>
        </w:tc>
        <w:tc>
          <w:tcPr>
            <w:tcW w:w="2265" w:type="dxa"/>
            <w:vAlign w:val="center"/>
          </w:tcPr>
          <w:p w14:paraId="2E0CC6B3" w14:textId="77777777" w:rsidR="00C202A7" w:rsidRPr="00C21D51" w:rsidRDefault="00C202A7" w:rsidP="00C202A7">
            <w:r>
              <w:t>Test</w:t>
            </w:r>
          </w:p>
        </w:tc>
        <w:tc>
          <w:tcPr>
            <w:tcW w:w="2263" w:type="dxa"/>
            <w:vAlign w:val="center"/>
          </w:tcPr>
          <w:p w14:paraId="3B2F94B9" w14:textId="77777777" w:rsidR="00C202A7" w:rsidRDefault="00C202A7" w:rsidP="00C202A7">
            <w:r>
              <w:t>Low</w:t>
            </w:r>
          </w:p>
        </w:tc>
        <w:tc>
          <w:tcPr>
            <w:tcW w:w="2838" w:type="dxa"/>
            <w:vAlign w:val="center"/>
          </w:tcPr>
          <w:p w14:paraId="2B6952ED" w14:textId="2FB7F6B0" w:rsidR="00C202A7" w:rsidRDefault="002C28A4" w:rsidP="00C202A7">
            <w:r>
              <w:t>1.14 [1.08</w:t>
            </w:r>
            <w:r w:rsidR="00C202A7">
              <w:t>,</w:t>
            </w:r>
            <w:r>
              <w:t xml:space="preserve"> 1.21</w:t>
            </w:r>
            <w:r w:rsidR="00C202A7" w:rsidRPr="003D6048">
              <w:t>]</w:t>
            </w:r>
          </w:p>
        </w:tc>
      </w:tr>
      <w:tr w:rsidR="00C202A7" w14:paraId="160DFC5C" w14:textId="77777777" w:rsidTr="00C202A7">
        <w:trPr>
          <w:trHeight w:val="417"/>
        </w:trPr>
        <w:tc>
          <w:tcPr>
            <w:tcW w:w="2132" w:type="dxa"/>
            <w:vAlign w:val="center"/>
          </w:tcPr>
          <w:p w14:paraId="2DA10150" w14:textId="77777777" w:rsidR="00C202A7" w:rsidRDefault="00C202A7" w:rsidP="00C202A7">
            <w:r>
              <w:t>Distractor</w:t>
            </w:r>
          </w:p>
        </w:tc>
        <w:tc>
          <w:tcPr>
            <w:tcW w:w="2265" w:type="dxa"/>
            <w:vAlign w:val="center"/>
          </w:tcPr>
          <w:p w14:paraId="14BC13B0" w14:textId="77777777" w:rsidR="00C202A7" w:rsidRDefault="00C202A7" w:rsidP="00C202A7">
            <w:r>
              <w:t>Baseline</w:t>
            </w:r>
          </w:p>
        </w:tc>
        <w:tc>
          <w:tcPr>
            <w:tcW w:w="2263" w:type="dxa"/>
            <w:vAlign w:val="center"/>
          </w:tcPr>
          <w:p w14:paraId="0E4C0535" w14:textId="77777777" w:rsidR="00C202A7" w:rsidRDefault="00C202A7" w:rsidP="00C202A7">
            <w:r>
              <w:t>High</w:t>
            </w:r>
          </w:p>
        </w:tc>
        <w:tc>
          <w:tcPr>
            <w:tcW w:w="2838" w:type="dxa"/>
            <w:vAlign w:val="center"/>
          </w:tcPr>
          <w:p w14:paraId="1570738F" w14:textId="77777777" w:rsidR="00C202A7" w:rsidRPr="00C57028" w:rsidRDefault="00C202A7" w:rsidP="00C202A7">
            <w:r w:rsidRPr="003D6048">
              <w:t>0.88 [0.83</w:t>
            </w:r>
            <w:r>
              <w:t>,</w:t>
            </w:r>
            <w:r w:rsidRPr="003D6048">
              <w:t xml:space="preserve"> 0.92]</w:t>
            </w:r>
          </w:p>
        </w:tc>
      </w:tr>
      <w:tr w:rsidR="00C202A7" w14:paraId="6043B307" w14:textId="77777777" w:rsidTr="00C202A7">
        <w:trPr>
          <w:trHeight w:val="417"/>
        </w:trPr>
        <w:tc>
          <w:tcPr>
            <w:tcW w:w="2132" w:type="dxa"/>
            <w:vAlign w:val="center"/>
          </w:tcPr>
          <w:p w14:paraId="31970CDF" w14:textId="77777777" w:rsidR="00C202A7" w:rsidRDefault="00C202A7" w:rsidP="00C202A7">
            <w:r>
              <w:t>Distractor</w:t>
            </w:r>
          </w:p>
        </w:tc>
        <w:tc>
          <w:tcPr>
            <w:tcW w:w="2265" w:type="dxa"/>
            <w:vAlign w:val="center"/>
          </w:tcPr>
          <w:p w14:paraId="0AD58A60" w14:textId="77777777" w:rsidR="00C202A7" w:rsidRDefault="00C202A7" w:rsidP="00C202A7">
            <w:r>
              <w:t>Baseline</w:t>
            </w:r>
          </w:p>
        </w:tc>
        <w:tc>
          <w:tcPr>
            <w:tcW w:w="2263" w:type="dxa"/>
            <w:vAlign w:val="center"/>
          </w:tcPr>
          <w:p w14:paraId="3D2A43AA" w14:textId="77777777" w:rsidR="00C202A7" w:rsidRDefault="00C202A7" w:rsidP="00C202A7">
            <w:r>
              <w:t>Low</w:t>
            </w:r>
          </w:p>
        </w:tc>
        <w:tc>
          <w:tcPr>
            <w:tcW w:w="2838" w:type="dxa"/>
            <w:vAlign w:val="center"/>
          </w:tcPr>
          <w:p w14:paraId="1972B2D7" w14:textId="77777777" w:rsidR="00C202A7" w:rsidRPr="00C57028" w:rsidRDefault="00C202A7" w:rsidP="00C202A7">
            <w:r w:rsidRPr="003D6048">
              <w:t>0.87 [0.83</w:t>
            </w:r>
            <w:r>
              <w:t>,</w:t>
            </w:r>
            <w:r w:rsidRPr="003D6048">
              <w:t xml:space="preserve"> 0.92]</w:t>
            </w:r>
          </w:p>
        </w:tc>
      </w:tr>
      <w:tr w:rsidR="00C202A7" w14:paraId="4309922D" w14:textId="77777777" w:rsidTr="00C202A7">
        <w:trPr>
          <w:trHeight w:val="417"/>
        </w:trPr>
        <w:tc>
          <w:tcPr>
            <w:tcW w:w="2132" w:type="dxa"/>
            <w:vAlign w:val="center"/>
          </w:tcPr>
          <w:p w14:paraId="2037F3FA" w14:textId="77777777" w:rsidR="00C202A7" w:rsidRDefault="00C202A7" w:rsidP="00C202A7">
            <w:r>
              <w:t>Distractor</w:t>
            </w:r>
          </w:p>
        </w:tc>
        <w:tc>
          <w:tcPr>
            <w:tcW w:w="2265" w:type="dxa"/>
            <w:vAlign w:val="center"/>
          </w:tcPr>
          <w:p w14:paraId="1D978EE5" w14:textId="77777777" w:rsidR="00C202A7" w:rsidRDefault="00C202A7" w:rsidP="00C202A7">
            <w:r>
              <w:t>Training</w:t>
            </w:r>
          </w:p>
        </w:tc>
        <w:tc>
          <w:tcPr>
            <w:tcW w:w="2263" w:type="dxa"/>
            <w:vAlign w:val="center"/>
          </w:tcPr>
          <w:p w14:paraId="5A51AF32" w14:textId="77777777" w:rsidR="00C202A7" w:rsidRDefault="00C202A7" w:rsidP="00C202A7">
            <w:r>
              <w:t>High</w:t>
            </w:r>
          </w:p>
        </w:tc>
        <w:tc>
          <w:tcPr>
            <w:tcW w:w="2838" w:type="dxa"/>
            <w:vAlign w:val="center"/>
          </w:tcPr>
          <w:p w14:paraId="0ABB005C" w14:textId="77777777" w:rsidR="00C202A7" w:rsidRPr="00C57028" w:rsidRDefault="00C202A7" w:rsidP="00C202A7">
            <w:r w:rsidRPr="003D6048">
              <w:t>0.91 [0.86</w:t>
            </w:r>
            <w:r>
              <w:t>,</w:t>
            </w:r>
            <w:r w:rsidRPr="003D6048">
              <w:t xml:space="preserve"> 0.97]</w:t>
            </w:r>
          </w:p>
        </w:tc>
      </w:tr>
      <w:tr w:rsidR="00C202A7" w14:paraId="00A3B771" w14:textId="77777777" w:rsidTr="00C202A7">
        <w:trPr>
          <w:trHeight w:val="417"/>
        </w:trPr>
        <w:tc>
          <w:tcPr>
            <w:tcW w:w="2132" w:type="dxa"/>
            <w:vAlign w:val="center"/>
          </w:tcPr>
          <w:p w14:paraId="6139B07F" w14:textId="77777777" w:rsidR="00C202A7" w:rsidRDefault="00C202A7" w:rsidP="00C202A7">
            <w:r>
              <w:t>Distractor</w:t>
            </w:r>
          </w:p>
        </w:tc>
        <w:tc>
          <w:tcPr>
            <w:tcW w:w="2265" w:type="dxa"/>
            <w:vAlign w:val="center"/>
          </w:tcPr>
          <w:p w14:paraId="7D34E468" w14:textId="77777777" w:rsidR="00C202A7" w:rsidRDefault="00C202A7" w:rsidP="00C202A7">
            <w:r>
              <w:t>Training</w:t>
            </w:r>
          </w:p>
        </w:tc>
        <w:tc>
          <w:tcPr>
            <w:tcW w:w="2263" w:type="dxa"/>
            <w:vAlign w:val="center"/>
          </w:tcPr>
          <w:p w14:paraId="712B55AD" w14:textId="77777777" w:rsidR="00C202A7" w:rsidRDefault="00C202A7" w:rsidP="00C202A7">
            <w:r>
              <w:t>Low</w:t>
            </w:r>
          </w:p>
        </w:tc>
        <w:tc>
          <w:tcPr>
            <w:tcW w:w="2838" w:type="dxa"/>
            <w:vAlign w:val="center"/>
          </w:tcPr>
          <w:p w14:paraId="2682BD45" w14:textId="77777777" w:rsidR="00C202A7" w:rsidRPr="00C57028" w:rsidRDefault="00C202A7" w:rsidP="00C202A7">
            <w:r w:rsidRPr="003D6048">
              <w:t>0.89 [0.83</w:t>
            </w:r>
            <w:r>
              <w:t>,</w:t>
            </w:r>
            <w:r w:rsidRPr="003D6048">
              <w:t xml:space="preserve"> 0.94]</w:t>
            </w:r>
          </w:p>
        </w:tc>
      </w:tr>
      <w:tr w:rsidR="00C202A7" w14:paraId="5439E61B" w14:textId="77777777" w:rsidTr="00C202A7">
        <w:trPr>
          <w:trHeight w:val="417"/>
        </w:trPr>
        <w:tc>
          <w:tcPr>
            <w:tcW w:w="2132" w:type="dxa"/>
            <w:vAlign w:val="center"/>
          </w:tcPr>
          <w:p w14:paraId="23C12672" w14:textId="77777777" w:rsidR="00C202A7" w:rsidRDefault="00C202A7" w:rsidP="00C202A7">
            <w:r>
              <w:t>Distractor</w:t>
            </w:r>
          </w:p>
        </w:tc>
        <w:tc>
          <w:tcPr>
            <w:tcW w:w="2265" w:type="dxa"/>
            <w:vAlign w:val="center"/>
          </w:tcPr>
          <w:p w14:paraId="43ECA654" w14:textId="77777777" w:rsidR="00C202A7" w:rsidRDefault="00C202A7" w:rsidP="00C202A7">
            <w:r>
              <w:t>Test</w:t>
            </w:r>
          </w:p>
        </w:tc>
        <w:tc>
          <w:tcPr>
            <w:tcW w:w="2263" w:type="dxa"/>
            <w:vAlign w:val="center"/>
          </w:tcPr>
          <w:p w14:paraId="68B5AB5C" w14:textId="77777777" w:rsidR="00C202A7" w:rsidRDefault="00C202A7" w:rsidP="00C202A7">
            <w:r>
              <w:t>High</w:t>
            </w:r>
          </w:p>
        </w:tc>
        <w:tc>
          <w:tcPr>
            <w:tcW w:w="2838" w:type="dxa"/>
            <w:vAlign w:val="center"/>
          </w:tcPr>
          <w:p w14:paraId="1C7BCB7B" w14:textId="77777777" w:rsidR="00C202A7" w:rsidRPr="00C57028" w:rsidRDefault="00C202A7" w:rsidP="00C202A7">
            <w:r w:rsidRPr="003D6048">
              <w:t>0.88 [0.82</w:t>
            </w:r>
            <w:r>
              <w:t>,</w:t>
            </w:r>
            <w:r w:rsidRPr="003D6048">
              <w:t xml:space="preserve"> 0.94]</w:t>
            </w:r>
          </w:p>
        </w:tc>
      </w:tr>
      <w:tr w:rsidR="00C202A7" w14:paraId="758C8386" w14:textId="77777777" w:rsidTr="00C202A7">
        <w:trPr>
          <w:trHeight w:val="417"/>
        </w:trPr>
        <w:tc>
          <w:tcPr>
            <w:tcW w:w="2132" w:type="dxa"/>
            <w:tcBorders>
              <w:bottom w:val="single" w:sz="4" w:space="0" w:color="auto"/>
            </w:tcBorders>
            <w:vAlign w:val="center"/>
          </w:tcPr>
          <w:p w14:paraId="4C3D6B08" w14:textId="77777777" w:rsidR="00C202A7" w:rsidRDefault="00C202A7" w:rsidP="00C202A7">
            <w:r>
              <w:t>Distractor</w:t>
            </w:r>
          </w:p>
        </w:tc>
        <w:tc>
          <w:tcPr>
            <w:tcW w:w="2265" w:type="dxa"/>
            <w:tcBorders>
              <w:bottom w:val="single" w:sz="4" w:space="0" w:color="auto"/>
            </w:tcBorders>
            <w:vAlign w:val="center"/>
          </w:tcPr>
          <w:p w14:paraId="6B3FE7D9" w14:textId="77777777" w:rsidR="00C202A7" w:rsidRDefault="00C202A7" w:rsidP="00C202A7">
            <w:r>
              <w:t>Test</w:t>
            </w:r>
          </w:p>
        </w:tc>
        <w:tc>
          <w:tcPr>
            <w:tcW w:w="2263" w:type="dxa"/>
            <w:tcBorders>
              <w:bottom w:val="single" w:sz="4" w:space="0" w:color="auto"/>
            </w:tcBorders>
            <w:vAlign w:val="center"/>
          </w:tcPr>
          <w:p w14:paraId="0DAE56C9" w14:textId="77777777" w:rsidR="00C202A7" w:rsidRDefault="00C202A7" w:rsidP="00C202A7">
            <w:r>
              <w:t>Low</w:t>
            </w:r>
          </w:p>
        </w:tc>
        <w:tc>
          <w:tcPr>
            <w:tcW w:w="2838" w:type="dxa"/>
            <w:tcBorders>
              <w:bottom w:val="single" w:sz="4" w:space="0" w:color="auto"/>
            </w:tcBorders>
            <w:vAlign w:val="center"/>
          </w:tcPr>
          <w:p w14:paraId="744426AC" w14:textId="77777777" w:rsidR="00C202A7" w:rsidRPr="00C57028" w:rsidRDefault="00C202A7" w:rsidP="00C202A7">
            <w:r w:rsidRPr="003D6048">
              <w:t>0.9</w:t>
            </w:r>
            <w:r>
              <w:t>0</w:t>
            </w:r>
            <w:r w:rsidRPr="003D6048">
              <w:t xml:space="preserve"> [0.84</w:t>
            </w:r>
            <w:r>
              <w:t>,</w:t>
            </w:r>
            <w:r w:rsidRPr="003D6048">
              <w:t xml:space="preserve"> 0.96]</w:t>
            </w:r>
          </w:p>
        </w:tc>
      </w:tr>
    </w:tbl>
    <w:p w14:paraId="3425EF2F" w14:textId="77777777" w:rsidR="00C202A7" w:rsidRDefault="00C202A7" w:rsidP="00750818">
      <w:pPr>
        <w:spacing w:line="480" w:lineRule="auto"/>
        <w:ind w:firstLine="284"/>
        <w:jc w:val="both"/>
      </w:pPr>
    </w:p>
    <w:p w14:paraId="63E314DA" w14:textId="63C551DC" w:rsidR="001B5474" w:rsidRDefault="001B5474" w:rsidP="00750818">
      <w:pPr>
        <w:spacing w:line="480" w:lineRule="auto"/>
        <w:ind w:firstLine="284"/>
        <w:jc w:val="both"/>
      </w:pPr>
      <w:r>
        <w:t xml:space="preserve">The winning model also included the interaction between reward phase and </w:t>
      </w:r>
      <w:r w:rsidR="00DE5B9D">
        <w:t>reward probability</w:t>
      </w:r>
      <w:r>
        <w:t xml:space="preserve">, but this interaction remained the same for both targets and distractors. SSVEP amplitudes were higher in the training phase than </w:t>
      </w:r>
      <w:r w:rsidR="004141EF">
        <w:t>at</w:t>
      </w:r>
      <w:r>
        <w:t xml:space="preserve"> baseline for the high </w:t>
      </w:r>
      <w:r w:rsidR="00DE5B9D">
        <w:t>reward</w:t>
      </w:r>
      <w:r w:rsidR="006C4F1A">
        <w:t xml:space="preserve"> color</w:t>
      </w:r>
      <w:r>
        <w:t xml:space="preserve"> (</w:t>
      </w:r>
      <w:r w:rsidR="00BC5BE1">
        <w:rPr>
          <w:i/>
        </w:rPr>
        <w:t xml:space="preserve">M = </w:t>
      </w:r>
      <w:r w:rsidR="00BC5BE1">
        <w:t>0.04; 95% HDI [-0.01, 0.09</w:t>
      </w:r>
      <w:r>
        <w:t xml:space="preserve">]; ER = 15.13), both when it acted as a target and as a distractor. However, </w:t>
      </w:r>
      <w:r w:rsidR="00B70234">
        <w:t xml:space="preserve">there was no evidence of difference for the change in SSVEP amplitudes from baseline to training for the low </w:t>
      </w:r>
      <w:r w:rsidR="002E0839">
        <w:t>reward</w:t>
      </w:r>
      <w:r w:rsidR="006C4F1A">
        <w:t xml:space="preserve"> color</w:t>
      </w:r>
      <w:r w:rsidR="00B70234">
        <w:t xml:space="preserve"> (</w:t>
      </w:r>
      <w:r w:rsidR="00B70234">
        <w:rPr>
          <w:i/>
        </w:rPr>
        <w:t xml:space="preserve">M = </w:t>
      </w:r>
      <w:r w:rsidR="00BC5BE1">
        <w:t>0.01; 95% HDI [-0.04, 0.06</w:t>
      </w:r>
      <w:r w:rsidR="00B70234">
        <w:t xml:space="preserve">]; ER = 2.02). </w:t>
      </w:r>
      <w:r w:rsidR="00F9066F">
        <w:t xml:space="preserve">Comparing the training to the test phase, the amplitudes of the high </w:t>
      </w:r>
      <w:r w:rsidR="002E0839">
        <w:t>reward</w:t>
      </w:r>
      <w:r w:rsidR="006C4F1A">
        <w:t xml:space="preserve"> color</w:t>
      </w:r>
      <w:r w:rsidR="00F9066F">
        <w:t xml:space="preserve"> were reduced (</w:t>
      </w:r>
      <w:r w:rsidR="00F9066F">
        <w:rPr>
          <w:i/>
        </w:rPr>
        <w:t>M = -</w:t>
      </w:r>
      <w:r w:rsidR="00492EA8">
        <w:t>0.03</w:t>
      </w:r>
      <w:r w:rsidR="00F9066F">
        <w:t xml:space="preserve">; 95% HDI [-0.06, 0.04]; ER = 15.66), while the amplitudes of the low </w:t>
      </w:r>
      <w:r w:rsidR="002E0839">
        <w:t>reward</w:t>
      </w:r>
      <w:r w:rsidR="006C4F1A">
        <w:t xml:space="preserve"> color</w:t>
      </w:r>
      <w:r w:rsidR="00F9066F">
        <w:t xml:space="preserve"> did not change (</w:t>
      </w:r>
      <w:r w:rsidR="00F9066F">
        <w:rPr>
          <w:i/>
        </w:rPr>
        <w:t xml:space="preserve">M = </w:t>
      </w:r>
      <w:r w:rsidR="00492EA8">
        <w:t>-</w:t>
      </w:r>
      <w:r w:rsidR="00F9066F" w:rsidRPr="00F9066F">
        <w:t>0.</w:t>
      </w:r>
      <w:r w:rsidR="00492EA8">
        <w:t>01; 95% HDI [-0.05, 0.04</w:t>
      </w:r>
      <w:r w:rsidR="00F9066F">
        <w:t xml:space="preserve">]; ER = 2.17). </w:t>
      </w:r>
      <w:commentRangeStart w:id="21"/>
      <w:r w:rsidR="00F9066F">
        <w:t xml:space="preserve">To summarize, </w:t>
      </w:r>
      <w:r w:rsidR="00450F6F">
        <w:t xml:space="preserve">visual processing of </w:t>
      </w:r>
      <w:r w:rsidR="00F9066F">
        <w:t xml:space="preserve">the high </w:t>
      </w:r>
      <w:r w:rsidR="002E0839">
        <w:t>reward</w:t>
      </w:r>
      <w:r w:rsidR="006C4F1A">
        <w:t xml:space="preserve"> color</w:t>
      </w:r>
      <w:r w:rsidR="00450F6F">
        <w:t xml:space="preserve"> stimulus</w:t>
      </w:r>
      <w:r w:rsidR="00F9066F">
        <w:t xml:space="preserve"> </w:t>
      </w:r>
      <w:r w:rsidR="00450F6F">
        <w:t xml:space="preserve">was </w:t>
      </w:r>
      <w:r w:rsidR="00450F6F">
        <w:lastRenderedPageBreak/>
        <w:t>enhanced</w:t>
      </w:r>
      <w:r w:rsidR="00F9066F">
        <w:t xml:space="preserve"> in the phase in which participants could earn monetary rewards</w:t>
      </w:r>
      <w:r w:rsidR="00450F6F">
        <w:t xml:space="preserve"> and went back to baseline in the subsequent test phase without rewards. Thus change </w:t>
      </w:r>
      <w:r w:rsidR="002E0839">
        <w:t>occurred</w:t>
      </w:r>
      <w:r w:rsidR="00BC5BE1">
        <w:t xml:space="preserve"> irrespective of whether that color </w:t>
      </w:r>
      <w:r w:rsidR="00450F6F">
        <w:t>was attended or not</w:t>
      </w:r>
      <w:r w:rsidR="00BC5BE1">
        <w:t>.</w:t>
      </w:r>
      <w:commentRangeEnd w:id="21"/>
      <w:r w:rsidR="00450F6F">
        <w:rPr>
          <w:rStyle w:val="CommentReference"/>
        </w:rPr>
        <w:commentReference w:id="21"/>
      </w:r>
      <w:r w:rsidR="00450F6F">
        <w:t xml:space="preserve"> </w:t>
      </w:r>
      <w:r w:rsidR="00BC5BE1">
        <w:t>Finally</w:t>
      </w:r>
      <w:r w:rsidR="00F9066F">
        <w:t xml:space="preserve">, </w:t>
      </w:r>
      <w:r w:rsidR="00450F6F">
        <w:t xml:space="preserve">visual processing of </w:t>
      </w:r>
      <w:r w:rsidR="00F9066F">
        <w:t xml:space="preserve">the low </w:t>
      </w:r>
      <w:r w:rsidR="00450F6F">
        <w:t>reward</w:t>
      </w:r>
      <w:r w:rsidR="006C4F1A">
        <w:t xml:space="preserve"> color</w:t>
      </w:r>
      <w:r w:rsidR="00F9066F">
        <w:t xml:space="preserve"> remained constant </w:t>
      </w:r>
      <w:r w:rsidR="005205F7">
        <w:t xml:space="preserve">across the three phases of </w:t>
      </w:r>
      <w:r w:rsidR="00F9066F">
        <w:t xml:space="preserve">the experiment. </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t>Discussion</w:t>
      </w:r>
    </w:p>
    <w:p w14:paraId="31E019F1" w14:textId="05F6E3C6" w:rsidR="00004DEF" w:rsidRDefault="005B31EB" w:rsidP="005B31EB">
      <w:pPr>
        <w:spacing w:line="480" w:lineRule="auto"/>
        <w:ind w:firstLine="720"/>
        <w:jc w:val="both"/>
      </w:pPr>
      <w:r>
        <w:t xml:space="preserve">In this study we investigated </w:t>
      </w:r>
      <w:r w:rsidR="00F7524A">
        <w:t xml:space="preserve">the neural mechanisms through which rewards </w:t>
      </w:r>
      <w:commentRangeStart w:id="22"/>
      <w:r w:rsidR="00F7524A">
        <w:t>enhance</w:t>
      </w:r>
      <w:r>
        <w:t xml:space="preserve"> </w:t>
      </w:r>
      <w:r w:rsidR="00004DEF">
        <w:t>goal-directed attention</w:t>
      </w:r>
      <w:commentRangeEnd w:id="22"/>
      <w:r w:rsidR="00604F11">
        <w:rPr>
          <w:rStyle w:val="CommentReference"/>
        </w:rPr>
        <w:commentReference w:id="22"/>
      </w:r>
      <w:r w:rsidR="00004DEF">
        <w:t xml:space="preserve">. </w:t>
      </w:r>
      <w:r w:rsidR="0022375B">
        <w:t>W</w:t>
      </w:r>
      <w:r w:rsidR="00B218F4">
        <w:t xml:space="preserve">e </w:t>
      </w:r>
      <w:commentRangeStart w:id="23"/>
      <w:r w:rsidR="00B218F4">
        <w:t xml:space="preserve">compared the amount of attention allocated </w:t>
      </w:r>
      <w:commentRangeEnd w:id="23"/>
      <w:r w:rsidR="002F7B0C">
        <w:rPr>
          <w:rStyle w:val="CommentReference"/>
        </w:rPr>
        <w:commentReference w:id="23"/>
      </w:r>
      <w:r w:rsidR="00B218F4">
        <w:t xml:space="preserve">toward targets and distractors </w:t>
      </w:r>
      <w:r w:rsidR="0022375B">
        <w:t>of different values</w:t>
      </w:r>
      <w:r w:rsidR="00B218F4">
        <w:t xml:space="preserve">. </w:t>
      </w:r>
      <w:r w:rsidR="006766E6">
        <w:t>Compared to baseline, t</w:t>
      </w:r>
      <w:r w:rsidR="00004DEF">
        <w:t xml:space="preserve">he introduction of rewards improved </w:t>
      </w:r>
      <w:r w:rsidR="002C6B2A">
        <w:t xml:space="preserve">detection </w:t>
      </w:r>
      <w:r w:rsidR="00004DEF">
        <w:t xml:space="preserve">sensitivity and reaction times in the </w:t>
      </w:r>
      <w:r w:rsidR="002234A5">
        <w:t>coherent motion detection task</w:t>
      </w:r>
      <w:r w:rsidR="00004DEF">
        <w:t xml:space="preserve">. Further, </w:t>
      </w:r>
      <w:r w:rsidR="002F7B0C">
        <w:t xml:space="preserve">coherent motion of </w:t>
      </w:r>
      <w:r w:rsidR="00004DEF">
        <w:t>dots linked to high</w:t>
      </w:r>
      <w:r w:rsidR="006766E6">
        <w:t>er</w:t>
      </w:r>
      <w:r w:rsidR="00004DEF">
        <w:t xml:space="preserve"> </w:t>
      </w:r>
      <w:r w:rsidR="004A31AE">
        <w:t>value</w:t>
      </w:r>
      <w:r w:rsidR="006766E6">
        <w:t xml:space="preserve"> were detected faster</w:t>
      </w:r>
      <w:r w:rsidR="00004DEF">
        <w:t xml:space="preserve">, which </w:t>
      </w:r>
      <w:commentRangeStart w:id="24"/>
      <w:r w:rsidR="00004DEF">
        <w:t xml:space="preserve">was </w:t>
      </w:r>
      <w:r w:rsidR="006766E6">
        <w:t>accompanied</w:t>
      </w:r>
      <w:r w:rsidR="00004DEF">
        <w:t xml:space="preserve"> by an increased amount of attention allocated toward these stimuli</w:t>
      </w:r>
      <w:r w:rsidR="009B145F">
        <w:t xml:space="preserve">, as measured by the amplitude of the </w:t>
      </w:r>
      <w:r w:rsidR="006766E6">
        <w:t xml:space="preserve">corresponding </w:t>
      </w:r>
      <w:r w:rsidR="009B145F">
        <w:t>SSVEP</w:t>
      </w:r>
      <w:r w:rsidR="00004DEF">
        <w:t xml:space="preserve">. This was true both when the high </w:t>
      </w:r>
      <w:r w:rsidR="006C4F1A">
        <w:t>value color</w:t>
      </w:r>
      <w:r w:rsidR="00004DEF">
        <w:t xml:space="preserve"> was </w:t>
      </w:r>
      <w:r w:rsidR="006766E6">
        <w:t>a</w:t>
      </w:r>
      <w:r w:rsidR="00004DEF">
        <w:t xml:space="preserve"> target and </w:t>
      </w:r>
      <w:r w:rsidR="006766E6">
        <w:t>a</w:t>
      </w:r>
      <w:r w:rsidR="00004DEF">
        <w:t xml:space="preserve"> distractor</w:t>
      </w:r>
      <w:commentRangeEnd w:id="24"/>
      <w:r w:rsidR="002F7B0C">
        <w:rPr>
          <w:rStyle w:val="CommentReference"/>
        </w:rPr>
        <w:commentReference w:id="24"/>
      </w:r>
      <w:r w:rsidR="00004DEF">
        <w:t>. When rewards were no longer ava</w:t>
      </w:r>
      <w:r w:rsidR="0022375B">
        <w:t>ilable</w:t>
      </w:r>
      <w:r w:rsidR="005205F7">
        <w:t>,</w:t>
      </w:r>
      <w:r w:rsidR="0022375B">
        <w:t xml:space="preserve"> the amount of attention</w:t>
      </w:r>
      <w:r w:rsidR="006766E6">
        <w:t xml:space="preserve"> went back to baseline level</w:t>
      </w:r>
      <w:r w:rsidR="000B5DF3">
        <w:t>s</w:t>
      </w:r>
      <w:r w:rsidR="00004DEF">
        <w:t xml:space="preserve">, </w:t>
      </w:r>
      <w:r w:rsidR="0022375B">
        <w:t xml:space="preserve">but participants were still faster to detect </w:t>
      </w:r>
      <w:r w:rsidR="005205F7">
        <w:t>coherent motion</w:t>
      </w:r>
      <w:r w:rsidR="009B14C1">
        <w:t>s of high value targets</w:t>
      </w:r>
      <w:r w:rsidR="00004DEF">
        <w:t xml:space="preserve">. These findings have several important implications for understanding the relationship between </w:t>
      </w:r>
      <w:r w:rsidR="000B5DF3">
        <w:t>motivation</w:t>
      </w:r>
      <w:r w:rsidR="00004DEF">
        <w:t xml:space="preserve"> and goal-directed attention. </w:t>
      </w:r>
    </w:p>
    <w:p w14:paraId="25DDDD9D" w14:textId="1E11C780" w:rsidR="00F7524A" w:rsidRDefault="00F7524A" w:rsidP="005B31EB">
      <w:pPr>
        <w:spacing w:line="480" w:lineRule="auto"/>
        <w:ind w:firstLine="720"/>
        <w:jc w:val="both"/>
      </w:pPr>
      <w:commentRangeStart w:id="25"/>
      <w:r>
        <w:t xml:space="preserve">Our behavioral findings are in line with studies </w:t>
      </w:r>
      <w:r w:rsidR="0087663C">
        <w:t xml:space="preserve">showing the incentive-based improvements in attentional control </w:t>
      </w:r>
      <w:r w:rsidR="0087663C">
        <w:fldChar w:fldCharType="begin" w:fldLock="1"/>
      </w:r>
      <w:r w:rsidR="00B56E64">
        <w:instrText>ADDIN CSL_CITATION {"citationItems":[{"id":"ITEM-1","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1","issue":"11","issued":{"date-parts":[["2011"]]},"page":"3419-3432","title":"Reward reduces conflict by enhancing attentional control and biasing visual cortical processing","type":"article-journal","volume":"23"},"uris":["http://www.mendeley.com/documents/?uuid=25610453-44b6-4a05-922e-fdb67e33956a"]},{"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mendeley":{"formattedCitation":"(Krebs et al., 2012; Padmala &amp; Pessoa, 2011)","plainTextFormattedCitation":"(Krebs et al., 2012; Padmala &amp; Pessoa, 2011)","previouslyFormattedCitation":"(Krebs et al., 2012; Padmala &amp; Pessoa, 2011)"},"properties":{"noteIndex":0},"schema":"https://github.com/citation-style-language/schema/raw/master/csl-citation.json"}</w:instrText>
      </w:r>
      <w:r w:rsidR="0087663C">
        <w:fldChar w:fldCharType="separate"/>
      </w:r>
      <w:r w:rsidR="0087663C" w:rsidRPr="0087663C">
        <w:rPr>
          <w:noProof/>
        </w:rPr>
        <w:t>(Krebs et al., 2012; Padmala &amp; Pessoa, 2011)</w:t>
      </w:r>
      <w:r w:rsidR="0087663C">
        <w:fldChar w:fldCharType="end"/>
      </w:r>
      <w:r w:rsidR="0087663C">
        <w:t xml:space="preserve">. </w:t>
      </w:r>
      <w:r w:rsidR="005205F7">
        <w:t xml:space="preserve">Our </w:t>
      </w:r>
      <w:r w:rsidR="0087663C">
        <w:t>results are also</w:t>
      </w:r>
      <w:r w:rsidR="003E1103">
        <w:t xml:space="preserve"> compatible with a value based attention capture, which was usually demonstrated by the pervasive and lingering effect of previously learned </w:t>
      </w:r>
      <w:r>
        <w:t>reward associations on attention</w:t>
      </w:r>
      <w:r w:rsidR="003E1103">
        <w:t xml:space="preserve"> allocation, even though these associations are no longer task relevant (Anderson, 2016)</w:t>
      </w:r>
      <w:r>
        <w:t xml:space="preserve">. </w:t>
      </w:r>
      <w:r w:rsidR="003E1103">
        <w:t>More specifically, s</w:t>
      </w:r>
      <w:r w:rsidR="0087663C">
        <w:t>uch</w:t>
      </w:r>
      <w:r>
        <w:t xml:space="preserve"> studies typically f</w:t>
      </w:r>
      <w:r w:rsidR="005205F7">
        <w:t>ou</w:t>
      </w:r>
      <w:r>
        <w:t xml:space="preserve">nd that stimuli previously related to high rewards involuntarily capture attention, which is </w:t>
      </w:r>
      <w:r>
        <w:lastRenderedPageBreak/>
        <w:t xml:space="preserve">demonstrated by the increased reaction times in visual search and spatial cueing tasks on trials when these stimuli act as distractors </w:t>
      </w:r>
      <w:r>
        <w:fldChar w:fldCharType="begin" w:fldLock="1"/>
      </w:r>
      <w:r w:rsidR="00B2585D">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fldChar w:fldCharType="separate"/>
      </w:r>
      <w:r>
        <w:rPr>
          <w:noProof/>
        </w:rPr>
        <w:t>(</w:t>
      </w:r>
      <w:r w:rsidRPr="00F7524A">
        <w:rPr>
          <w:noProof/>
        </w:rPr>
        <w:t>Anderson, Laurent, &amp; Yantis, 2011; Della</w:t>
      </w:r>
      <w:r>
        <w:rPr>
          <w:noProof/>
        </w:rPr>
        <w:t xml:space="preserve"> Libera &amp; Chelazzi, 2009; </w:t>
      </w:r>
      <w:r w:rsidRPr="00F7524A">
        <w:rPr>
          <w:noProof/>
        </w:rPr>
        <w:t>Failing &amp; Theeuwes, 2014)</w:t>
      </w:r>
      <w:r>
        <w:fldChar w:fldCharType="end"/>
      </w:r>
      <w:r>
        <w:t>.</w:t>
      </w:r>
      <w:commentRangeEnd w:id="25"/>
      <w:r w:rsidR="002F7B0C">
        <w:rPr>
          <w:rStyle w:val="CommentReference"/>
        </w:rPr>
        <w:commentReference w:id="25"/>
      </w:r>
      <w:r>
        <w:t xml:space="preserve"> While these studies </w:t>
      </w:r>
      <w:r w:rsidR="002F5F19">
        <w:t>usually</w:t>
      </w:r>
      <w:r>
        <w:t xml:space="preserve"> use</w:t>
      </w:r>
      <w:r w:rsidR="003E1103">
        <w:t>d</w:t>
      </w:r>
      <w:r>
        <w:t xml:space="preserve"> two different tasks </w:t>
      </w:r>
      <w:r w:rsidR="003E1103">
        <w:t>for</w:t>
      </w:r>
      <w:r>
        <w:t xml:space="preserve"> the training and the test phase</w:t>
      </w:r>
      <w:r w:rsidR="003E1103">
        <w:t>s</w:t>
      </w:r>
      <w:r>
        <w:t xml:space="preserve">, here we show </w:t>
      </w:r>
      <w:r w:rsidR="003E1103">
        <w:t>that a similar value based attention capture effect can be found when task demands remain unchanged across all phases</w:t>
      </w:r>
      <w:r>
        <w:t xml:space="preserve">. </w:t>
      </w:r>
      <w:r w:rsidR="003E1103">
        <w:t>P</w:t>
      </w:r>
      <w:r>
        <w:t xml:space="preserve">articipants were faster to detect </w:t>
      </w:r>
      <w:r w:rsidR="003E1103">
        <w:t>coherent motion</w:t>
      </w:r>
      <w:r>
        <w:t xml:space="preserve"> when </w:t>
      </w:r>
      <w:r w:rsidR="003E1103">
        <w:t>it was embedded in a</w:t>
      </w:r>
      <w:r>
        <w:t xml:space="preserve"> high </w:t>
      </w:r>
      <w:r w:rsidR="009B14C1">
        <w:t>compared to</w:t>
      </w:r>
      <w:r w:rsidR="003B1D72">
        <w:t xml:space="preserve"> low </w:t>
      </w:r>
      <w:r>
        <w:t>reward</w:t>
      </w:r>
      <w:r w:rsidR="003E1103">
        <w:t xml:space="preserve"> RDK</w:t>
      </w:r>
      <w:r>
        <w:t xml:space="preserve">. This difference was </w:t>
      </w:r>
      <w:r w:rsidR="003B1D72">
        <w:t xml:space="preserve">clearly </w:t>
      </w:r>
      <w:r>
        <w:t xml:space="preserve">present in the </w:t>
      </w:r>
      <w:r w:rsidR="003B1D72">
        <w:t xml:space="preserve">training </w:t>
      </w:r>
      <w:r>
        <w:t>phase</w:t>
      </w:r>
      <w:r w:rsidR="003B1D72">
        <w:t>, but also in the subsequent test phase where behavior was no longer rewarded</w:t>
      </w:r>
      <w:r>
        <w:t xml:space="preserve">. </w:t>
      </w:r>
      <w:r w:rsidR="00834044">
        <w:t xml:space="preserve">This </w:t>
      </w:r>
      <w:r w:rsidR="003B1D72">
        <w:t xml:space="preserve">observation is compatible with the assumption that </w:t>
      </w:r>
      <w:r w:rsidR="00834044">
        <w:t xml:space="preserve">reward history </w:t>
      </w:r>
      <w:r w:rsidR="003B1D72">
        <w:t xml:space="preserve">can exert long lasting effects </w:t>
      </w:r>
      <w:r w:rsidR="00834044">
        <w:t>on</w:t>
      </w:r>
      <w:r w:rsidR="003B1D72">
        <w:t xml:space="preserve"> the guidance of</w:t>
      </w:r>
      <w:r w:rsidR="00834044">
        <w:t xml:space="preserve"> selective attention, even </w:t>
      </w:r>
      <w:r w:rsidR="003C3BEF">
        <w:t xml:space="preserve">if </w:t>
      </w:r>
      <w:r w:rsidR="00834044">
        <w:t xml:space="preserve">this effect is </w:t>
      </w:r>
      <w:r w:rsidR="003C3BEF">
        <w:t xml:space="preserve">actually unrelated to </w:t>
      </w:r>
      <w:r w:rsidR="00C76847">
        <w:t>the current goals</w:t>
      </w:r>
      <w:r w:rsidR="003C3BEF">
        <w:t xml:space="preserve"> </w:t>
      </w:r>
      <w:r w:rsidR="00834044">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mendeley":{"formattedCitation":"(B. A. Anderson, 2016; M. Failing &amp; Theeuwes, 2017)","manualFormatting":"(Anderson, 2016; Failing &amp; Theeuwes, 2017)","plainTextFormattedCitation":"(B. A. Anderson, 2016; M. Failing &amp; Theeuwes, 2017)","previouslyFormattedCitation":"(B. A. Anderson, 2016; M. Failing &amp; Theeuwes, 2017)"},"properties":{"noteIndex":0},"schema":"https://github.com/citation-style-language/schema/raw/master/csl-citation.json"}</w:instrText>
      </w:r>
      <w:r w:rsidR="00834044">
        <w:fldChar w:fldCharType="separate"/>
      </w:r>
      <w:r w:rsidR="00834044" w:rsidRPr="00834044">
        <w:rPr>
          <w:noProof/>
        </w:rPr>
        <w:t>(Anderson, 2016; Failing &amp; Theeuwes, 2017)</w:t>
      </w:r>
      <w:r w:rsidR="00834044">
        <w:fldChar w:fldCharType="end"/>
      </w:r>
      <w:r w:rsidR="00834044">
        <w:t xml:space="preserve">. </w:t>
      </w:r>
    </w:p>
    <w:p w14:paraId="4E213C88" w14:textId="57C0A0D4" w:rsidR="00C75440" w:rsidRDefault="00834044" w:rsidP="00C75440">
      <w:pPr>
        <w:spacing w:line="480" w:lineRule="auto"/>
        <w:ind w:firstLine="720"/>
        <w:jc w:val="both"/>
      </w:pPr>
      <w:commentRangeStart w:id="26"/>
      <w:r>
        <w:t>At the neural level, w</w:t>
      </w:r>
      <w:r w:rsidR="00C75440">
        <w:t xml:space="preserve">e </w:t>
      </w:r>
      <w:r w:rsidR="003C3BEF">
        <w:t xml:space="preserve">found that </w:t>
      </w:r>
      <w:r w:rsidR="00C75440">
        <w:t xml:space="preserve">the SSVEP </w:t>
      </w:r>
      <w:r w:rsidR="003C3BEF">
        <w:t xml:space="preserve">response provided a valid measure of feature-based attention as its </w:t>
      </w:r>
      <w:r w:rsidR="00C75440">
        <w:t>amplitude</w:t>
      </w:r>
      <w:r w:rsidR="003C3BEF">
        <w:t xml:space="preserve"> was clearly larger for attended (target) compared to unattended (distractor) RDKs, thereby </w:t>
      </w:r>
      <w:r w:rsidR="003D06CF">
        <w:t xml:space="preserve">confirming </w:t>
      </w:r>
      <w:r w:rsidR="003C3BEF">
        <w:t xml:space="preserve">previous findings </w:t>
      </w:r>
      <w:r w:rsidR="00C75440">
        <w:fldChar w:fldCharType="begin" w:fldLock="1"/>
      </w:r>
      <w:r w:rsidR="00064A8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Müller, &amp; Hillyard, 2012; S K Andersen &amp; Müller, 2010)","manualFormatting":"(Andersen, Müller, &amp; Hillyard, 2012; Andersen &amp; Müller, 2010)","plainTextFormattedCitation":"(S. K. Andersen, Müller, &amp; Hillyard, 2012; S K Andersen &amp; Müller, 2010)","previouslyFormattedCitation":"(S. K. Andersen, Müller, &amp; Hillyard, 2012; S K Andersen &amp; Müller, 2010)"},"properties":{"noteIndex":0},"schema":"https://github.com/citation-style-language/schema/raw/master/csl-citation.json"}</w:instrText>
      </w:r>
      <w:r w:rsidR="00C75440">
        <w:fldChar w:fldCharType="separate"/>
      </w:r>
      <w:r w:rsidR="00064A80">
        <w:rPr>
          <w:noProof/>
        </w:rPr>
        <w:t>(</w:t>
      </w:r>
      <w:r w:rsidR="000B7FFA" w:rsidRPr="000B7FFA">
        <w:rPr>
          <w:noProof/>
        </w:rPr>
        <w:t>Andersen</w:t>
      </w:r>
      <w:r w:rsidR="00064A80">
        <w:rPr>
          <w:noProof/>
        </w:rPr>
        <w:t xml:space="preserve">, Müller, &amp; Hillyard, 2012; </w:t>
      </w:r>
      <w:r w:rsidR="000B7FFA" w:rsidRPr="000B7FFA">
        <w:rPr>
          <w:noProof/>
        </w:rPr>
        <w:t>Andersen &amp; Müller, 2010)</w:t>
      </w:r>
      <w:r w:rsidR="00C75440">
        <w:fldChar w:fldCharType="end"/>
      </w:r>
      <w:r w:rsidR="00C75440">
        <w:t>.</w:t>
      </w:r>
      <w:commentRangeEnd w:id="26"/>
      <w:r w:rsidR="005627CC">
        <w:rPr>
          <w:rStyle w:val="CommentReference"/>
        </w:rPr>
        <w:commentReference w:id="26"/>
      </w:r>
      <w:r w:rsidR="00C75440">
        <w:t xml:space="preserve"> </w:t>
      </w:r>
      <w:r w:rsidR="003C3BEF">
        <w:t xml:space="preserve">This gain control effect was not only confined to the baseline phase (before value was introduced), but clearly visible in all </w:t>
      </w:r>
      <w:r w:rsidR="00C75440">
        <w:t>th</w:t>
      </w:r>
      <w:r w:rsidR="003C3BEF">
        <w:t>re</w:t>
      </w:r>
      <w:r w:rsidR="00C75440">
        <w:t xml:space="preserve">e phases </w:t>
      </w:r>
      <w:r w:rsidR="00850446">
        <w:t>of</w:t>
      </w:r>
      <w:r w:rsidR="00C75440">
        <w:t xml:space="preserve"> the experiment</w:t>
      </w:r>
      <w:r w:rsidR="003C3BEF">
        <w:t>, including training and test</w:t>
      </w:r>
      <w:r w:rsidR="00C75440">
        <w:t xml:space="preserve">. </w:t>
      </w:r>
      <w:commentRangeStart w:id="27"/>
      <w:r w:rsidR="00850446">
        <w:t>Crucially</w:t>
      </w:r>
      <w:r w:rsidR="003C3BEF">
        <w:t>, t</w:t>
      </w:r>
      <w:r w:rsidR="00C75440">
        <w:t xml:space="preserve">his </w:t>
      </w:r>
      <w:r w:rsidR="00077F5A">
        <w:t>robust</w:t>
      </w:r>
      <w:r w:rsidR="00C75440">
        <w:t xml:space="preserve"> </w:t>
      </w:r>
      <w:r w:rsidR="003C3BEF">
        <w:t xml:space="preserve">attention </w:t>
      </w:r>
      <w:r w:rsidR="00C75440">
        <w:t xml:space="preserve">effect was modulated by </w:t>
      </w:r>
      <w:r w:rsidR="003C3BEF">
        <w:t>valu</w:t>
      </w:r>
      <w:commentRangeEnd w:id="27"/>
      <w:r w:rsidR="002F7B0C">
        <w:rPr>
          <w:rStyle w:val="CommentReference"/>
        </w:rPr>
        <w:commentReference w:id="27"/>
      </w:r>
      <w:r w:rsidR="003C3BEF">
        <w:t>e</w:t>
      </w:r>
      <w:r w:rsidR="00C75440">
        <w:t xml:space="preserve">. </w:t>
      </w:r>
      <w:r w:rsidR="00850446">
        <w:t>M</w:t>
      </w:r>
      <w:r w:rsidR="00C75440">
        <w:t>odel comparison</w:t>
      </w:r>
      <w:r w:rsidR="003C3BEF">
        <w:t xml:space="preserve"> showed </w:t>
      </w:r>
      <w:r w:rsidR="00C75440">
        <w:t xml:space="preserve">that the models which </w:t>
      </w:r>
      <w:r w:rsidR="003C3BEF">
        <w:t xml:space="preserve">took </w:t>
      </w:r>
      <w:r w:rsidR="00C75440">
        <w:t xml:space="preserve">into account </w:t>
      </w:r>
      <w:r w:rsidR="003C3BEF">
        <w:t>value</w:t>
      </w:r>
      <w:r w:rsidR="00C75440">
        <w:t xml:space="preserve"> account</w:t>
      </w:r>
      <w:r w:rsidR="003C3BEF">
        <w:t>ed</w:t>
      </w:r>
      <w:r w:rsidR="00C75440">
        <w:t xml:space="preserve"> </w:t>
      </w:r>
      <w:r w:rsidR="0061755A">
        <w:t xml:space="preserve">for </w:t>
      </w:r>
      <w:r w:rsidR="00C75440">
        <w:t xml:space="preserve">the </w:t>
      </w:r>
      <w:r w:rsidR="003C3BEF">
        <w:t xml:space="preserve">SSVEP </w:t>
      </w:r>
      <w:r w:rsidR="00C75440">
        <w:t xml:space="preserve">data </w:t>
      </w:r>
      <w:r w:rsidR="00C76847">
        <w:t>much better than the model which</w:t>
      </w:r>
      <w:r w:rsidR="00C75440">
        <w:t xml:space="preserve"> include</w:t>
      </w:r>
      <w:r w:rsidR="003C3BEF">
        <w:t>d</w:t>
      </w:r>
      <w:r w:rsidR="00C75440">
        <w:t xml:space="preserve"> only the effect of </w:t>
      </w:r>
      <w:r w:rsidR="00D926EC">
        <w:t>goal-directed</w:t>
      </w:r>
      <w:r w:rsidR="00C75440">
        <w:t xml:space="preserve"> attention. This result</w:t>
      </w:r>
      <w:r w:rsidR="00A474A9">
        <w:t xml:space="preserve"> </w:t>
      </w:r>
      <w:r w:rsidR="00F94A0F">
        <w:t>accords</w:t>
      </w:r>
      <w:r w:rsidR="00850446">
        <w:t xml:space="preserve"> with</w:t>
      </w:r>
      <w:r w:rsidR="00F94A0F">
        <w:t xml:space="preserve"> and extends </w:t>
      </w:r>
      <w:r w:rsidR="00A474A9">
        <w:t xml:space="preserve">previous </w:t>
      </w:r>
      <w:r w:rsidR="00F94A0F">
        <w:t xml:space="preserve">fMRI </w:t>
      </w:r>
      <w:r>
        <w:fldChar w:fldCharType="begin" w:fldLock="1"/>
      </w:r>
      <w:r>
        <w:instrText>ADDIN CSL_CITATION {"citationItems":[{"id":"ITEM-1","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1","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2","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2","issue":"September","issued":{"date-parts":[["2010"]]},"page":"1-8","title":"Embedding reward signals into perception and cognition.","type":"article-journal","volume":"4"},"uris":["http://www.mendeley.com/documents/?uuid=cd5bdebc-aa47-4f1b-9bd2-10f80449e8ad"]}],"mendeley":{"formattedCitation":"(Krebs et al., 2012; Pessoa &amp; Engelmann, 2010)","plainTextFormattedCitation":"(Krebs et al., 2012; Pessoa &amp; Engelmann, 2010)","previouslyFormattedCitation":"(Krebs et al., 2012; Pessoa &amp; Engelmann, 2010)"},"properties":{"noteIndex":0},"schema":"https://github.com/citation-style-language/schema/raw/master/csl-citation.json"}</w:instrText>
      </w:r>
      <w:r>
        <w:fldChar w:fldCharType="separate"/>
      </w:r>
      <w:r w:rsidRPr="00834044">
        <w:rPr>
          <w:noProof/>
        </w:rPr>
        <w:t>(Krebs et al., 2012; Pessoa &amp; Engelmann, 2010)</w:t>
      </w:r>
      <w:r>
        <w:fldChar w:fldCharType="end"/>
      </w:r>
      <w:r w:rsidR="00A474A9">
        <w:t xml:space="preserve"> and </w:t>
      </w:r>
      <w:r w:rsidR="00064A80">
        <w:t>EEG</w:t>
      </w:r>
      <w:r w:rsidR="00F94A0F">
        <w:t xml:space="preserve"> results</w:t>
      </w:r>
      <w:r>
        <w:t xml:space="preserve"> </w:t>
      </w:r>
      <w:r>
        <w:fldChar w:fldCharType="begin" w:fldLock="1"/>
      </w:r>
      <w:r w:rsidR="00460BC9">
        <w:instrText>ADDIN CSL_CITATION {"citationItems":[{"id":"ITEM-1","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1","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Schevernels et al., 2014)","plainTextFormattedCitation":"(Schevernels et al., 2014)","previouslyFormattedCitation":"(Schevernels et al., 2014)"},"properties":{"noteIndex":0},"schema":"https://github.com/citation-style-language/schema/raw/master/csl-citation.json"}</w:instrText>
      </w:r>
      <w:r>
        <w:fldChar w:fldCharType="separate"/>
      </w:r>
      <w:r w:rsidRPr="00834044">
        <w:rPr>
          <w:noProof/>
        </w:rPr>
        <w:t>(Schevernels et al., 2014)</w:t>
      </w:r>
      <w:r>
        <w:fldChar w:fldCharType="end"/>
      </w:r>
      <w:r w:rsidR="00F94A0F">
        <w:t>,</w:t>
      </w:r>
      <w:r>
        <w:t xml:space="preserve"> </w:t>
      </w:r>
      <w:commentRangeStart w:id="28"/>
      <w:r>
        <w:t xml:space="preserve">which </w:t>
      </w:r>
      <w:r w:rsidR="00F94A0F">
        <w:t>showed</w:t>
      </w:r>
      <w:r>
        <w:t xml:space="preserve"> that </w:t>
      </w:r>
      <w:r w:rsidR="00C76847">
        <w:t xml:space="preserve">rewards </w:t>
      </w:r>
      <w:r w:rsidR="00F94A0F">
        <w:t xml:space="preserve">can </w:t>
      </w:r>
      <w:r w:rsidR="0061755A">
        <w:t>enhance</w:t>
      </w:r>
      <w:r>
        <w:t xml:space="preserve"> attentional control</w:t>
      </w:r>
      <w:commentRangeEnd w:id="28"/>
      <w:r w:rsidR="005627CC">
        <w:rPr>
          <w:rStyle w:val="CommentReference"/>
        </w:rPr>
        <w:commentReference w:id="28"/>
      </w:r>
      <w:r w:rsidR="00850446">
        <w:t xml:space="preserve">. </w:t>
      </w:r>
      <w:r w:rsidR="00F94A0F">
        <w:t xml:space="preserve">More generally, </w:t>
      </w:r>
      <w:commentRangeStart w:id="29"/>
      <w:r w:rsidR="00F94A0F">
        <w:t>o</w:t>
      </w:r>
      <w:r>
        <w:t>ur</w:t>
      </w:r>
      <w:r w:rsidR="00A474A9">
        <w:t xml:space="preserve"> findings </w:t>
      </w:r>
      <w:r w:rsidR="00F94A0F">
        <w:t>accord with several</w:t>
      </w:r>
      <w:r w:rsidR="00A474A9">
        <w:t xml:space="preserve"> theoretical models </w:t>
      </w:r>
      <w:r w:rsidR="00F94A0F">
        <w:t xml:space="preserve">according to which </w:t>
      </w:r>
      <w:r w:rsidR="00A474A9">
        <w:t xml:space="preserve">motivation </w:t>
      </w:r>
      <w:r w:rsidR="00F94A0F">
        <w:t xml:space="preserve">plays </w:t>
      </w:r>
      <w:r>
        <w:t xml:space="preserve">a </w:t>
      </w:r>
      <w:r w:rsidR="00A474A9">
        <w:t xml:space="preserve">crucial </w:t>
      </w:r>
      <w:r w:rsidR="00F94A0F">
        <w:t>role</w:t>
      </w:r>
      <w:r w:rsidR="00850446">
        <w:t xml:space="preserve"> in attention </w:t>
      </w:r>
      <w:r w:rsidR="00850446">
        <w:fldChar w:fldCharType="begin" w:fldLock="1"/>
      </w:r>
      <w:r w:rsidR="00850446">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080/13506285.2014.974729","ISBN":"0000000000000","ISSN":"0036-8075","PMID":"25792328","author":[{"dropping-particle":"","family":"Pessoa","given":"Luiz","non-dropping-particle":"","parse-names":false,"suffix":""}],"container-title":"Visual Cognition","id":"ITEM-2","issue":"1-2","issued":{"date-parts":[["2015"]]},"page":"272-290","title":"Multiple influences of reward on perception and attention","type":"article-journal","volume":"23"},"uris":["http://www.mendeley.com/documents/?uuid=f187d3d7-7d05-43c5-b97c-c7222b06f027"]}],"mendeley":{"formattedCitation":"(Awh et al., 2012; Pessoa, 2015)","plainTextFormattedCitation":"(Awh et al., 2012; Pessoa, 2015)"},"properties":{"noteIndex":0},"schema":"https://github.com/citation-style-language/schema/raw/master/csl-citation.json"}</w:instrText>
      </w:r>
      <w:r w:rsidR="00850446">
        <w:fldChar w:fldCharType="separate"/>
      </w:r>
      <w:r w:rsidR="00850446" w:rsidRPr="00850446">
        <w:rPr>
          <w:noProof/>
        </w:rPr>
        <w:t>(Awh et al., 2012; Pessoa, 2015)</w:t>
      </w:r>
      <w:r w:rsidR="00850446">
        <w:fldChar w:fldCharType="end"/>
      </w:r>
      <w:r w:rsidR="00850446">
        <w:t xml:space="preserve"> and, more broadly, cognitive contro</w:t>
      </w:r>
      <w:commentRangeEnd w:id="29"/>
      <w:r w:rsidR="00DC1C6B">
        <w:rPr>
          <w:rStyle w:val="CommentReference"/>
        </w:rPr>
        <w:commentReference w:id="29"/>
      </w:r>
      <w:r w:rsidR="00850446">
        <w:t>l</w:t>
      </w:r>
      <w:r w:rsidR="00C75440">
        <w:t xml:space="preserve"> </w:t>
      </w:r>
      <w:r w:rsidR="00C75440">
        <w:lastRenderedPageBreak/>
        <w:fldChar w:fldCharType="begin" w:fldLock="1"/>
      </w:r>
      <w:r w:rsidR="00C75440">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75440">
        <w:fldChar w:fldCharType="separate"/>
      </w:r>
      <w:r w:rsidR="00C75440" w:rsidRPr="006E3FAB">
        <w:rPr>
          <w:noProof/>
        </w:rPr>
        <w:t>(Brown &amp; Alexander, 2017; Holroyd &amp; McClure, 2015; Shenhav, Botvinick, &amp; Cohen, 2013; Verguts, Vassena, &amp; Silvetti, 2015)</w:t>
      </w:r>
      <w:r w:rsidR="00C75440">
        <w:fldChar w:fldCharType="end"/>
      </w:r>
      <w:r w:rsidR="00C75440">
        <w:t xml:space="preserve">. </w:t>
      </w:r>
    </w:p>
    <w:p w14:paraId="19CF0CD8" w14:textId="51B94E6E" w:rsidR="002C06AF" w:rsidRDefault="00CF1E39" w:rsidP="00A80922">
      <w:pPr>
        <w:spacing w:line="480" w:lineRule="auto"/>
        <w:jc w:val="both"/>
      </w:pPr>
      <w:r>
        <w:tab/>
      </w:r>
      <w:r w:rsidR="005E7991">
        <w:t xml:space="preserve">Crucially, our </w:t>
      </w:r>
      <w:r w:rsidR="00F94A0F">
        <w:t xml:space="preserve">results shed new light on </w:t>
      </w:r>
      <w:r w:rsidR="005E7991">
        <w:t xml:space="preserve">the mechanism </w:t>
      </w:r>
      <w:r w:rsidR="00794D95">
        <w:t>through which rewards influence</w:t>
      </w:r>
      <w:r w:rsidR="005E7991">
        <w:t xml:space="preserve"> goal-direc</w:t>
      </w:r>
      <w:r w:rsidR="006766E6">
        <w:t xml:space="preserve">ted attention. </w:t>
      </w:r>
      <w:r w:rsidR="00834044">
        <w:t xml:space="preserve">While previous studies have mostly focused on the influence of rewards on attention </w:t>
      </w:r>
      <w:r w:rsidR="007E6138">
        <w:t>prior to stimulus processing (preparatory phase)</w:t>
      </w:r>
      <w:r w:rsidR="00834044">
        <w:t xml:space="preserve">, </w:t>
      </w:r>
      <w:r w:rsidR="007E6138">
        <w:t>here we could examine genuine stimulus-related neural processing by means of SSVEPs, and changing as a function of value and attention concurrently</w:t>
      </w:r>
      <w:r w:rsidR="00834044">
        <w:t xml:space="preserve">. </w:t>
      </w:r>
      <w:commentRangeStart w:id="30"/>
      <w:r w:rsidR="00234A79">
        <w:t xml:space="preserve">Confirming what we have hypothesized, </w:t>
      </w:r>
      <w:commentRangeEnd w:id="30"/>
      <w:r w:rsidR="005627CC">
        <w:rPr>
          <w:rStyle w:val="CommentReference"/>
        </w:rPr>
        <w:commentReference w:id="30"/>
      </w:r>
      <w:r w:rsidR="00234A79">
        <w:t>o</w:t>
      </w:r>
      <w:r w:rsidR="006766E6">
        <w:t xml:space="preserve">ur </w:t>
      </w:r>
      <w:r w:rsidR="00850446">
        <w:t xml:space="preserve">SSVEP </w:t>
      </w:r>
      <w:r w:rsidR="006766E6">
        <w:t xml:space="preserve">results indicate that the </w:t>
      </w:r>
      <w:r w:rsidR="00234A79">
        <w:t xml:space="preserve">introduction of rewards </w:t>
      </w:r>
      <w:r w:rsidR="005E7991">
        <w:t>facilitated processing of s</w:t>
      </w:r>
      <w:r w:rsidR="00794D95">
        <w:t>t</w:t>
      </w:r>
      <w:r w:rsidR="005E7991">
        <w:t xml:space="preserve">imuli linked to high reward </w:t>
      </w:r>
      <w:r w:rsidR="007E6138">
        <w:t>value</w:t>
      </w:r>
      <w:r w:rsidR="002F5F19">
        <w:t>. This facilitation is likely localized in the V1-V3 areas of the visual cortex, in which the attentional modulation of the SSVEP signal in the current paradigm occurs</w:t>
      </w:r>
      <w:r w:rsidR="000B7FFA">
        <w:t xml:space="preserve"> </w:t>
      </w:r>
      <w:r w:rsidR="000B7FFA">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2","issue":"13","issued":{"date-parts":[["2008"]]},"page":"1006-1009","title":"Attention Facilitates Multiple Stimulus Features in Parallel in Human Visual Cortex","type":"article-journal","volume":"18"},"uris":["http://www.mendeley.com/documents/?uuid=0f2f1ab8-035a-4e3b-b136-284004c17504"]}],"mendeley":{"formattedCitation":"(S K Andersen &amp; Müller, 2010; Søren K. Andersen, Hillyard, &amp; Müller, 2008)","manualFormatting":"(Andersen &amp; Müller, 2010; Andersen, Hillyard, &amp; Müller, 2008)","plainTextFormattedCitation":"(S K Andersen &amp; Müller, 2010; Søren K. Andersen, Hillyard, &amp; Müller, 2008)","previouslyFormattedCitation":"(S K Andersen &amp; Müller, 2010; Søren K. Andersen, Hillyard, &amp; Müller, 2008)"},"properties":{"noteIndex":0},"schema":"https://github.com/citation-style-language/schema/raw/master/csl-citation.json"}</w:instrText>
      </w:r>
      <w:r w:rsidR="000B7FFA">
        <w:fldChar w:fldCharType="separate"/>
      </w:r>
      <w:r w:rsidR="000B7FFA">
        <w:rPr>
          <w:noProof/>
        </w:rPr>
        <w:t>(</w:t>
      </w:r>
      <w:r w:rsidR="000B7FFA" w:rsidRPr="000B7FFA">
        <w:rPr>
          <w:noProof/>
        </w:rPr>
        <w:t>An</w:t>
      </w:r>
      <w:r w:rsidR="000B7FFA">
        <w:rPr>
          <w:noProof/>
        </w:rPr>
        <w:t xml:space="preserve">dersen &amp; Müller, 2010; </w:t>
      </w:r>
      <w:r w:rsidR="000B7FFA" w:rsidRPr="000B7FFA">
        <w:rPr>
          <w:noProof/>
        </w:rPr>
        <w:t>Andersen, Hillyard, &amp; Müller, 2008)</w:t>
      </w:r>
      <w:r w:rsidR="000B7FFA">
        <w:fldChar w:fldCharType="end"/>
      </w:r>
      <w:r w:rsidR="005E7991">
        <w:t xml:space="preserve">. </w:t>
      </w:r>
      <w:r>
        <w:t xml:space="preserve">It is </w:t>
      </w:r>
      <w:r w:rsidR="006766E6">
        <w:t>likely</w:t>
      </w:r>
      <w:r>
        <w:t xml:space="preserve"> that the enhanced </w:t>
      </w:r>
      <w:r w:rsidR="003E7E0F">
        <w:t xml:space="preserve">anticipatory </w:t>
      </w:r>
      <w:r>
        <w:t xml:space="preserve">frontoparietal activity reported in fMRI studies of reward attention (Krebs &amp; Woldorff, 2017) </w:t>
      </w:r>
      <w:r w:rsidR="003E7E0F">
        <w:t xml:space="preserve">leads to the increase in the processing of reward-related targets in the visual cortex which we observe. Our finding is in line with the </w:t>
      </w:r>
      <w:r w:rsidR="00A80922">
        <w:t xml:space="preserve">previous fMRI studies indicating improved processing of stimuli linked to high rewards </w:t>
      </w:r>
      <w:r w:rsidR="00A80922">
        <w:fldChar w:fldCharType="begin" w:fldLock="1"/>
      </w:r>
      <w:r w:rsidR="00ED76F0">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id":"ITEM-2","itemData":{"DOI":"10.1016/j.neuron.2014.12.049","ISBN":"1097-4199 (Electronic)\\r0896-6273 (Linking)","ISSN":"0896-6273","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2","issue":"3","issued":{"date-parts":[["2015"]]},"page":"512-518","publisher":"Elsevier Inc.","title":"Neural Mechanisms of Incentive Salience in Naturalistic Human Vision Report Neural Mechanisms of Incentive Salience in Naturalistic Human Vision","type":"article-journal","volume":"85"},"uris":["http://www.mendeley.com/documents/?uuid=9f8deae0-909d-46c0-81c5-1b9ad7d34530"]}],"mendeley":{"formattedCitation":"(Hickey &amp; Peelen, 2015b; Serences, 2008)","manualFormatting":"(Hickey &amp; Peelen, 2015; Serences, 2008)","plainTextFormattedCitation":"(Hickey &amp; Peelen, 2015b; Serences, 2008)","previouslyFormattedCitation":"(Hickey &amp; Peelen, 2015b; Serences, 2008)"},"properties":{"noteIndex":0},"schema":"https://github.com/citation-style-language/schema/raw/master/csl-citation.json"}</w:instrText>
      </w:r>
      <w:r w:rsidR="00A80922">
        <w:fldChar w:fldCharType="separate"/>
      </w:r>
      <w:r w:rsidR="0061755A">
        <w:rPr>
          <w:noProof/>
        </w:rPr>
        <w:t>(Hickey &amp; Peelen, 2015</w:t>
      </w:r>
      <w:r w:rsidR="00A80922" w:rsidRPr="00A80922">
        <w:rPr>
          <w:noProof/>
        </w:rPr>
        <w:t>; Serences, 2008)</w:t>
      </w:r>
      <w:r w:rsidR="00A80922">
        <w:fldChar w:fldCharType="end"/>
      </w:r>
      <w:r w:rsidR="00A80922">
        <w:t xml:space="preserve">. </w:t>
      </w:r>
      <w:r w:rsidR="003E7E0F">
        <w:t xml:space="preserve">Importantly, the facilitated processing of the </w:t>
      </w:r>
      <w:r w:rsidR="00A80922">
        <w:t xml:space="preserve">high value </w:t>
      </w:r>
      <w:r w:rsidR="006C4F1A">
        <w:t>color</w:t>
      </w:r>
      <w:r w:rsidR="003E7E0F">
        <w:t xml:space="preserve"> </w:t>
      </w:r>
      <w:r w:rsidR="00A80922">
        <w:t>was</w:t>
      </w:r>
      <w:r w:rsidR="003E7E0F">
        <w:t xml:space="preserve"> present both when that </w:t>
      </w:r>
      <w:r w:rsidR="006C4F1A">
        <w:t>color</w:t>
      </w:r>
      <w:r w:rsidR="003E7E0F">
        <w:t xml:space="preserve"> </w:t>
      </w:r>
      <w:r w:rsidR="006C4F1A">
        <w:t>was</w:t>
      </w:r>
      <w:r w:rsidR="003E7E0F">
        <w:t xml:space="preserve"> a target and a distractor. When the high </w:t>
      </w:r>
      <w:r w:rsidR="006C4F1A">
        <w:t>value color</w:t>
      </w:r>
      <w:r w:rsidR="003E7E0F">
        <w:t xml:space="preserve"> </w:t>
      </w:r>
      <w:r w:rsidR="00A80922">
        <w:t>was</w:t>
      </w:r>
      <w:r w:rsidR="003E7E0F">
        <w:t xml:space="preserve"> a distractor, the facilitated processing of the </w:t>
      </w:r>
      <w:r w:rsidR="006C4F1A">
        <w:t>color</w:t>
      </w:r>
      <w:r w:rsidR="003E7E0F">
        <w:t xml:space="preserve"> </w:t>
      </w:r>
      <w:r w:rsidR="00A80922">
        <w:t>was</w:t>
      </w:r>
      <w:r w:rsidR="003E7E0F">
        <w:t xml:space="preserve"> in collision with the goal to attend to the other </w:t>
      </w:r>
      <w:r w:rsidR="006C4F1A">
        <w:t>color</w:t>
      </w:r>
      <w:r w:rsidR="003E7E0F">
        <w:t xml:space="preserve">. </w:t>
      </w:r>
      <w:r w:rsidR="002C06AF">
        <w:t>This finding is in line with the theories proposing that reward associations can counteract top-down attentional control (Chelazzi et al., 2013; Anderson, 2016; Failing &amp; Theeuwes, 2018).</w:t>
      </w:r>
      <w:r w:rsidR="003E7E0F">
        <w:t xml:space="preserve"> </w:t>
      </w:r>
      <w:r w:rsidR="00C76847">
        <w:t>Notably, facilitated</w:t>
      </w:r>
      <w:r w:rsidR="003E7E0F">
        <w:t xml:space="preserve"> processing of the distractor in this case did not lead to worse or slower detection </w:t>
      </w:r>
      <w:r w:rsidR="002E6D56">
        <w:t xml:space="preserve">of the targets compared to baseline. However, participants were slower in detecting the </w:t>
      </w:r>
      <w:r w:rsidR="00B105F5">
        <w:t>motion</w:t>
      </w:r>
      <w:r w:rsidR="002E6D56">
        <w:t xml:space="preserve"> of the targets on these trials compared to the trials </w:t>
      </w:r>
      <w:r w:rsidR="006C4F1A">
        <w:t>with targets of high value</w:t>
      </w:r>
      <w:r w:rsidR="002E6D56">
        <w:t xml:space="preserve">. </w:t>
      </w:r>
    </w:p>
    <w:p w14:paraId="6160E81F" w14:textId="6E4C196F" w:rsidR="00453ED3" w:rsidRDefault="002C06AF" w:rsidP="00453ED3">
      <w:pPr>
        <w:spacing w:line="480" w:lineRule="auto"/>
        <w:jc w:val="both"/>
      </w:pPr>
      <w:r>
        <w:lastRenderedPageBreak/>
        <w:tab/>
      </w:r>
      <w:r w:rsidR="00794D95">
        <w:t xml:space="preserve">Our paradigm allowed us to simultaneously measure the processing of stimuli linked to both high and low </w:t>
      </w:r>
      <w:r w:rsidR="00C76847">
        <w:t>value</w:t>
      </w:r>
      <w:r w:rsidR="00794D95">
        <w:t xml:space="preserve">. </w:t>
      </w:r>
      <w:r w:rsidR="003B2DF8">
        <w:t>Some initial e</w:t>
      </w:r>
      <w:r w:rsidR="00460BC9">
        <w:t xml:space="preserve">vidence for the suppression of the stimuli linked to low compared to high rewards has been found at the behavioral and neural level </w:t>
      </w:r>
      <w:r w:rsidR="00460BC9">
        <w:fldChar w:fldCharType="begin" w:fldLock="1"/>
      </w:r>
      <w:r w:rsidR="00453ED3">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a; Padmala &amp; Pessoa, 2011)","manualFormatting":"(Hickey &amp; Peelen, 2015; Padmala &amp; Pessoa, 2011)","plainTextFormattedCitation":"(Hickey &amp; Peelen, 2015a; Padmala &amp; Pessoa, 2011)","previouslyFormattedCitation":"(Hickey &amp; Peelen, 2015a; Padmala &amp; Pessoa, 2011)"},"properties":{"noteIndex":0},"schema":"https://github.com/citation-style-language/schema/raw/master/csl-citation.json"}</w:instrText>
      </w:r>
      <w:r w:rsidR="00460BC9">
        <w:fldChar w:fldCharType="separate"/>
      </w:r>
      <w:r w:rsidR="00A80922">
        <w:rPr>
          <w:noProof/>
        </w:rPr>
        <w:t>(Hickey &amp; Peelen, 2015</w:t>
      </w:r>
      <w:r w:rsidR="00A80922" w:rsidRPr="00A80922">
        <w:rPr>
          <w:noProof/>
        </w:rPr>
        <w:t>; Padmala &amp; Pessoa, 2011)</w:t>
      </w:r>
      <w:r w:rsidR="00460BC9">
        <w:fldChar w:fldCharType="end"/>
      </w:r>
      <w:r w:rsidR="00460BC9">
        <w:t xml:space="preserve">. </w:t>
      </w:r>
      <w:r w:rsidR="003B2DF8">
        <w:t xml:space="preserve">Suppression of the features linked to low or no rewards has also been proposed as one of the potential mechanisms through which incentives impact attention (Chelazzi et al., 2013; Anderson, 2016; Failing &amp; Theeuwes, 2018). </w:t>
      </w:r>
      <w:r w:rsidR="00234A79">
        <w:t xml:space="preserve">Contrary to </w:t>
      </w:r>
      <w:r w:rsidR="00DC1C6B">
        <w:t>this</w:t>
      </w:r>
      <w:r w:rsidR="00234A79">
        <w:t>, i</w:t>
      </w:r>
      <w:r w:rsidR="003B2DF8">
        <w:t>n this study w</w:t>
      </w:r>
      <w:r>
        <w:t>e have not found evidence for th</w:t>
      </w:r>
      <w:r w:rsidR="003B2DF8">
        <w:t xml:space="preserve">is </w:t>
      </w:r>
      <w:r w:rsidR="000B7FFA">
        <w:t>proposal</w:t>
      </w:r>
      <w:r w:rsidR="003B2DF8">
        <w:t xml:space="preserve">. Suppression was not present </w:t>
      </w:r>
      <w:r w:rsidR="00794D95">
        <w:t>neither when</w:t>
      </w:r>
      <w:r w:rsidR="003B2DF8">
        <w:t xml:space="preserve"> the low </w:t>
      </w:r>
      <w:r w:rsidR="006C4F1A">
        <w:t>value color was the target, nor when it was the distractor</w:t>
      </w:r>
      <w:r w:rsidR="00794D95">
        <w:t>. T</w:t>
      </w:r>
      <w:r>
        <w:t xml:space="preserve">he amount of attention allocated toward this feature remained unchanged throughout the experiment. </w:t>
      </w:r>
      <w:r w:rsidR="00453ED3">
        <w:t xml:space="preserve">There are two features of our experiment which could explain this finding. First, in our experiment both </w:t>
      </w:r>
      <w:r w:rsidR="006C4F1A">
        <w:t>colors</w:t>
      </w:r>
      <w:r w:rsidR="00453ED3">
        <w:t xml:space="preserve"> were related to rewards, but they differed in </w:t>
      </w:r>
      <w:r w:rsidR="004A31AE">
        <w:t>reward value</w:t>
      </w:r>
      <w:r w:rsidR="00453ED3">
        <w:t xml:space="preserve">. For example, the study which showed evidence for the suppression of the non-rewarded feature did so in the context in which suppression occurred for the representations of objects which were never rewarded (Hickey &amp; Peelen, 2015). In our paradigm it could be adaptive for participants not to suppress the </w:t>
      </w:r>
      <w:r w:rsidR="006C4F1A">
        <w:t>low value color</w:t>
      </w:r>
      <w:r w:rsidR="00453ED3">
        <w:t xml:space="preserve"> because correct responses to the </w:t>
      </w:r>
      <w:r w:rsidR="00B105F5">
        <w:t>motions</w:t>
      </w:r>
      <w:r w:rsidR="00453ED3">
        <w:t xml:space="preserve"> of this </w:t>
      </w:r>
      <w:r w:rsidR="006C4F1A">
        <w:t>color</w:t>
      </w:r>
      <w:r w:rsidR="00453ED3">
        <w:t xml:space="preserve"> would still earn them a reward on 20% of trials. Second, while the attended </w:t>
      </w:r>
      <w:r w:rsidR="006C4F1A">
        <w:t>color</w:t>
      </w:r>
      <w:r w:rsidR="00453ED3">
        <w:t xml:space="preserve"> changed trial-by-trial in our experiment, the experiment of Hickey and Peelen consisted out of small blocks of 16 trials in which the attended </w:t>
      </w:r>
      <w:r w:rsidR="006C4F1A">
        <w:t>object</w:t>
      </w:r>
      <w:r w:rsidR="00453ED3">
        <w:t xml:space="preserve"> was always the same (e.g., searching for a car in a complex picture). When searching for one object or feature across a number of future trials, it is possible that the optimal solution for the cognitive system is to suppress the processing of the other features or objects (i.e., distractors). However, if the attended feature is likely to change on each trial, as in our experiment, the suppression of the low rewarded feature could be maladaptive as it would carry a cost of reconfiguring the control signals on every trial </w:t>
      </w:r>
      <w:r w:rsidR="00453ED3">
        <w:fldChar w:fldCharType="begin" w:fldLock="1"/>
      </w:r>
      <w:r w:rsidR="00436F16">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rsidR="00453ED3">
        <w:fldChar w:fldCharType="separate"/>
      </w:r>
      <w:r w:rsidR="00453ED3" w:rsidRPr="00453ED3">
        <w:rPr>
          <w:noProof/>
        </w:rPr>
        <w:t>(</w:t>
      </w:r>
      <w:r w:rsidR="00453ED3">
        <w:rPr>
          <w:noProof/>
        </w:rPr>
        <w:t xml:space="preserve">for a computational implementation of a reconfiguration cost see: </w:t>
      </w:r>
      <w:r w:rsidR="00453ED3" w:rsidRPr="00453ED3">
        <w:rPr>
          <w:noProof/>
        </w:rPr>
        <w:t>Musslick, Shenhav, Botvinick, &amp; Cohen, 2015)</w:t>
      </w:r>
      <w:r w:rsidR="00453ED3">
        <w:fldChar w:fldCharType="end"/>
      </w:r>
      <w:r w:rsidR="00453ED3">
        <w:t xml:space="preserve">. </w:t>
      </w:r>
    </w:p>
    <w:p w14:paraId="010784F3" w14:textId="3B2C8E56" w:rsidR="00436F16" w:rsidRPr="00436F16" w:rsidRDefault="006636DE" w:rsidP="00E4130A">
      <w:pPr>
        <w:spacing w:line="480" w:lineRule="auto"/>
        <w:jc w:val="both"/>
      </w:pPr>
      <w:r>
        <w:lastRenderedPageBreak/>
        <w:tab/>
        <w:t xml:space="preserve">In the test phase behavior displayed the </w:t>
      </w:r>
      <w:r w:rsidR="00ED76F0">
        <w:t>similar</w:t>
      </w:r>
      <w:r>
        <w:t xml:space="preserve"> patterns as in the training phase. Individuals were faster to detect </w:t>
      </w:r>
      <w:r w:rsidR="00B105F5">
        <w:t>motions</w:t>
      </w:r>
      <w:r>
        <w:t xml:space="preserve"> of the dots in color related to high </w:t>
      </w:r>
      <w:r w:rsidR="004A31AE">
        <w:t>value</w:t>
      </w:r>
      <w:r>
        <w:t xml:space="preserve">. </w:t>
      </w:r>
      <w:r w:rsidR="001324C5">
        <w:t xml:space="preserve">This finding follows the reward-history effects reported in several paradigms </w:t>
      </w:r>
      <w:r w:rsidR="00436F16">
        <w:fldChar w:fldCharType="begin" w:fldLock="1"/>
      </w:r>
      <w:r w:rsidR="00436F16">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rsidR="00436F16">
        <w:fldChar w:fldCharType="separate"/>
      </w:r>
      <w:r w:rsidR="00436F16">
        <w:rPr>
          <w:noProof/>
        </w:rPr>
        <w:t>(</w:t>
      </w:r>
      <w:r w:rsidR="00436F16" w:rsidRPr="00F7524A">
        <w:rPr>
          <w:noProof/>
        </w:rPr>
        <w:t>Anderson, Laurent, &amp; Yantis, 2011; Della</w:t>
      </w:r>
      <w:r w:rsidR="00436F16">
        <w:rPr>
          <w:noProof/>
        </w:rPr>
        <w:t xml:space="preserve"> Libera &amp; Chelazzi, 2009; </w:t>
      </w:r>
      <w:r w:rsidR="00436F16" w:rsidRPr="00F7524A">
        <w:rPr>
          <w:noProof/>
        </w:rPr>
        <w:t>Failing &amp; Theeuwes, 2014)</w:t>
      </w:r>
      <w:r w:rsidR="00436F16">
        <w:fldChar w:fldCharType="end"/>
      </w:r>
      <w:r w:rsidR="001324C5">
        <w:t xml:space="preserve">. </w:t>
      </w:r>
      <w:r>
        <w:t xml:space="preserve">However, </w:t>
      </w:r>
      <w:r w:rsidR="009B145F">
        <w:t xml:space="preserve">our </w:t>
      </w:r>
      <w:r w:rsidR="00D549BD">
        <w:t xml:space="preserve">SSVEP </w:t>
      </w:r>
      <w:r w:rsidR="009B145F">
        <w:t xml:space="preserve">results show that </w:t>
      </w:r>
      <w:r>
        <w:t xml:space="preserve">the amount of attention allocated toward the high </w:t>
      </w:r>
      <w:r w:rsidR="00436F16">
        <w:t>value</w:t>
      </w:r>
      <w:r>
        <w:t xml:space="preserve"> </w:t>
      </w:r>
      <w:r w:rsidR="006C4F1A">
        <w:t>color</w:t>
      </w:r>
      <w:r>
        <w:t xml:space="preserve"> was the same</w:t>
      </w:r>
      <w:r w:rsidR="00436F16">
        <w:t xml:space="preserve"> in the test phase</w:t>
      </w:r>
      <w:r>
        <w:t xml:space="preserve"> as in the baseline. This result indicates that the longer lasting effect of reward history was not m</w:t>
      </w:r>
      <w:r w:rsidR="00436F16">
        <w:t xml:space="preserve">ediated by attention </w:t>
      </w:r>
      <w:r w:rsidR="00ED76F0">
        <w:t xml:space="preserve">as </w:t>
      </w:r>
      <w:r w:rsidR="00436F16">
        <w:t>measured by the SSVEPs</w:t>
      </w:r>
      <w:r>
        <w:t xml:space="preserve">. </w:t>
      </w:r>
      <w:r w:rsidR="00ED76F0">
        <w:t xml:space="preserve">A possible explanation for this finding </w:t>
      </w:r>
      <w:r w:rsidR="00436F16">
        <w:t xml:space="preserve">is that our measure captures the more sustained aspect of attention, while the effects of reward-history on the visual processing rely on more transient attentional capture </w:t>
      </w:r>
      <w:r w:rsidR="00436F16">
        <w:fldChar w:fldCharType="begin" w:fldLock="1"/>
      </w:r>
      <w:r w:rsidR="00436F16">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3","issue":"11","issued":{"date-parts":[["2017"]]},"page":"3009-3017","title":"Goal-Directed and Habit-Like Modulations of Stimulus Processing during Reinforcement Learning","type":"article-journal","volume":"37"},"uris":["http://www.mendeley.com/documents/?uuid=9ad1490b-11df-4819-9eff-7e637faca8c0"]},{"id":"ITEM-4","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w:instrText>
      </w:r>
      <w:r w:rsidR="00436F16" w:rsidRPr="00DD6EB2">
        <w:rPr>
          <w:lang w:val="nl-BE"/>
        </w:rPr>
        <w:instrText>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4","issued":{"date-parts":[["2015","5"]]},"page":"86-94","publisher":"Elsevier","title":"Neural evidence reveals the rapid effects of reward history on selective attention","type":"article-journal","volume":"1606"},"uris":["http://www.mendeley.com/documents/?uuid=ecde4fc0-3497-4da2-9ced-1c4afcbeebf9"]}],"mendeley":{"formattedCitation":"(Donohue et al., 2016; Hickey et al., 2010; Luque et al., 2017; MacLean &amp; Giesbrecht, 2015)","plainTextFormattedCitation":"(Donohue et al., 2016; Hickey et al., 2010; Luque et al., 2017; MacLean &amp; Giesbrecht, 2015)","previouslyFormattedCitation":"(Donohue et al., 2016; Hickey et al., 2010; Luque et al., 2017; MacLean &amp; Giesbrecht, 2015)"},"properties":{"noteIndex":0},"schema":"https://github.com/citation-style-language/schema/raw/master/csl-citation.json"}</w:instrText>
      </w:r>
      <w:r w:rsidR="00436F16">
        <w:fldChar w:fldCharType="separate"/>
      </w:r>
      <w:r w:rsidR="00436F16" w:rsidRPr="00436F16">
        <w:rPr>
          <w:noProof/>
          <w:lang w:val="nl-BE"/>
        </w:rPr>
        <w:t>(Donohue et al., 2016; Hickey et al., 2010; Luque et al., 2017; MacLean &amp; Giesbrecht, 2015)</w:t>
      </w:r>
      <w:r w:rsidR="00436F16">
        <w:fldChar w:fldCharType="end"/>
      </w:r>
      <w:r w:rsidR="00436F16" w:rsidRPr="00436F16">
        <w:rPr>
          <w:lang w:val="nl-BE"/>
        </w:rPr>
        <w:t xml:space="preserve">. </w:t>
      </w:r>
      <w:r w:rsidR="00436F16" w:rsidRPr="00436F16">
        <w:t xml:space="preserve">However, there are </w:t>
      </w:r>
      <w:r w:rsidR="00436F16">
        <w:t xml:space="preserve">at least two studies which have not found evidence for the effects of reward history on the early visual processing </w:t>
      </w:r>
      <w:r w:rsidR="00436F16">
        <w:fldChar w:fldCharType="begin" w:fldLock="1"/>
      </w:r>
      <w:r w:rsidR="00F1319E">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et al., 2013; Tankelevitch et al., 2019)","plainTextFormattedCitation":"(Qi et al., 2013; Tankelevitch et al., 2019)","previouslyFormattedCitation":"(Qi et al., 2013; Tankelevitch et al., 2019)"},"properties":{"noteIndex":0},"schema":"https://github.com/citation-style-language/schema/raw/master/csl-citation.json"}</w:instrText>
      </w:r>
      <w:r w:rsidR="00436F16">
        <w:fldChar w:fldCharType="separate"/>
      </w:r>
      <w:r w:rsidR="00436F16" w:rsidRPr="00436F16">
        <w:rPr>
          <w:noProof/>
        </w:rPr>
        <w:t>(Qi et al., 2013; Tankelevitch et al., 2019)</w:t>
      </w:r>
      <w:r w:rsidR="00436F16">
        <w:fldChar w:fldCharType="end"/>
      </w:r>
      <w:r w:rsidR="00436F16">
        <w:t xml:space="preserve">. This leaves open the possibility that the effects of reward history are not necessarily driven by purely attentional mechanisms. One interesting possibility which should be explored in further studies is that rewards initially improve performance by enhancing attentional mechanisms, but later rely on more direct stimulus-response mappings. Finally, it is important to note that our study was not primarily designed to assess the reward-history effects. Although the number of trials in the training phase is approximately similar to those in studies demonstrating reward history effects, </w:t>
      </w:r>
      <w:commentRangeStart w:id="31"/>
      <w:r w:rsidR="00436F16">
        <w:t>we used the same task in the training and test phase, which is not common for such studies</w:t>
      </w:r>
      <w:commentRangeEnd w:id="31"/>
      <w:r w:rsidR="00DC1C6B">
        <w:rPr>
          <w:rStyle w:val="CommentReference"/>
        </w:rPr>
        <w:commentReference w:id="31"/>
      </w:r>
      <w:r w:rsidR="00436F16">
        <w:t xml:space="preserve">. </w:t>
      </w:r>
      <w:r w:rsidR="009B5F34">
        <w:t xml:space="preserve">In addition, our paradigm involves a cue on every trial inducing a direct goal which is not the case with most of the studies assessing the influence of reward-history on attention. </w:t>
      </w:r>
      <w:r w:rsidR="00436F16">
        <w:t xml:space="preserve">Further research using SSVEPs in tasks designed to explicitly address the reward-history effects could help disentangle between the possible explanations of our findings.  </w:t>
      </w:r>
    </w:p>
    <w:p w14:paraId="63C3831E" w14:textId="78FCCD7D" w:rsidR="00136E70" w:rsidRDefault="00E922F9" w:rsidP="00B87274">
      <w:pPr>
        <w:spacing w:line="480" w:lineRule="auto"/>
        <w:ind w:firstLine="720"/>
        <w:jc w:val="both"/>
      </w:pPr>
      <w:r>
        <w:lastRenderedPageBreak/>
        <w:t>In this</w:t>
      </w:r>
      <w:r w:rsidR="00B87274">
        <w:t xml:space="preserve"> electrophysiological study </w:t>
      </w:r>
      <w:r>
        <w:t xml:space="preserve">we </w:t>
      </w:r>
      <w:r w:rsidR="00B87274">
        <w:t>investigate</w:t>
      </w:r>
      <w:r>
        <w:t>d</w:t>
      </w:r>
      <w:r w:rsidR="00B87274">
        <w:t xml:space="preserve"> the simultaneous deployment of attention to stimuli of different values when they act</w:t>
      </w:r>
      <w:r>
        <w:t>ed</w:t>
      </w:r>
      <w:r w:rsidR="00B87274">
        <w:t xml:space="preserve"> as either targets or distractors. </w:t>
      </w:r>
      <w:r>
        <w:t>Our results provide</w:t>
      </w:r>
      <w:r w:rsidR="00B87274">
        <w:t xml:space="preserve"> a novel insight into the flexible dynamics of attentional deployment based on value of different stimuli. </w:t>
      </w:r>
      <w:r>
        <w:t>They</w:t>
      </w:r>
      <w:r w:rsidR="00B87274">
        <w:t xml:space="preserve"> reveal the</w:t>
      </w:r>
      <w:r w:rsidR="00136E70">
        <w:t xml:space="preserve"> mechanism through which reward</w:t>
      </w:r>
      <w:r w:rsidR="00ED76F0">
        <w:t>s</w:t>
      </w:r>
      <w:r w:rsidR="00136E70">
        <w:t xml:space="preserve"> can </w:t>
      </w:r>
      <w:r w:rsidR="00ED76F0">
        <w:t>enhance</w:t>
      </w:r>
      <w:r w:rsidR="00136E70">
        <w:t xml:space="preserve"> goal-directed attention. </w:t>
      </w:r>
      <w:r w:rsidR="00ED76F0">
        <w:t xml:space="preserve">First, </w:t>
      </w:r>
      <w:commentRangeStart w:id="32"/>
      <w:r w:rsidR="00ED76F0">
        <w:t>we</w:t>
      </w:r>
      <w:r w:rsidR="00136E70">
        <w:t xml:space="preserve"> show that monetary rewards can </w:t>
      </w:r>
      <w:r w:rsidR="00ED76F0">
        <w:t>enhance</w:t>
      </w:r>
      <w:r w:rsidR="00136E70">
        <w:t xml:space="preserve"> goal-directed attention</w:t>
      </w:r>
      <w:commentRangeEnd w:id="32"/>
      <w:r w:rsidR="00DC1C6B">
        <w:rPr>
          <w:rStyle w:val="CommentReference"/>
        </w:rPr>
        <w:commentReference w:id="32"/>
      </w:r>
      <w:r w:rsidR="00136E70">
        <w:t>. Further, we demonstrate that the</w:t>
      </w:r>
      <w:r w:rsidR="00ED76F0">
        <w:t xml:space="preserve">re is a facilitated processing of the </w:t>
      </w:r>
      <w:r w:rsidR="006C4F1A">
        <w:t>high-value color</w:t>
      </w:r>
      <w:r w:rsidR="00ED76F0">
        <w:t>,</w:t>
      </w:r>
      <w:r w:rsidR="00136E70">
        <w:t xml:space="preserve"> both when it acts as a target and a distractor. </w:t>
      </w:r>
      <w:r w:rsidR="00B87274">
        <w:t>Finally</w:t>
      </w:r>
      <w:r w:rsidR="00136E70">
        <w:t xml:space="preserve">, this </w:t>
      </w:r>
      <w:r w:rsidR="00DC1C6B">
        <w:t>effect</w:t>
      </w:r>
      <w:r w:rsidR="00136E70">
        <w:t xml:space="preserve"> </w:t>
      </w:r>
      <w:r w:rsidR="00B87274">
        <w:t>is no longer present</w:t>
      </w:r>
      <w:r w:rsidR="00136E70">
        <w:t xml:space="preserve"> once the rewards are no longer available. </w:t>
      </w:r>
      <w:r w:rsidR="00ED76F0">
        <w:t>These results corroborate</w:t>
      </w:r>
      <w:r w:rsidR="00136E70">
        <w:t xml:space="preserve"> the importance of motivation in guiding attention </w:t>
      </w:r>
      <w:r w:rsidR="00136E70">
        <w:fldChar w:fldCharType="begin" w:fldLock="1"/>
      </w:r>
      <w:r w:rsidR="00834044">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46/annurev-psych-010814-015044","author":[{"dropping-particle":"","family":"Botvinick","given":"M M","non-dropping-particle":"","parse-names":false,"suffix":""},{"dropping-particle":"","family":"Braver","given":"T S","non-dropping-particle":"","parse-names":false,"suffix":""}],"container-title":"Annual review of psychology","id":"ITEM-3","issue":"September 2014","issued":{"date-parts":[["2015"]]},"page":"1-31","title":"Motivation and Cognitive Control : From Behavior to Neural Mechanism","type":"article-journal"},"uris":["http://www.mendeley.com/documents/?uuid=17dbfb36-66c0-4176-a38c-3843f7ae5648"]},{"id":"ITEM-4","itemData":{"DOI":"10.1080/13506285.2014.974729","ISBN":"0000000000000","ISSN":"0036-8075","PMID":"25792328","author":[{"dropping-particle":"","family":"Pessoa","given":"Luiz","non-dropping-particle":"","parse-names":false,"suffix":""}],"container-title":"Visual Cognition","id":"ITEM-4","issue":"1-2","issued":{"date-parts":[["2015"]]},"page":"272-290","title":"Multiple influences of reward on perception and attention","type":"article-journal","volume":"23"},"uris":["http://www.mendeley.com/documents/?uuid=f187d3d7-7d05-43c5-b97c-c7222b06f027"]}],"mendeley":{"formattedCitation":"(Botvinick &amp; Braver, 2015; Chelazzi et al., 2013; M. Failing &amp; Theeuwes, 2017; Pessoa, 2015)","manualFormatting":"(Botvinick &amp; Braver, 2015; Chelazzi et al., 2013; Failing &amp; Theeuwes, 2017; Pessoa, 2015)","plainTextFormattedCitation":"(Botvinick &amp; Braver, 2015; Chelazzi et al., 2013; M. Failing &amp; Theeuwes, 2017; Pessoa, 2015)","previouslyFormattedCitation":"(Botvinick &amp; Braver, 2015; Chelazzi et al., 2013; M. Failing &amp; Theeuwes, 2017; Pessoa, 2015)"},"properties":{"noteIndex":0},"schema":"https://github.com/citation-style-language/schema/raw/master/csl-citation.json"}</w:instrText>
      </w:r>
      <w:r w:rsidR="00136E70">
        <w:fldChar w:fldCharType="separate"/>
      </w:r>
      <w:r w:rsidR="00136E70" w:rsidRPr="00136E70">
        <w:rPr>
          <w:noProof/>
        </w:rPr>
        <w:t xml:space="preserve">(Botvinick &amp; Braver, </w:t>
      </w:r>
      <w:r w:rsidR="00CB7E8A">
        <w:rPr>
          <w:noProof/>
        </w:rPr>
        <w:t xml:space="preserve">2015; Chelazzi et al., 2013; </w:t>
      </w:r>
      <w:r w:rsidR="00136E70" w:rsidRPr="00136E70">
        <w:rPr>
          <w:noProof/>
        </w:rPr>
        <w:t>Failing &amp; Theeuwes, 2017; Pessoa, 2015)</w:t>
      </w:r>
      <w:r w:rsidR="00136E70">
        <w:fldChar w:fldCharType="end"/>
      </w:r>
      <w:r w:rsidR="00ED76F0">
        <w:t xml:space="preserve">, and </w:t>
      </w:r>
      <w:r w:rsidR="00CB7E8A">
        <w:t>provide</w:t>
      </w:r>
      <w:r w:rsidR="00136E70">
        <w:t xml:space="preserve"> a clear mechanisms through which motivation can influence attention in the visual cortex</w:t>
      </w:r>
      <w:r w:rsidR="00ED76F0">
        <w:t>,</w:t>
      </w:r>
      <w:r w:rsidR="00CB7E8A">
        <w:t xml:space="preserve"> which is in line with the existing models </w:t>
      </w:r>
      <w:r w:rsidR="00CB7E8A">
        <w:fldChar w:fldCharType="begin" w:fldLock="1"/>
      </w:r>
      <w:r w:rsidR="00416E61">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et al., 2010)","plainTextFormattedCitation":"(Roelfsema et al., 2010)","previouslyFormattedCitation":"(Roelfsema et al., 2010)"},"properties":{"noteIndex":0},"schema":"https://github.com/citation-style-language/schema/raw/master/csl-citation.json"}</w:instrText>
      </w:r>
      <w:r w:rsidR="00CB7E8A">
        <w:fldChar w:fldCharType="separate"/>
      </w:r>
      <w:r w:rsidR="00CB7E8A" w:rsidRPr="00CB7E8A">
        <w:rPr>
          <w:noProof/>
        </w:rPr>
        <w:t>(Roelfsema et al., 2010)</w:t>
      </w:r>
      <w:r w:rsidR="00CB7E8A">
        <w:fldChar w:fldCharType="end"/>
      </w:r>
      <w:r w:rsidR="00136E70">
        <w:t xml:space="preserve">. </w:t>
      </w:r>
      <w:r w:rsidR="00CB7E8A">
        <w:t xml:space="preserve">Finally, this study demonstrates the value of using the SSVEPs to investigate the simultaneous competition for attentional resources of stimuli of different values. This technique can be used to further test the existing theoretical models which relate attention and motivation. </w:t>
      </w:r>
      <w:r w:rsidR="00672825">
        <w:t xml:space="preserve">Crucially, this technique allows for measuring the processing of both targets and distractors, while dissociating between the effects of goal-driven attention and reward. </w:t>
      </w:r>
    </w:p>
    <w:p w14:paraId="5F60CC6B" w14:textId="5EAF604C" w:rsidR="008B3849" w:rsidRDefault="004A49F2" w:rsidP="004B04C5">
      <w:pPr>
        <w:pStyle w:val="Heading1"/>
        <w:spacing w:before="0" w:after="240"/>
      </w:pPr>
      <w:r>
        <w:t>Supplementary materials</w:t>
      </w:r>
    </w:p>
    <w:p w14:paraId="090E2578" w14:textId="77777777" w:rsidR="004A49F2" w:rsidRPr="004A49F2" w:rsidRDefault="004A49F2" w:rsidP="004A49F2"/>
    <w:p w14:paraId="23DA7237" w14:textId="7806D233" w:rsidR="008D04CE" w:rsidRDefault="008D04CE" w:rsidP="008D04CE">
      <w:pPr>
        <w:spacing w:line="480" w:lineRule="auto"/>
        <w:jc w:val="both"/>
        <w:rPr>
          <w:b/>
        </w:rPr>
      </w:pPr>
      <w:r>
        <w:rPr>
          <w:b/>
        </w:rPr>
        <w:t>Means of the raw behavioral and SSVEP data</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2"/>
        <w:gridCol w:w="2634"/>
        <w:gridCol w:w="2815"/>
      </w:tblGrid>
      <w:tr w:rsidR="008D04CE" w14:paraId="37E6D32F" w14:textId="77777777" w:rsidTr="00EC3983">
        <w:trPr>
          <w:trHeight w:val="588"/>
        </w:trPr>
        <w:tc>
          <w:tcPr>
            <w:tcW w:w="9378" w:type="dxa"/>
            <w:gridSpan w:val="4"/>
            <w:tcBorders>
              <w:bottom w:val="single" w:sz="4" w:space="0" w:color="auto"/>
            </w:tcBorders>
          </w:tcPr>
          <w:p w14:paraId="47DD219F" w14:textId="27EC0040" w:rsidR="008D04CE" w:rsidRDefault="008D04CE" w:rsidP="00032483">
            <w:pPr>
              <w:spacing w:line="360" w:lineRule="auto"/>
            </w:pPr>
            <w:r>
              <w:t>Supplementary Table 1</w:t>
            </w:r>
          </w:p>
          <w:p w14:paraId="095FB671" w14:textId="4A5B9190" w:rsidR="008D04CE" w:rsidRDefault="008D04CE" w:rsidP="00032483">
            <w:pPr>
              <w:spacing w:line="360" w:lineRule="auto"/>
              <w:rPr>
                <w:i/>
              </w:rPr>
            </w:pPr>
            <w:r>
              <w:rPr>
                <w:i/>
              </w:rPr>
              <w:t>Means and 95% HDIs (in square brackets) of</w:t>
            </w:r>
            <w:r w:rsidR="009447C0">
              <w:rPr>
                <w:i/>
              </w:rPr>
              <w:t xml:space="preserve"> the raw data for</w:t>
            </w:r>
            <w:r w:rsidR="003838F1">
              <w:rPr>
                <w:i/>
              </w:rPr>
              <w:t xml:space="preserve"> sensitivity and reaction times</w:t>
            </w:r>
          </w:p>
        </w:tc>
      </w:tr>
      <w:tr w:rsidR="008D04CE" w14:paraId="219869B1" w14:textId="77777777" w:rsidTr="00EC3983">
        <w:trPr>
          <w:trHeight w:val="588"/>
        </w:trPr>
        <w:tc>
          <w:tcPr>
            <w:tcW w:w="1973" w:type="dxa"/>
            <w:tcBorders>
              <w:top w:val="single" w:sz="4" w:space="0" w:color="auto"/>
            </w:tcBorders>
            <w:vAlign w:val="center"/>
          </w:tcPr>
          <w:p w14:paraId="2D408C84" w14:textId="77777777" w:rsidR="008D04CE" w:rsidRDefault="008D04CE" w:rsidP="00032483">
            <w:r>
              <w:t>Reward phase</w:t>
            </w:r>
          </w:p>
        </w:tc>
        <w:tc>
          <w:tcPr>
            <w:tcW w:w="2103" w:type="dxa"/>
            <w:tcBorders>
              <w:top w:val="single" w:sz="4" w:space="0" w:color="auto"/>
            </w:tcBorders>
            <w:vAlign w:val="center"/>
          </w:tcPr>
          <w:p w14:paraId="205B60A6" w14:textId="76EAB801" w:rsidR="008D04CE" w:rsidRDefault="004A31AE" w:rsidP="00032483">
            <w:r>
              <w:t>Value</w:t>
            </w:r>
          </w:p>
        </w:tc>
        <w:tc>
          <w:tcPr>
            <w:tcW w:w="2563" w:type="dxa"/>
            <w:tcBorders>
              <w:top w:val="single" w:sz="4" w:space="0" w:color="auto"/>
            </w:tcBorders>
            <w:vAlign w:val="center"/>
          </w:tcPr>
          <w:p w14:paraId="6C9778B9" w14:textId="0B2DC687" w:rsidR="008D04CE" w:rsidRPr="007F6AA7" w:rsidRDefault="008D04CE" w:rsidP="00032483">
            <w:r>
              <w:t>Sensitivity (</w:t>
            </w:r>
            <w:r w:rsidR="00BA5161">
              <w:t>d prime</w:t>
            </w:r>
            <w:r>
              <w:t>)</w:t>
            </w:r>
          </w:p>
        </w:tc>
        <w:tc>
          <w:tcPr>
            <w:tcW w:w="2739" w:type="dxa"/>
            <w:tcBorders>
              <w:top w:val="single" w:sz="4" w:space="0" w:color="auto"/>
            </w:tcBorders>
            <w:vAlign w:val="center"/>
          </w:tcPr>
          <w:p w14:paraId="09FF48CC" w14:textId="77777777" w:rsidR="008D04CE" w:rsidRPr="00297068" w:rsidRDefault="008D04CE" w:rsidP="00032483">
            <w:r>
              <w:t>Reaction times (milliseconds)</w:t>
            </w:r>
          </w:p>
        </w:tc>
      </w:tr>
      <w:tr w:rsidR="008D04CE" w14:paraId="336863A1" w14:textId="77777777" w:rsidTr="00EC3983">
        <w:trPr>
          <w:trHeight w:val="387"/>
        </w:trPr>
        <w:tc>
          <w:tcPr>
            <w:tcW w:w="1973" w:type="dxa"/>
            <w:vAlign w:val="center"/>
          </w:tcPr>
          <w:p w14:paraId="6F1B6BE3" w14:textId="77777777" w:rsidR="008D04CE" w:rsidRDefault="008D04CE" w:rsidP="00032483">
            <w:r>
              <w:t>Baseline</w:t>
            </w:r>
          </w:p>
        </w:tc>
        <w:tc>
          <w:tcPr>
            <w:tcW w:w="2103" w:type="dxa"/>
            <w:vAlign w:val="center"/>
          </w:tcPr>
          <w:p w14:paraId="0A06D356" w14:textId="77777777" w:rsidR="008D04CE" w:rsidRPr="008E021D" w:rsidRDefault="008D04CE" w:rsidP="00032483">
            <w:r>
              <w:t>High</w:t>
            </w:r>
          </w:p>
        </w:tc>
        <w:tc>
          <w:tcPr>
            <w:tcW w:w="2563" w:type="dxa"/>
            <w:vAlign w:val="center"/>
          </w:tcPr>
          <w:p w14:paraId="42E64510" w14:textId="77777777" w:rsidR="008D04CE" w:rsidRPr="00FF1479" w:rsidRDefault="008D04CE" w:rsidP="00032483">
            <w:r>
              <w:t>1.65 [</w:t>
            </w:r>
            <w:r w:rsidRPr="00B0719B">
              <w:t>-0.04</w:t>
            </w:r>
            <w:r>
              <w:t>,</w:t>
            </w:r>
            <w:r w:rsidRPr="00B0719B">
              <w:t xml:space="preserve"> 2.68]</w:t>
            </w:r>
          </w:p>
        </w:tc>
        <w:tc>
          <w:tcPr>
            <w:tcW w:w="2739" w:type="dxa"/>
            <w:vAlign w:val="center"/>
          </w:tcPr>
          <w:p w14:paraId="16F440D8" w14:textId="77777777" w:rsidR="008D04CE" w:rsidRDefault="008D04CE" w:rsidP="00032483">
            <w:r w:rsidRPr="004D485E">
              <w:t>547.07 [485.64</w:t>
            </w:r>
            <w:r>
              <w:t>,</w:t>
            </w:r>
            <w:r w:rsidRPr="004D485E">
              <w:t xml:space="preserve"> 619.34]</w:t>
            </w:r>
          </w:p>
        </w:tc>
      </w:tr>
      <w:tr w:rsidR="008D04CE" w14:paraId="73DF37F6" w14:textId="77777777" w:rsidTr="00EC3983">
        <w:trPr>
          <w:trHeight w:val="387"/>
        </w:trPr>
        <w:tc>
          <w:tcPr>
            <w:tcW w:w="1973" w:type="dxa"/>
            <w:vAlign w:val="center"/>
          </w:tcPr>
          <w:p w14:paraId="46C2E411" w14:textId="77777777" w:rsidR="008D04CE" w:rsidRDefault="008D04CE" w:rsidP="00032483">
            <w:r>
              <w:t>Baseline</w:t>
            </w:r>
          </w:p>
        </w:tc>
        <w:tc>
          <w:tcPr>
            <w:tcW w:w="2103" w:type="dxa"/>
            <w:vAlign w:val="center"/>
          </w:tcPr>
          <w:p w14:paraId="3DB42C14" w14:textId="77777777" w:rsidR="008D04CE" w:rsidRPr="008E021D" w:rsidRDefault="008D04CE" w:rsidP="00032483">
            <w:r>
              <w:t>Low</w:t>
            </w:r>
          </w:p>
        </w:tc>
        <w:tc>
          <w:tcPr>
            <w:tcW w:w="2563" w:type="dxa"/>
            <w:vAlign w:val="center"/>
          </w:tcPr>
          <w:p w14:paraId="440BD52E" w14:textId="77777777" w:rsidR="008D04CE" w:rsidRPr="00FF1479" w:rsidRDefault="008D04CE" w:rsidP="00032483">
            <w:r w:rsidRPr="00B0719B">
              <w:t>1.45 [</w:t>
            </w:r>
            <w:r>
              <w:t xml:space="preserve"> </w:t>
            </w:r>
            <w:r w:rsidRPr="00B0719B">
              <w:t>0.04</w:t>
            </w:r>
            <w:r>
              <w:t>,</w:t>
            </w:r>
            <w:r w:rsidRPr="00B0719B">
              <w:t xml:space="preserve"> 2.3</w:t>
            </w:r>
            <w:r>
              <w:t>0</w:t>
            </w:r>
            <w:r w:rsidRPr="00B0719B">
              <w:t>]</w:t>
            </w:r>
          </w:p>
        </w:tc>
        <w:tc>
          <w:tcPr>
            <w:tcW w:w="2739" w:type="dxa"/>
            <w:vAlign w:val="center"/>
          </w:tcPr>
          <w:p w14:paraId="14FE1E5B" w14:textId="77777777" w:rsidR="008D04CE" w:rsidRDefault="008D04CE" w:rsidP="00032483">
            <w:r w:rsidRPr="004D485E">
              <w:t>553.88 [480.45</w:t>
            </w:r>
            <w:r>
              <w:t>,</w:t>
            </w:r>
            <w:r w:rsidRPr="004D485E">
              <w:t xml:space="preserve"> 631.36]</w:t>
            </w:r>
          </w:p>
        </w:tc>
      </w:tr>
      <w:tr w:rsidR="008D04CE" w14:paraId="4487FABF" w14:textId="77777777" w:rsidTr="00EC3983">
        <w:trPr>
          <w:trHeight w:val="387"/>
        </w:trPr>
        <w:tc>
          <w:tcPr>
            <w:tcW w:w="1973" w:type="dxa"/>
            <w:vAlign w:val="center"/>
          </w:tcPr>
          <w:p w14:paraId="5572CD54" w14:textId="77777777" w:rsidR="008D04CE" w:rsidRDefault="008D04CE" w:rsidP="00032483">
            <w:r>
              <w:t>Training</w:t>
            </w:r>
          </w:p>
        </w:tc>
        <w:tc>
          <w:tcPr>
            <w:tcW w:w="2103" w:type="dxa"/>
            <w:vAlign w:val="center"/>
          </w:tcPr>
          <w:p w14:paraId="303BFE30" w14:textId="77777777" w:rsidR="008D04CE" w:rsidRPr="008E021D" w:rsidRDefault="008D04CE" w:rsidP="00032483">
            <w:r>
              <w:t>High</w:t>
            </w:r>
          </w:p>
        </w:tc>
        <w:tc>
          <w:tcPr>
            <w:tcW w:w="2563" w:type="dxa"/>
            <w:vAlign w:val="center"/>
          </w:tcPr>
          <w:p w14:paraId="089335C8" w14:textId="77777777" w:rsidR="008D04CE" w:rsidRPr="00FF1479" w:rsidRDefault="008D04CE" w:rsidP="00032483">
            <w:r w:rsidRPr="00B0719B">
              <w:t>1.69 [-0.29</w:t>
            </w:r>
            <w:r>
              <w:t>,</w:t>
            </w:r>
            <w:r w:rsidRPr="00B0719B">
              <w:t xml:space="preserve"> 2.73]</w:t>
            </w:r>
          </w:p>
        </w:tc>
        <w:tc>
          <w:tcPr>
            <w:tcW w:w="2739" w:type="dxa"/>
            <w:vAlign w:val="center"/>
          </w:tcPr>
          <w:p w14:paraId="1282F1EE" w14:textId="77777777" w:rsidR="008D04CE" w:rsidRDefault="008D04CE" w:rsidP="00032483">
            <w:r w:rsidRPr="004D485E">
              <w:t>525.11 [467.12</w:t>
            </w:r>
            <w:r>
              <w:t>,</w:t>
            </w:r>
            <w:r w:rsidRPr="004D485E">
              <w:t xml:space="preserve"> 599.49]</w:t>
            </w:r>
          </w:p>
        </w:tc>
      </w:tr>
      <w:tr w:rsidR="008D04CE" w14:paraId="6B21DA99" w14:textId="77777777" w:rsidTr="00EC3983">
        <w:trPr>
          <w:trHeight w:val="387"/>
        </w:trPr>
        <w:tc>
          <w:tcPr>
            <w:tcW w:w="1973" w:type="dxa"/>
            <w:vAlign w:val="center"/>
          </w:tcPr>
          <w:p w14:paraId="2FAB4F93" w14:textId="77777777" w:rsidR="008D04CE" w:rsidRDefault="008D04CE" w:rsidP="00032483">
            <w:r>
              <w:lastRenderedPageBreak/>
              <w:t>Training</w:t>
            </w:r>
          </w:p>
        </w:tc>
        <w:tc>
          <w:tcPr>
            <w:tcW w:w="2103" w:type="dxa"/>
            <w:vAlign w:val="center"/>
          </w:tcPr>
          <w:p w14:paraId="5A187A3D" w14:textId="77777777" w:rsidR="008D04CE" w:rsidRPr="00534F07" w:rsidRDefault="008D04CE" w:rsidP="00032483">
            <w:r>
              <w:t>Low</w:t>
            </w:r>
          </w:p>
        </w:tc>
        <w:tc>
          <w:tcPr>
            <w:tcW w:w="2563" w:type="dxa"/>
            <w:vAlign w:val="center"/>
          </w:tcPr>
          <w:p w14:paraId="78166D11" w14:textId="77777777" w:rsidR="008D04CE" w:rsidRPr="00FF1479" w:rsidRDefault="008D04CE" w:rsidP="00032483">
            <w:r w:rsidRPr="00B0719B">
              <w:t>1.61 [</w:t>
            </w:r>
            <w:r>
              <w:t xml:space="preserve"> </w:t>
            </w:r>
            <w:r w:rsidRPr="00B0719B">
              <w:t>0.46</w:t>
            </w:r>
            <w:r>
              <w:t>,</w:t>
            </w:r>
            <w:r w:rsidRPr="00B0719B">
              <w:t xml:space="preserve"> 2.68]</w:t>
            </w:r>
          </w:p>
        </w:tc>
        <w:tc>
          <w:tcPr>
            <w:tcW w:w="2739" w:type="dxa"/>
            <w:vAlign w:val="center"/>
          </w:tcPr>
          <w:p w14:paraId="0F632F7F" w14:textId="77777777" w:rsidR="008D04CE" w:rsidRDefault="008D04CE" w:rsidP="00032483">
            <w:r w:rsidRPr="004D485E">
              <w:t>538.55 [465.32</w:t>
            </w:r>
            <w:r>
              <w:t>,</w:t>
            </w:r>
            <w:r w:rsidRPr="004D485E">
              <w:t xml:space="preserve"> 584.63]</w:t>
            </w:r>
          </w:p>
        </w:tc>
      </w:tr>
      <w:tr w:rsidR="008D04CE" w14:paraId="719BF9C9" w14:textId="77777777" w:rsidTr="00EC3983">
        <w:trPr>
          <w:trHeight w:val="387"/>
        </w:trPr>
        <w:tc>
          <w:tcPr>
            <w:tcW w:w="1973" w:type="dxa"/>
            <w:vAlign w:val="center"/>
          </w:tcPr>
          <w:p w14:paraId="0CCC1A05" w14:textId="77777777" w:rsidR="008D04CE" w:rsidRDefault="008D04CE" w:rsidP="00032483">
            <w:r>
              <w:t>Test</w:t>
            </w:r>
          </w:p>
        </w:tc>
        <w:tc>
          <w:tcPr>
            <w:tcW w:w="2103" w:type="dxa"/>
            <w:vAlign w:val="center"/>
          </w:tcPr>
          <w:p w14:paraId="0D0EDDCE" w14:textId="77777777" w:rsidR="008D04CE" w:rsidRPr="00C21D51" w:rsidRDefault="008D04CE" w:rsidP="00032483">
            <w:r>
              <w:t>High</w:t>
            </w:r>
          </w:p>
        </w:tc>
        <w:tc>
          <w:tcPr>
            <w:tcW w:w="2563" w:type="dxa"/>
            <w:vAlign w:val="center"/>
          </w:tcPr>
          <w:p w14:paraId="0E5FCCDB" w14:textId="77777777" w:rsidR="008D04CE" w:rsidRPr="00FF1479" w:rsidRDefault="008D04CE" w:rsidP="00032483">
            <w:r w:rsidRPr="00B0719B">
              <w:t>1.62 [-0.2</w:t>
            </w:r>
            <w:r>
              <w:t>0,</w:t>
            </w:r>
            <w:r w:rsidRPr="00B0719B">
              <w:t xml:space="preserve"> 2.73]</w:t>
            </w:r>
          </w:p>
        </w:tc>
        <w:tc>
          <w:tcPr>
            <w:tcW w:w="2739" w:type="dxa"/>
            <w:vAlign w:val="center"/>
          </w:tcPr>
          <w:p w14:paraId="0C4296B3" w14:textId="77777777" w:rsidR="008D04CE" w:rsidRDefault="008D04CE" w:rsidP="00032483">
            <w:r w:rsidRPr="004D485E">
              <w:t>528.66 [457.08</w:t>
            </w:r>
            <w:r>
              <w:t>,</w:t>
            </w:r>
            <w:r w:rsidRPr="004D485E">
              <w:t xml:space="preserve"> 599.83]</w:t>
            </w:r>
          </w:p>
        </w:tc>
      </w:tr>
      <w:tr w:rsidR="008D04CE" w14:paraId="00F5D87B" w14:textId="77777777" w:rsidTr="00EC3983">
        <w:trPr>
          <w:trHeight w:val="387"/>
        </w:trPr>
        <w:tc>
          <w:tcPr>
            <w:tcW w:w="1973" w:type="dxa"/>
            <w:tcBorders>
              <w:bottom w:val="single" w:sz="4" w:space="0" w:color="auto"/>
            </w:tcBorders>
            <w:vAlign w:val="center"/>
          </w:tcPr>
          <w:p w14:paraId="07CA8D08" w14:textId="77777777" w:rsidR="008D04CE" w:rsidRDefault="008D04CE" w:rsidP="00032483">
            <w:r>
              <w:t>Test</w:t>
            </w:r>
          </w:p>
        </w:tc>
        <w:tc>
          <w:tcPr>
            <w:tcW w:w="2103" w:type="dxa"/>
            <w:tcBorders>
              <w:bottom w:val="single" w:sz="4" w:space="0" w:color="auto"/>
            </w:tcBorders>
            <w:vAlign w:val="center"/>
          </w:tcPr>
          <w:p w14:paraId="00912CE0" w14:textId="77777777" w:rsidR="008D04CE" w:rsidRPr="00C21D51" w:rsidRDefault="008D04CE" w:rsidP="00032483">
            <w:r>
              <w:t>Low</w:t>
            </w:r>
          </w:p>
        </w:tc>
        <w:tc>
          <w:tcPr>
            <w:tcW w:w="2563" w:type="dxa"/>
            <w:tcBorders>
              <w:bottom w:val="single" w:sz="4" w:space="0" w:color="auto"/>
            </w:tcBorders>
            <w:vAlign w:val="center"/>
          </w:tcPr>
          <w:p w14:paraId="5C732CFE" w14:textId="77777777" w:rsidR="008D04CE" w:rsidRPr="00FF1479" w:rsidRDefault="008D04CE" w:rsidP="00032483">
            <w:r w:rsidRPr="00B0719B">
              <w:t>1.61 [</w:t>
            </w:r>
            <w:r>
              <w:t xml:space="preserve"> </w:t>
            </w:r>
            <w:r w:rsidRPr="00B0719B">
              <w:t>0.74</w:t>
            </w:r>
            <w:r>
              <w:t>,</w:t>
            </w:r>
            <w:r w:rsidRPr="00B0719B">
              <w:t xml:space="preserve"> 2.88]</w:t>
            </w:r>
          </w:p>
        </w:tc>
        <w:tc>
          <w:tcPr>
            <w:tcW w:w="2739" w:type="dxa"/>
            <w:tcBorders>
              <w:bottom w:val="single" w:sz="4" w:space="0" w:color="auto"/>
            </w:tcBorders>
            <w:vAlign w:val="center"/>
          </w:tcPr>
          <w:p w14:paraId="4991FF24" w14:textId="77777777" w:rsidR="008D04CE" w:rsidRDefault="008D04CE" w:rsidP="00032483">
            <w:r w:rsidRPr="004D485E">
              <w:t>539.76 [455.8</w:t>
            </w:r>
            <w:r>
              <w:t>0,</w:t>
            </w:r>
            <w:r w:rsidRPr="004D485E">
              <w:t xml:space="preserve"> 623.21]</w:t>
            </w:r>
          </w:p>
        </w:tc>
      </w:tr>
    </w:tbl>
    <w:p w14:paraId="38BAEB82" w14:textId="77777777" w:rsidR="008D04CE" w:rsidRPr="008D04CE" w:rsidRDefault="008D04CE" w:rsidP="008D04CE">
      <w:pPr>
        <w:spacing w:line="480" w:lineRule="auto"/>
        <w:jc w:val="both"/>
        <w:rPr>
          <w:b/>
        </w:rPr>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2164"/>
        <w:gridCol w:w="2278"/>
        <w:gridCol w:w="2301"/>
        <w:gridCol w:w="2896"/>
      </w:tblGrid>
      <w:tr w:rsidR="00EC3983" w14:paraId="5860259C" w14:textId="77777777" w:rsidTr="00B65C73">
        <w:trPr>
          <w:trHeight w:val="634"/>
        </w:trPr>
        <w:tc>
          <w:tcPr>
            <w:tcW w:w="9639" w:type="dxa"/>
            <w:gridSpan w:val="4"/>
            <w:tcBorders>
              <w:bottom w:val="single" w:sz="4" w:space="0" w:color="auto"/>
            </w:tcBorders>
          </w:tcPr>
          <w:p w14:paraId="256E4937" w14:textId="6E6A2403" w:rsidR="00EC3983" w:rsidRDefault="00EC3983" w:rsidP="00032483">
            <w:pPr>
              <w:spacing w:line="360" w:lineRule="auto"/>
            </w:pPr>
            <w:r>
              <w:t>Supplementary Table 2</w:t>
            </w:r>
          </w:p>
          <w:p w14:paraId="12FB93C2" w14:textId="6A74224B" w:rsidR="00EC3983" w:rsidRDefault="00EC3983" w:rsidP="009447C0">
            <w:pPr>
              <w:spacing w:line="360" w:lineRule="auto"/>
              <w:rPr>
                <w:i/>
              </w:rPr>
            </w:pPr>
            <w:r>
              <w:rPr>
                <w:i/>
              </w:rPr>
              <w:t xml:space="preserve">Means and 95% HDIs of </w:t>
            </w:r>
            <w:r w:rsidR="009447C0">
              <w:rPr>
                <w:i/>
              </w:rPr>
              <w:t xml:space="preserve">the raw data for the </w:t>
            </w:r>
            <w:r>
              <w:rPr>
                <w:i/>
              </w:rPr>
              <w:t>recorded SSV</w:t>
            </w:r>
            <w:r w:rsidR="003838F1">
              <w:rPr>
                <w:i/>
              </w:rPr>
              <w:t>EP amplitudes in each condition</w:t>
            </w:r>
          </w:p>
        </w:tc>
      </w:tr>
      <w:tr w:rsidR="00EC3983" w14:paraId="0861901C" w14:textId="77777777" w:rsidTr="00B65C73">
        <w:trPr>
          <w:trHeight w:val="634"/>
        </w:trPr>
        <w:tc>
          <w:tcPr>
            <w:tcW w:w="2164" w:type="dxa"/>
            <w:tcBorders>
              <w:top w:val="single" w:sz="4" w:space="0" w:color="auto"/>
              <w:bottom w:val="single" w:sz="4" w:space="0" w:color="auto"/>
            </w:tcBorders>
            <w:vAlign w:val="center"/>
          </w:tcPr>
          <w:p w14:paraId="7B8FAAFC" w14:textId="77777777" w:rsidR="00EC3983" w:rsidRDefault="00EC3983" w:rsidP="00032483">
            <w:r>
              <w:t>Attention</w:t>
            </w:r>
          </w:p>
        </w:tc>
        <w:tc>
          <w:tcPr>
            <w:tcW w:w="2278" w:type="dxa"/>
            <w:tcBorders>
              <w:top w:val="single" w:sz="4" w:space="0" w:color="auto"/>
              <w:bottom w:val="single" w:sz="4" w:space="0" w:color="auto"/>
            </w:tcBorders>
            <w:vAlign w:val="center"/>
          </w:tcPr>
          <w:p w14:paraId="519F732B" w14:textId="77777777" w:rsidR="00EC3983" w:rsidRDefault="00EC3983" w:rsidP="00032483">
            <w:r>
              <w:t>Reward phase</w:t>
            </w:r>
          </w:p>
        </w:tc>
        <w:tc>
          <w:tcPr>
            <w:tcW w:w="2301" w:type="dxa"/>
            <w:tcBorders>
              <w:top w:val="single" w:sz="4" w:space="0" w:color="auto"/>
              <w:bottom w:val="single" w:sz="4" w:space="0" w:color="auto"/>
            </w:tcBorders>
            <w:vAlign w:val="center"/>
          </w:tcPr>
          <w:p w14:paraId="6D120891" w14:textId="008E9C1C" w:rsidR="00EC3983" w:rsidRPr="007F6AA7" w:rsidRDefault="004A31AE" w:rsidP="00032483">
            <w:r>
              <w:t>Value</w:t>
            </w:r>
          </w:p>
        </w:tc>
        <w:tc>
          <w:tcPr>
            <w:tcW w:w="2896" w:type="dxa"/>
            <w:tcBorders>
              <w:top w:val="single" w:sz="4" w:space="0" w:color="auto"/>
              <w:bottom w:val="single" w:sz="4" w:space="0" w:color="auto"/>
            </w:tcBorders>
            <w:vAlign w:val="center"/>
          </w:tcPr>
          <w:p w14:paraId="67DF9B9C" w14:textId="77777777" w:rsidR="00EC3983" w:rsidRPr="00297068" w:rsidRDefault="00EC3983" w:rsidP="00032483">
            <w:r>
              <w:t>Amplitudes (a.u.)</w:t>
            </w:r>
          </w:p>
        </w:tc>
      </w:tr>
      <w:tr w:rsidR="00EC3983" w14:paraId="5DD5770C" w14:textId="77777777" w:rsidTr="00B65C73">
        <w:trPr>
          <w:trHeight w:val="417"/>
        </w:trPr>
        <w:tc>
          <w:tcPr>
            <w:tcW w:w="2164" w:type="dxa"/>
            <w:tcBorders>
              <w:top w:val="single" w:sz="4" w:space="0" w:color="auto"/>
            </w:tcBorders>
            <w:vAlign w:val="center"/>
          </w:tcPr>
          <w:p w14:paraId="21E22CE2" w14:textId="76FAEB0D" w:rsidR="00EC3983" w:rsidRDefault="00B65C73" w:rsidP="00032483">
            <w:r>
              <w:t>Target</w:t>
            </w:r>
          </w:p>
        </w:tc>
        <w:tc>
          <w:tcPr>
            <w:tcW w:w="2278" w:type="dxa"/>
            <w:tcBorders>
              <w:top w:val="single" w:sz="4" w:space="0" w:color="auto"/>
            </w:tcBorders>
            <w:vAlign w:val="center"/>
          </w:tcPr>
          <w:p w14:paraId="7CE0A21B" w14:textId="77777777" w:rsidR="00EC3983" w:rsidRPr="008E021D" w:rsidRDefault="00EC3983" w:rsidP="00032483">
            <w:r>
              <w:t>Baseline</w:t>
            </w:r>
          </w:p>
        </w:tc>
        <w:tc>
          <w:tcPr>
            <w:tcW w:w="2301" w:type="dxa"/>
            <w:tcBorders>
              <w:top w:val="single" w:sz="4" w:space="0" w:color="auto"/>
            </w:tcBorders>
            <w:vAlign w:val="center"/>
          </w:tcPr>
          <w:p w14:paraId="50B7D500" w14:textId="77777777" w:rsidR="00EC3983" w:rsidRDefault="00EC3983" w:rsidP="00032483">
            <w:r>
              <w:t>High</w:t>
            </w:r>
          </w:p>
        </w:tc>
        <w:tc>
          <w:tcPr>
            <w:tcW w:w="2896" w:type="dxa"/>
            <w:tcBorders>
              <w:top w:val="single" w:sz="4" w:space="0" w:color="auto"/>
            </w:tcBorders>
            <w:vAlign w:val="center"/>
          </w:tcPr>
          <w:p w14:paraId="3773501F" w14:textId="77777777" w:rsidR="00EC3983" w:rsidRDefault="00EC3983" w:rsidP="00032483">
            <w:r w:rsidRPr="000B4908">
              <w:t>1.13 [0.92</w:t>
            </w:r>
            <w:r>
              <w:t>,</w:t>
            </w:r>
            <w:r w:rsidRPr="000B4908">
              <w:t xml:space="preserve"> 1.52]</w:t>
            </w:r>
          </w:p>
        </w:tc>
      </w:tr>
      <w:tr w:rsidR="00B65C73" w14:paraId="269AA31C" w14:textId="77777777" w:rsidTr="00B65C73">
        <w:trPr>
          <w:trHeight w:val="417"/>
        </w:trPr>
        <w:tc>
          <w:tcPr>
            <w:tcW w:w="2164" w:type="dxa"/>
          </w:tcPr>
          <w:p w14:paraId="6144F3A1" w14:textId="69C2F2B0" w:rsidR="00B65C73" w:rsidRDefault="00B65C73" w:rsidP="00B65C73">
            <w:r w:rsidRPr="00CD441D">
              <w:t>Target</w:t>
            </w:r>
          </w:p>
        </w:tc>
        <w:tc>
          <w:tcPr>
            <w:tcW w:w="2278" w:type="dxa"/>
            <w:vAlign w:val="center"/>
          </w:tcPr>
          <w:p w14:paraId="2D435363" w14:textId="77777777" w:rsidR="00B65C73" w:rsidRPr="008E021D" w:rsidRDefault="00B65C73" w:rsidP="00B65C73">
            <w:r>
              <w:t>Baseline</w:t>
            </w:r>
          </w:p>
        </w:tc>
        <w:tc>
          <w:tcPr>
            <w:tcW w:w="2301" w:type="dxa"/>
            <w:vAlign w:val="center"/>
          </w:tcPr>
          <w:p w14:paraId="0AE2C606" w14:textId="77777777" w:rsidR="00B65C73" w:rsidRDefault="00B65C73" w:rsidP="00B65C73">
            <w:r>
              <w:t>Low</w:t>
            </w:r>
          </w:p>
        </w:tc>
        <w:tc>
          <w:tcPr>
            <w:tcW w:w="2896" w:type="dxa"/>
            <w:vAlign w:val="center"/>
          </w:tcPr>
          <w:p w14:paraId="38D38B7A" w14:textId="77777777" w:rsidR="00B65C73" w:rsidRDefault="00B65C73" w:rsidP="00B65C73">
            <w:r w:rsidRPr="000B4908">
              <w:t>1.13 [0.86</w:t>
            </w:r>
            <w:r>
              <w:t>,</w:t>
            </w:r>
            <w:r w:rsidRPr="000B4908">
              <w:t xml:space="preserve"> 1.52]</w:t>
            </w:r>
          </w:p>
        </w:tc>
      </w:tr>
      <w:tr w:rsidR="00B65C73" w14:paraId="761E0F9A" w14:textId="77777777" w:rsidTr="00B65C73">
        <w:trPr>
          <w:trHeight w:val="417"/>
        </w:trPr>
        <w:tc>
          <w:tcPr>
            <w:tcW w:w="2164" w:type="dxa"/>
          </w:tcPr>
          <w:p w14:paraId="15703035" w14:textId="50BF8DC6" w:rsidR="00B65C73" w:rsidRDefault="00B65C73" w:rsidP="00B65C73">
            <w:r w:rsidRPr="00CD441D">
              <w:t>Target</w:t>
            </w:r>
          </w:p>
        </w:tc>
        <w:tc>
          <w:tcPr>
            <w:tcW w:w="2278" w:type="dxa"/>
            <w:vAlign w:val="center"/>
          </w:tcPr>
          <w:p w14:paraId="0BF61C3A" w14:textId="77777777" w:rsidR="00B65C73" w:rsidRPr="008E021D" w:rsidRDefault="00B65C73" w:rsidP="00B65C73">
            <w:r>
              <w:t>Training</w:t>
            </w:r>
          </w:p>
        </w:tc>
        <w:tc>
          <w:tcPr>
            <w:tcW w:w="2301" w:type="dxa"/>
            <w:vAlign w:val="center"/>
          </w:tcPr>
          <w:p w14:paraId="7BA58EAB" w14:textId="77777777" w:rsidR="00B65C73" w:rsidRDefault="00B65C73" w:rsidP="00B65C73">
            <w:r>
              <w:t>High</w:t>
            </w:r>
          </w:p>
        </w:tc>
        <w:tc>
          <w:tcPr>
            <w:tcW w:w="2896" w:type="dxa"/>
            <w:vAlign w:val="center"/>
          </w:tcPr>
          <w:p w14:paraId="195F3FC4" w14:textId="77777777" w:rsidR="00B65C73" w:rsidRDefault="00B65C73" w:rsidP="00B65C73">
            <w:r w:rsidRPr="000B4908">
              <w:t>1.16 [0.8</w:t>
            </w:r>
            <w:r>
              <w:t>0,</w:t>
            </w:r>
            <w:r w:rsidRPr="000B4908">
              <w:t xml:space="preserve"> 1.6</w:t>
            </w:r>
            <w:r>
              <w:t>0</w:t>
            </w:r>
            <w:r w:rsidRPr="000B4908">
              <w:t>]</w:t>
            </w:r>
          </w:p>
        </w:tc>
      </w:tr>
      <w:tr w:rsidR="00B65C73" w14:paraId="2A47E67B" w14:textId="77777777" w:rsidTr="00B65C73">
        <w:trPr>
          <w:trHeight w:val="417"/>
        </w:trPr>
        <w:tc>
          <w:tcPr>
            <w:tcW w:w="2164" w:type="dxa"/>
          </w:tcPr>
          <w:p w14:paraId="7A497922" w14:textId="4E075B2B" w:rsidR="00B65C73" w:rsidRDefault="00B65C73" w:rsidP="00B65C73">
            <w:r w:rsidRPr="00CD441D">
              <w:t>Target</w:t>
            </w:r>
          </w:p>
        </w:tc>
        <w:tc>
          <w:tcPr>
            <w:tcW w:w="2278" w:type="dxa"/>
            <w:vAlign w:val="center"/>
          </w:tcPr>
          <w:p w14:paraId="6FB906A8" w14:textId="77777777" w:rsidR="00B65C73" w:rsidRPr="00534F07" w:rsidRDefault="00B65C73" w:rsidP="00B65C73">
            <w:r>
              <w:t>Training</w:t>
            </w:r>
          </w:p>
        </w:tc>
        <w:tc>
          <w:tcPr>
            <w:tcW w:w="2301" w:type="dxa"/>
            <w:vAlign w:val="center"/>
          </w:tcPr>
          <w:p w14:paraId="28415E3C" w14:textId="77777777" w:rsidR="00B65C73" w:rsidRDefault="00B65C73" w:rsidP="00B65C73">
            <w:r>
              <w:t>Low</w:t>
            </w:r>
          </w:p>
        </w:tc>
        <w:tc>
          <w:tcPr>
            <w:tcW w:w="2896" w:type="dxa"/>
            <w:vAlign w:val="center"/>
          </w:tcPr>
          <w:p w14:paraId="6EC8D95E" w14:textId="77777777" w:rsidR="00B65C73" w:rsidRDefault="00B65C73" w:rsidP="00B65C73">
            <w:r w:rsidRPr="000B4908">
              <w:t>1.13 [0.76</w:t>
            </w:r>
            <w:r>
              <w:t>,</w:t>
            </w:r>
            <w:r w:rsidRPr="000B4908">
              <w:t xml:space="preserve"> 1.71]</w:t>
            </w:r>
          </w:p>
        </w:tc>
      </w:tr>
      <w:tr w:rsidR="00B65C73" w14:paraId="4F408104" w14:textId="77777777" w:rsidTr="00B65C73">
        <w:trPr>
          <w:trHeight w:val="417"/>
        </w:trPr>
        <w:tc>
          <w:tcPr>
            <w:tcW w:w="2164" w:type="dxa"/>
          </w:tcPr>
          <w:p w14:paraId="2361D5ED" w14:textId="66C4E0B1" w:rsidR="00B65C73" w:rsidRDefault="00B65C73" w:rsidP="00B65C73">
            <w:r w:rsidRPr="00CD441D">
              <w:t>Target</w:t>
            </w:r>
          </w:p>
        </w:tc>
        <w:tc>
          <w:tcPr>
            <w:tcW w:w="2278" w:type="dxa"/>
            <w:vAlign w:val="center"/>
          </w:tcPr>
          <w:p w14:paraId="7B58A562" w14:textId="77777777" w:rsidR="00B65C73" w:rsidRPr="00C21D51" w:rsidRDefault="00B65C73" w:rsidP="00B65C73">
            <w:r>
              <w:t>Test</w:t>
            </w:r>
          </w:p>
        </w:tc>
        <w:tc>
          <w:tcPr>
            <w:tcW w:w="2301" w:type="dxa"/>
            <w:vAlign w:val="center"/>
          </w:tcPr>
          <w:p w14:paraId="12CD9AF6" w14:textId="77777777" w:rsidR="00B65C73" w:rsidRDefault="00B65C73" w:rsidP="00B65C73">
            <w:r>
              <w:t>High</w:t>
            </w:r>
          </w:p>
        </w:tc>
        <w:tc>
          <w:tcPr>
            <w:tcW w:w="2896" w:type="dxa"/>
            <w:vAlign w:val="center"/>
          </w:tcPr>
          <w:p w14:paraId="74BE9AAB" w14:textId="77777777" w:rsidR="00B65C73" w:rsidRDefault="00B65C73" w:rsidP="00B65C73">
            <w:r w:rsidRPr="000B4908">
              <w:t>1.13 [0.61</w:t>
            </w:r>
            <w:r>
              <w:t>,</w:t>
            </w:r>
            <w:r w:rsidRPr="000B4908">
              <w:t xml:space="preserve"> 1.61]</w:t>
            </w:r>
          </w:p>
        </w:tc>
      </w:tr>
      <w:tr w:rsidR="00B65C73" w14:paraId="3748D43D" w14:textId="77777777" w:rsidTr="00B65C73">
        <w:trPr>
          <w:trHeight w:val="417"/>
        </w:trPr>
        <w:tc>
          <w:tcPr>
            <w:tcW w:w="2164" w:type="dxa"/>
          </w:tcPr>
          <w:p w14:paraId="78A249B2" w14:textId="7B856BE2" w:rsidR="00B65C73" w:rsidRDefault="00B65C73" w:rsidP="00B65C73">
            <w:r w:rsidRPr="00CD441D">
              <w:t>Target</w:t>
            </w:r>
          </w:p>
        </w:tc>
        <w:tc>
          <w:tcPr>
            <w:tcW w:w="2278" w:type="dxa"/>
            <w:vAlign w:val="center"/>
          </w:tcPr>
          <w:p w14:paraId="04F22A4D" w14:textId="77777777" w:rsidR="00B65C73" w:rsidRPr="00C21D51" w:rsidRDefault="00B65C73" w:rsidP="00B65C73">
            <w:r>
              <w:t>Test</w:t>
            </w:r>
          </w:p>
        </w:tc>
        <w:tc>
          <w:tcPr>
            <w:tcW w:w="2301" w:type="dxa"/>
            <w:vAlign w:val="center"/>
          </w:tcPr>
          <w:p w14:paraId="594D9088" w14:textId="77777777" w:rsidR="00B65C73" w:rsidRDefault="00B65C73" w:rsidP="00B65C73">
            <w:r>
              <w:t>Low</w:t>
            </w:r>
          </w:p>
        </w:tc>
        <w:tc>
          <w:tcPr>
            <w:tcW w:w="2896" w:type="dxa"/>
            <w:vAlign w:val="center"/>
          </w:tcPr>
          <w:p w14:paraId="0FAE92F7" w14:textId="77777777" w:rsidR="00B65C73" w:rsidRDefault="00B65C73" w:rsidP="00B65C73">
            <w:r w:rsidRPr="000B4908">
              <w:t>1.13 [0.59</w:t>
            </w:r>
            <w:r>
              <w:t>,</w:t>
            </w:r>
            <w:r w:rsidRPr="000B4908">
              <w:t xml:space="preserve"> 1.84]</w:t>
            </w:r>
          </w:p>
        </w:tc>
      </w:tr>
      <w:tr w:rsidR="00EC3983" w14:paraId="18287969" w14:textId="77777777" w:rsidTr="00B65C73">
        <w:trPr>
          <w:trHeight w:val="417"/>
        </w:trPr>
        <w:tc>
          <w:tcPr>
            <w:tcW w:w="2164" w:type="dxa"/>
            <w:vAlign w:val="center"/>
          </w:tcPr>
          <w:p w14:paraId="0002FF15" w14:textId="1EB2A1F8" w:rsidR="00EC3983" w:rsidRDefault="00B65C73" w:rsidP="00032483">
            <w:r>
              <w:t>Distractor</w:t>
            </w:r>
          </w:p>
        </w:tc>
        <w:tc>
          <w:tcPr>
            <w:tcW w:w="2278" w:type="dxa"/>
            <w:vAlign w:val="center"/>
          </w:tcPr>
          <w:p w14:paraId="0E0070B8" w14:textId="77777777" w:rsidR="00EC3983" w:rsidRDefault="00EC3983" w:rsidP="00032483">
            <w:r>
              <w:t>Baseline</w:t>
            </w:r>
          </w:p>
        </w:tc>
        <w:tc>
          <w:tcPr>
            <w:tcW w:w="2301" w:type="dxa"/>
            <w:vAlign w:val="center"/>
          </w:tcPr>
          <w:p w14:paraId="41F0FD24" w14:textId="77777777" w:rsidR="00EC3983" w:rsidRDefault="00EC3983" w:rsidP="00032483">
            <w:r>
              <w:t>High</w:t>
            </w:r>
          </w:p>
        </w:tc>
        <w:tc>
          <w:tcPr>
            <w:tcW w:w="2896" w:type="dxa"/>
            <w:vAlign w:val="center"/>
          </w:tcPr>
          <w:p w14:paraId="552C1B84" w14:textId="77777777" w:rsidR="00EC3983" w:rsidRPr="00C57028" w:rsidRDefault="00EC3983" w:rsidP="00032483">
            <w:r w:rsidRPr="000B4908">
              <w:t>0.87 [0.47</w:t>
            </w:r>
            <w:r>
              <w:t>,</w:t>
            </w:r>
            <w:r w:rsidRPr="000B4908">
              <w:t xml:space="preserve"> 1.17]</w:t>
            </w:r>
          </w:p>
        </w:tc>
      </w:tr>
      <w:tr w:rsidR="00B65C73" w14:paraId="288B832E" w14:textId="77777777" w:rsidTr="00032483">
        <w:trPr>
          <w:trHeight w:val="417"/>
        </w:trPr>
        <w:tc>
          <w:tcPr>
            <w:tcW w:w="2164" w:type="dxa"/>
          </w:tcPr>
          <w:p w14:paraId="63C67E8B" w14:textId="00F72AE0" w:rsidR="00B65C73" w:rsidRDefault="00B65C73" w:rsidP="00B65C73">
            <w:r w:rsidRPr="00612C71">
              <w:t>Distractor</w:t>
            </w:r>
          </w:p>
        </w:tc>
        <w:tc>
          <w:tcPr>
            <w:tcW w:w="2278" w:type="dxa"/>
            <w:vAlign w:val="center"/>
          </w:tcPr>
          <w:p w14:paraId="50F18CB0" w14:textId="77777777" w:rsidR="00B65C73" w:rsidRDefault="00B65C73" w:rsidP="00B65C73">
            <w:r>
              <w:t>Baseline</w:t>
            </w:r>
          </w:p>
        </w:tc>
        <w:tc>
          <w:tcPr>
            <w:tcW w:w="2301" w:type="dxa"/>
            <w:vAlign w:val="center"/>
          </w:tcPr>
          <w:p w14:paraId="5DAF0EE2" w14:textId="77777777" w:rsidR="00B65C73" w:rsidRDefault="00B65C73" w:rsidP="00B65C73">
            <w:r>
              <w:t>Low</w:t>
            </w:r>
          </w:p>
        </w:tc>
        <w:tc>
          <w:tcPr>
            <w:tcW w:w="2896" w:type="dxa"/>
            <w:vAlign w:val="center"/>
          </w:tcPr>
          <w:p w14:paraId="1FDAD0DD" w14:textId="77777777" w:rsidR="00B65C73" w:rsidRPr="00C57028" w:rsidRDefault="00B65C73" w:rsidP="00B65C73">
            <w:r w:rsidRPr="000B4908">
              <w:t>0.87 [0.49</w:t>
            </w:r>
            <w:r>
              <w:t>,</w:t>
            </w:r>
            <w:r w:rsidRPr="000B4908">
              <w:t xml:space="preserve"> 1.11]</w:t>
            </w:r>
          </w:p>
        </w:tc>
      </w:tr>
      <w:tr w:rsidR="00B65C73" w14:paraId="59E8FA9F" w14:textId="77777777" w:rsidTr="00032483">
        <w:trPr>
          <w:trHeight w:val="417"/>
        </w:trPr>
        <w:tc>
          <w:tcPr>
            <w:tcW w:w="2164" w:type="dxa"/>
          </w:tcPr>
          <w:p w14:paraId="0B344DD6" w14:textId="6B87E678" w:rsidR="00B65C73" w:rsidRDefault="00B65C73" w:rsidP="00B65C73">
            <w:r w:rsidRPr="00612C71">
              <w:t>Distractor</w:t>
            </w:r>
          </w:p>
        </w:tc>
        <w:tc>
          <w:tcPr>
            <w:tcW w:w="2278" w:type="dxa"/>
            <w:vAlign w:val="center"/>
          </w:tcPr>
          <w:p w14:paraId="709AC136" w14:textId="77777777" w:rsidR="00B65C73" w:rsidRDefault="00B65C73" w:rsidP="00B65C73">
            <w:r>
              <w:t>Training</w:t>
            </w:r>
          </w:p>
        </w:tc>
        <w:tc>
          <w:tcPr>
            <w:tcW w:w="2301" w:type="dxa"/>
            <w:vAlign w:val="center"/>
          </w:tcPr>
          <w:p w14:paraId="7BF336D7" w14:textId="77777777" w:rsidR="00B65C73" w:rsidRDefault="00B65C73" w:rsidP="00B65C73">
            <w:r>
              <w:t>High</w:t>
            </w:r>
          </w:p>
        </w:tc>
        <w:tc>
          <w:tcPr>
            <w:tcW w:w="2896" w:type="dxa"/>
            <w:vAlign w:val="center"/>
          </w:tcPr>
          <w:p w14:paraId="3C8BCA9F" w14:textId="77777777" w:rsidR="00B65C73" w:rsidRPr="00C57028" w:rsidRDefault="00B65C73" w:rsidP="00B65C73">
            <w:r w:rsidRPr="000B4908">
              <w:t>0.91 [0.54</w:t>
            </w:r>
            <w:r>
              <w:t>,</w:t>
            </w:r>
            <w:r w:rsidRPr="000B4908">
              <w:t xml:space="preserve"> 1.38]</w:t>
            </w:r>
          </w:p>
        </w:tc>
      </w:tr>
      <w:tr w:rsidR="00B65C73" w14:paraId="466750C5" w14:textId="77777777" w:rsidTr="00032483">
        <w:trPr>
          <w:trHeight w:val="417"/>
        </w:trPr>
        <w:tc>
          <w:tcPr>
            <w:tcW w:w="2164" w:type="dxa"/>
          </w:tcPr>
          <w:p w14:paraId="59E37CD4" w14:textId="69181103" w:rsidR="00B65C73" w:rsidRDefault="00B65C73" w:rsidP="00B65C73">
            <w:r w:rsidRPr="00612C71">
              <w:t>Distractor</w:t>
            </w:r>
          </w:p>
        </w:tc>
        <w:tc>
          <w:tcPr>
            <w:tcW w:w="2278" w:type="dxa"/>
            <w:vAlign w:val="center"/>
          </w:tcPr>
          <w:p w14:paraId="0738AD68" w14:textId="77777777" w:rsidR="00B65C73" w:rsidRDefault="00B65C73" w:rsidP="00B65C73">
            <w:r>
              <w:t>Training</w:t>
            </w:r>
          </w:p>
        </w:tc>
        <w:tc>
          <w:tcPr>
            <w:tcW w:w="2301" w:type="dxa"/>
            <w:vAlign w:val="center"/>
          </w:tcPr>
          <w:p w14:paraId="246120D6" w14:textId="77777777" w:rsidR="00B65C73" w:rsidRDefault="00B65C73" w:rsidP="00B65C73">
            <w:r>
              <w:t>Low</w:t>
            </w:r>
          </w:p>
        </w:tc>
        <w:tc>
          <w:tcPr>
            <w:tcW w:w="2896" w:type="dxa"/>
            <w:vAlign w:val="center"/>
          </w:tcPr>
          <w:p w14:paraId="3D35721B" w14:textId="77777777" w:rsidR="00B65C73" w:rsidRPr="00C57028" w:rsidRDefault="00B65C73" w:rsidP="00B65C73">
            <w:r w:rsidRPr="000B4908">
              <w:t>0.89 [0.5</w:t>
            </w:r>
            <w:r>
              <w:t>0,</w:t>
            </w:r>
            <w:r w:rsidRPr="000B4908">
              <w:t xml:space="preserve"> 1.28]</w:t>
            </w:r>
          </w:p>
        </w:tc>
      </w:tr>
      <w:tr w:rsidR="00B65C73" w14:paraId="70508547" w14:textId="77777777" w:rsidTr="00032483">
        <w:trPr>
          <w:trHeight w:val="417"/>
        </w:trPr>
        <w:tc>
          <w:tcPr>
            <w:tcW w:w="2164" w:type="dxa"/>
          </w:tcPr>
          <w:p w14:paraId="0492830A" w14:textId="61717D9A" w:rsidR="00B65C73" w:rsidRDefault="00B65C73" w:rsidP="00B65C73">
            <w:r w:rsidRPr="00612C71">
              <w:t>Distractor</w:t>
            </w:r>
          </w:p>
        </w:tc>
        <w:tc>
          <w:tcPr>
            <w:tcW w:w="2278" w:type="dxa"/>
            <w:vAlign w:val="center"/>
          </w:tcPr>
          <w:p w14:paraId="03B9D893" w14:textId="77777777" w:rsidR="00B65C73" w:rsidRDefault="00B65C73" w:rsidP="00B65C73">
            <w:r>
              <w:t>Test</w:t>
            </w:r>
          </w:p>
        </w:tc>
        <w:tc>
          <w:tcPr>
            <w:tcW w:w="2301" w:type="dxa"/>
            <w:vAlign w:val="center"/>
          </w:tcPr>
          <w:p w14:paraId="0BB62CE3" w14:textId="77777777" w:rsidR="00B65C73" w:rsidRDefault="00B65C73" w:rsidP="00B65C73">
            <w:r>
              <w:t>High</w:t>
            </w:r>
          </w:p>
        </w:tc>
        <w:tc>
          <w:tcPr>
            <w:tcW w:w="2896" w:type="dxa"/>
            <w:vAlign w:val="center"/>
          </w:tcPr>
          <w:p w14:paraId="66E4BDC1" w14:textId="77777777" w:rsidR="00B65C73" w:rsidRPr="00C57028" w:rsidRDefault="00B65C73" w:rsidP="00B65C73">
            <w:r w:rsidRPr="000B4908">
              <w:t>0.88 [0.48</w:t>
            </w:r>
            <w:r>
              <w:t>,</w:t>
            </w:r>
            <w:r w:rsidRPr="000B4908">
              <w:t xml:space="preserve"> 1.23]</w:t>
            </w:r>
          </w:p>
        </w:tc>
      </w:tr>
      <w:tr w:rsidR="00B65C73" w14:paraId="0E2FBF05" w14:textId="77777777" w:rsidTr="00032483">
        <w:trPr>
          <w:trHeight w:val="417"/>
        </w:trPr>
        <w:tc>
          <w:tcPr>
            <w:tcW w:w="2164" w:type="dxa"/>
            <w:tcBorders>
              <w:bottom w:val="single" w:sz="4" w:space="0" w:color="auto"/>
            </w:tcBorders>
          </w:tcPr>
          <w:p w14:paraId="5C15F1C6" w14:textId="5F33DBDD" w:rsidR="00B65C73" w:rsidRDefault="00B65C73" w:rsidP="00B65C73">
            <w:r w:rsidRPr="00612C71">
              <w:t>Distractor</w:t>
            </w:r>
          </w:p>
        </w:tc>
        <w:tc>
          <w:tcPr>
            <w:tcW w:w="2278" w:type="dxa"/>
            <w:tcBorders>
              <w:bottom w:val="single" w:sz="4" w:space="0" w:color="auto"/>
            </w:tcBorders>
            <w:vAlign w:val="center"/>
          </w:tcPr>
          <w:p w14:paraId="50E911DE" w14:textId="77777777" w:rsidR="00B65C73" w:rsidRDefault="00B65C73" w:rsidP="00B65C73">
            <w:r>
              <w:t>Test</w:t>
            </w:r>
          </w:p>
        </w:tc>
        <w:tc>
          <w:tcPr>
            <w:tcW w:w="2301" w:type="dxa"/>
            <w:tcBorders>
              <w:bottom w:val="single" w:sz="4" w:space="0" w:color="auto"/>
            </w:tcBorders>
            <w:vAlign w:val="center"/>
          </w:tcPr>
          <w:p w14:paraId="185F62CB" w14:textId="77777777" w:rsidR="00B65C73" w:rsidRDefault="00B65C73" w:rsidP="00B65C73">
            <w:r>
              <w:t>Low</w:t>
            </w:r>
          </w:p>
        </w:tc>
        <w:tc>
          <w:tcPr>
            <w:tcW w:w="2896" w:type="dxa"/>
            <w:tcBorders>
              <w:bottom w:val="single" w:sz="4" w:space="0" w:color="auto"/>
            </w:tcBorders>
            <w:vAlign w:val="center"/>
          </w:tcPr>
          <w:p w14:paraId="1E5DC3DD" w14:textId="77777777" w:rsidR="00B65C73" w:rsidRPr="00C57028" w:rsidRDefault="00B65C73" w:rsidP="00B65C73">
            <w:r w:rsidRPr="000B4908">
              <w:t>0.91 [0.44</w:t>
            </w:r>
            <w:r>
              <w:t>,</w:t>
            </w:r>
            <w:r w:rsidRPr="000B4908">
              <w:t xml:space="preserve"> 1.42]</w:t>
            </w:r>
          </w:p>
        </w:tc>
      </w:tr>
    </w:tbl>
    <w:p w14:paraId="05D6DCCF" w14:textId="77777777" w:rsidR="008D04CE" w:rsidRDefault="008D04CE" w:rsidP="008B3849">
      <w:pPr>
        <w:spacing w:line="480" w:lineRule="auto"/>
        <w:ind w:firstLine="284"/>
        <w:jc w:val="both"/>
      </w:pPr>
    </w:p>
    <w:p w14:paraId="50C2B388" w14:textId="06CAF0EB" w:rsidR="008D04CE" w:rsidRPr="006F2A37" w:rsidRDefault="006F2A37" w:rsidP="006F2A37">
      <w:pPr>
        <w:spacing w:line="480" w:lineRule="auto"/>
        <w:jc w:val="both"/>
        <w:rPr>
          <w:b/>
        </w:rPr>
      </w:pPr>
      <w:r>
        <w:rPr>
          <w:b/>
        </w:rPr>
        <w:t>Additional analyses to assess the possible training effects</w:t>
      </w:r>
    </w:p>
    <w:p w14:paraId="66A9CBAD" w14:textId="533CA9DD"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F2A37">
        <w:rPr>
          <w:i/>
        </w:rPr>
        <w:t>Table 3</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 xml:space="preserve">Reward phase * </w:t>
      </w:r>
      <w:r w:rsidR="004A31AE">
        <w:rPr>
          <w:i/>
        </w:rPr>
        <w:t>Value</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w:t>
      </w:r>
      <w:r w:rsidR="006158A2">
        <w:lastRenderedPageBreak/>
        <w:t xml:space="preserve">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124"/>
        <w:gridCol w:w="2215"/>
        <w:gridCol w:w="2268"/>
        <w:gridCol w:w="3032"/>
      </w:tblGrid>
      <w:tr w:rsidR="00900F7E" w14:paraId="7751ED6D" w14:textId="77777777" w:rsidTr="00EC3983">
        <w:trPr>
          <w:trHeight w:val="634"/>
        </w:trPr>
        <w:tc>
          <w:tcPr>
            <w:tcW w:w="10206" w:type="dxa"/>
            <w:gridSpan w:val="4"/>
            <w:tcBorders>
              <w:bottom w:val="single" w:sz="4" w:space="0" w:color="auto"/>
            </w:tcBorders>
          </w:tcPr>
          <w:p w14:paraId="785D8030" w14:textId="06380920" w:rsidR="00900F7E" w:rsidRDefault="000C1A99" w:rsidP="00C11E13">
            <w:pPr>
              <w:spacing w:line="360" w:lineRule="auto"/>
            </w:pPr>
            <w:r w:rsidRPr="000C1A99">
              <w:t xml:space="preserve">Supplementary </w:t>
            </w:r>
            <w:r w:rsidR="00900F7E">
              <w:t>Table</w:t>
            </w:r>
            <w:r w:rsidR="008D04CE">
              <w:t xml:space="preserve"> 3</w:t>
            </w:r>
          </w:p>
          <w:p w14:paraId="360BA1FB" w14:textId="1AC2F46E" w:rsidR="00900F7E" w:rsidRDefault="00566A39" w:rsidP="00C11E13">
            <w:pPr>
              <w:spacing w:line="360" w:lineRule="auto"/>
              <w:rPr>
                <w:i/>
              </w:rPr>
            </w:pPr>
            <w:r>
              <w:rPr>
                <w:i/>
              </w:rPr>
              <w:t xml:space="preserve">Means and 95% HDIs of </w:t>
            </w:r>
            <w:r w:rsidR="009447C0">
              <w:rPr>
                <w:i/>
              </w:rPr>
              <w:t xml:space="preserve">the war data for </w:t>
            </w:r>
            <w:r>
              <w:rPr>
                <w:i/>
              </w:rPr>
              <w:t>sensitivity</w:t>
            </w:r>
            <w:r w:rsidR="00900F7E">
              <w:rPr>
                <w:i/>
              </w:rPr>
              <w:t xml:space="preserve"> and reaction times across six phases of the experiment</w:t>
            </w:r>
          </w:p>
        </w:tc>
      </w:tr>
      <w:tr w:rsidR="00900F7E" w14:paraId="08F4E747" w14:textId="77777777" w:rsidTr="00EC398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46F128EA" w:rsidR="00900F7E" w:rsidRDefault="004A31AE" w:rsidP="00C11E13">
            <w:r>
              <w:t>Value</w:t>
            </w:r>
          </w:p>
        </w:tc>
        <w:tc>
          <w:tcPr>
            <w:tcW w:w="2388" w:type="dxa"/>
            <w:tcBorders>
              <w:top w:val="single" w:sz="4" w:space="0" w:color="auto"/>
              <w:bottom w:val="single" w:sz="4" w:space="0" w:color="auto"/>
            </w:tcBorders>
            <w:vAlign w:val="center"/>
          </w:tcPr>
          <w:p w14:paraId="7827DD9D" w14:textId="077F02A8" w:rsidR="00900F7E" w:rsidRPr="007F6AA7" w:rsidRDefault="00566A39" w:rsidP="00566A39">
            <w:r>
              <w:t>Sensitivity</w:t>
            </w:r>
            <w:r w:rsidR="00900F7E">
              <w:t xml:space="preserve"> (</w:t>
            </w:r>
            <w:r w:rsidR="00BA5161">
              <w:t>d prime</w:t>
            </w:r>
            <w:r w:rsidR="00900F7E">
              <w:t>)</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BE7158" w14:paraId="44EB8942" w14:textId="77777777" w:rsidTr="00EC3983">
        <w:trPr>
          <w:trHeight w:val="417"/>
        </w:trPr>
        <w:tc>
          <w:tcPr>
            <w:tcW w:w="2235" w:type="dxa"/>
            <w:tcBorders>
              <w:top w:val="single" w:sz="4" w:space="0" w:color="auto"/>
            </w:tcBorders>
            <w:vAlign w:val="center"/>
          </w:tcPr>
          <w:p w14:paraId="36593DD9" w14:textId="77777777" w:rsidR="00BE7158" w:rsidRDefault="00BE7158" w:rsidP="00BE7158">
            <w:r w:rsidRPr="00DC56DA">
              <w:t>Baseline1</w:t>
            </w:r>
          </w:p>
        </w:tc>
        <w:tc>
          <w:tcPr>
            <w:tcW w:w="2382" w:type="dxa"/>
            <w:tcBorders>
              <w:top w:val="single" w:sz="4" w:space="0" w:color="auto"/>
            </w:tcBorders>
            <w:vAlign w:val="center"/>
          </w:tcPr>
          <w:p w14:paraId="18A68A5F" w14:textId="77777777" w:rsidR="00BE7158" w:rsidRPr="008E021D" w:rsidRDefault="00BE7158" w:rsidP="00BE7158">
            <w:r>
              <w:t>High</w:t>
            </w:r>
          </w:p>
        </w:tc>
        <w:tc>
          <w:tcPr>
            <w:tcW w:w="2388" w:type="dxa"/>
            <w:tcBorders>
              <w:top w:val="single" w:sz="4" w:space="0" w:color="auto"/>
            </w:tcBorders>
            <w:vAlign w:val="center"/>
          </w:tcPr>
          <w:p w14:paraId="48171E80" w14:textId="18FF7A82" w:rsidR="00BE7158" w:rsidRDefault="00BE7158" w:rsidP="00BE7158">
            <w:r>
              <w:t>1.49 [</w:t>
            </w:r>
            <w:r w:rsidRPr="006105B7">
              <w:t>-0.36</w:t>
            </w:r>
            <w:r>
              <w:t>,</w:t>
            </w:r>
            <w:r w:rsidRPr="006105B7">
              <w:t xml:space="preserve"> 2.62]</w:t>
            </w:r>
          </w:p>
        </w:tc>
        <w:tc>
          <w:tcPr>
            <w:tcW w:w="3201" w:type="dxa"/>
            <w:tcBorders>
              <w:top w:val="single" w:sz="4" w:space="0" w:color="auto"/>
            </w:tcBorders>
            <w:vAlign w:val="center"/>
          </w:tcPr>
          <w:p w14:paraId="39F9F2FC" w14:textId="08F67C1D" w:rsidR="00BE7158" w:rsidRDefault="00BE7158" w:rsidP="00BE7158">
            <w:r>
              <w:t>548.73 [</w:t>
            </w:r>
            <w:r w:rsidRPr="006B0220">
              <w:t>479.43</w:t>
            </w:r>
            <w:r>
              <w:t>,</w:t>
            </w:r>
            <w:r w:rsidRPr="006B0220">
              <w:t xml:space="preserve"> 613.76]</w:t>
            </w:r>
          </w:p>
        </w:tc>
      </w:tr>
      <w:tr w:rsidR="00BE7158" w14:paraId="5D1B8851" w14:textId="77777777" w:rsidTr="00EC3983">
        <w:trPr>
          <w:trHeight w:val="417"/>
        </w:trPr>
        <w:tc>
          <w:tcPr>
            <w:tcW w:w="2235" w:type="dxa"/>
            <w:vAlign w:val="center"/>
          </w:tcPr>
          <w:p w14:paraId="1AFD8F68" w14:textId="77777777" w:rsidR="00BE7158" w:rsidRDefault="00BE7158" w:rsidP="00BE7158">
            <w:r w:rsidRPr="00DC56DA">
              <w:t>Baseline1</w:t>
            </w:r>
          </w:p>
        </w:tc>
        <w:tc>
          <w:tcPr>
            <w:tcW w:w="2382" w:type="dxa"/>
            <w:vAlign w:val="center"/>
          </w:tcPr>
          <w:p w14:paraId="0C7347E0" w14:textId="77777777" w:rsidR="00BE7158" w:rsidRPr="008E021D" w:rsidRDefault="00BE7158" w:rsidP="00BE7158">
            <w:r>
              <w:t>Low</w:t>
            </w:r>
          </w:p>
        </w:tc>
        <w:tc>
          <w:tcPr>
            <w:tcW w:w="2388" w:type="dxa"/>
            <w:vAlign w:val="center"/>
          </w:tcPr>
          <w:p w14:paraId="3D990D9A" w14:textId="3F00549A" w:rsidR="00BE7158" w:rsidRDefault="00BE7158" w:rsidP="00BE7158">
            <w:r w:rsidRPr="006105B7">
              <w:t>1.3</w:t>
            </w:r>
            <w:r>
              <w:t>0</w:t>
            </w:r>
            <w:r w:rsidRPr="006105B7">
              <w:t xml:space="preserve"> [ 0.09</w:t>
            </w:r>
            <w:r>
              <w:t>,</w:t>
            </w:r>
            <w:r w:rsidRPr="006105B7">
              <w:t xml:space="preserve"> 2.35]</w:t>
            </w:r>
          </w:p>
        </w:tc>
        <w:tc>
          <w:tcPr>
            <w:tcW w:w="3201" w:type="dxa"/>
            <w:vAlign w:val="center"/>
          </w:tcPr>
          <w:p w14:paraId="33ABB3BF" w14:textId="5D0E9AB4" w:rsidR="00BE7158" w:rsidRDefault="00BE7158" w:rsidP="00BE7158">
            <w:r w:rsidRPr="006B0220">
              <w:t>551.97 [458.26</w:t>
            </w:r>
            <w:r>
              <w:t>,</w:t>
            </w:r>
            <w:r w:rsidRPr="006B0220">
              <w:t xml:space="preserve"> 621.44]</w:t>
            </w:r>
          </w:p>
        </w:tc>
      </w:tr>
      <w:tr w:rsidR="00BE7158" w14:paraId="2E8C7CAC" w14:textId="77777777" w:rsidTr="00EC3983">
        <w:trPr>
          <w:trHeight w:val="417"/>
        </w:trPr>
        <w:tc>
          <w:tcPr>
            <w:tcW w:w="2235" w:type="dxa"/>
            <w:vAlign w:val="center"/>
          </w:tcPr>
          <w:p w14:paraId="044974C7" w14:textId="77777777" w:rsidR="00BE7158" w:rsidRDefault="00BE7158" w:rsidP="00BE7158">
            <w:r w:rsidRPr="00DC56DA">
              <w:t>Baseline2</w:t>
            </w:r>
          </w:p>
        </w:tc>
        <w:tc>
          <w:tcPr>
            <w:tcW w:w="2382" w:type="dxa"/>
            <w:vAlign w:val="center"/>
          </w:tcPr>
          <w:p w14:paraId="1111B89C" w14:textId="77777777" w:rsidR="00BE7158" w:rsidRPr="008E021D" w:rsidRDefault="00BE7158" w:rsidP="00BE7158">
            <w:r>
              <w:t>High</w:t>
            </w:r>
          </w:p>
        </w:tc>
        <w:tc>
          <w:tcPr>
            <w:tcW w:w="2388" w:type="dxa"/>
            <w:vAlign w:val="center"/>
          </w:tcPr>
          <w:p w14:paraId="6FE3E2A1" w14:textId="217B1E7D" w:rsidR="00BE7158" w:rsidRDefault="00BE7158" w:rsidP="00BE7158">
            <w:r w:rsidRPr="006105B7">
              <w:t>1.6</w:t>
            </w:r>
            <w:r>
              <w:t>0 [</w:t>
            </w:r>
            <w:r w:rsidRPr="006105B7">
              <w:t>-0.27</w:t>
            </w:r>
            <w:r>
              <w:t>,</w:t>
            </w:r>
            <w:r w:rsidRPr="006105B7">
              <w:t xml:space="preserve"> 2.56]</w:t>
            </w:r>
          </w:p>
        </w:tc>
        <w:tc>
          <w:tcPr>
            <w:tcW w:w="3201" w:type="dxa"/>
            <w:vAlign w:val="center"/>
          </w:tcPr>
          <w:p w14:paraId="147A2FE7" w14:textId="31926BE8" w:rsidR="00BE7158" w:rsidRDefault="00BE7158" w:rsidP="00BE7158">
            <w:r w:rsidRPr="006B0220">
              <w:t>545.6</w:t>
            </w:r>
            <w:r>
              <w:t>0</w:t>
            </w:r>
            <w:r w:rsidRPr="006B0220">
              <w:t xml:space="preserve"> [454.56</w:t>
            </w:r>
            <w:r>
              <w:t>,</w:t>
            </w:r>
            <w:r w:rsidRPr="006B0220">
              <w:t xml:space="preserve"> 620.36]</w:t>
            </w:r>
          </w:p>
        </w:tc>
      </w:tr>
      <w:tr w:rsidR="00BE7158" w14:paraId="1221C033" w14:textId="77777777" w:rsidTr="00EC3983">
        <w:trPr>
          <w:trHeight w:val="417"/>
        </w:trPr>
        <w:tc>
          <w:tcPr>
            <w:tcW w:w="2235" w:type="dxa"/>
            <w:vAlign w:val="center"/>
          </w:tcPr>
          <w:p w14:paraId="5E979E76" w14:textId="77777777" w:rsidR="00BE7158" w:rsidRDefault="00BE7158" w:rsidP="00BE7158">
            <w:r w:rsidRPr="00DC56DA">
              <w:t>Baseline2</w:t>
            </w:r>
          </w:p>
        </w:tc>
        <w:tc>
          <w:tcPr>
            <w:tcW w:w="2382" w:type="dxa"/>
            <w:vAlign w:val="center"/>
          </w:tcPr>
          <w:p w14:paraId="79A6F5BF" w14:textId="77777777" w:rsidR="00BE7158" w:rsidRPr="00534F07" w:rsidRDefault="00BE7158" w:rsidP="00BE7158">
            <w:r>
              <w:t>Low</w:t>
            </w:r>
          </w:p>
        </w:tc>
        <w:tc>
          <w:tcPr>
            <w:tcW w:w="2388" w:type="dxa"/>
            <w:vAlign w:val="center"/>
          </w:tcPr>
          <w:p w14:paraId="152E9B46" w14:textId="37AAA97A" w:rsidR="00BE7158" w:rsidRDefault="00BE7158" w:rsidP="00BE7158">
            <w:r w:rsidRPr="006105B7">
              <w:t>1.45 [ 0.08</w:t>
            </w:r>
            <w:r>
              <w:t>,</w:t>
            </w:r>
            <w:r w:rsidRPr="006105B7">
              <w:t xml:space="preserve"> 2.33]</w:t>
            </w:r>
          </w:p>
        </w:tc>
        <w:tc>
          <w:tcPr>
            <w:tcW w:w="3201" w:type="dxa"/>
            <w:vAlign w:val="center"/>
          </w:tcPr>
          <w:p w14:paraId="38077BB6" w14:textId="672A98BC" w:rsidR="00BE7158" w:rsidRDefault="00BE7158" w:rsidP="00BE7158">
            <w:r w:rsidRPr="006B0220">
              <w:t>556.21 [486.84</w:t>
            </w:r>
            <w:r>
              <w:t>,</w:t>
            </w:r>
            <w:r w:rsidRPr="006B0220">
              <w:t xml:space="preserve"> 650.73]</w:t>
            </w:r>
          </w:p>
        </w:tc>
      </w:tr>
      <w:tr w:rsidR="00BE7158" w14:paraId="2378FD41" w14:textId="77777777" w:rsidTr="00EC3983">
        <w:trPr>
          <w:trHeight w:val="417"/>
        </w:trPr>
        <w:tc>
          <w:tcPr>
            <w:tcW w:w="2235" w:type="dxa"/>
            <w:vAlign w:val="center"/>
          </w:tcPr>
          <w:p w14:paraId="33D71827" w14:textId="5A2F3D60" w:rsidR="00BE7158" w:rsidRDefault="00BE7158" w:rsidP="00BE7158">
            <w:r>
              <w:t>Training</w:t>
            </w:r>
            <w:r w:rsidRPr="00DC56DA">
              <w:t>1</w:t>
            </w:r>
          </w:p>
        </w:tc>
        <w:tc>
          <w:tcPr>
            <w:tcW w:w="2382" w:type="dxa"/>
            <w:vAlign w:val="center"/>
          </w:tcPr>
          <w:p w14:paraId="5DC66FC6" w14:textId="77777777" w:rsidR="00BE7158" w:rsidRPr="00C21D51" w:rsidRDefault="00BE7158" w:rsidP="00BE7158">
            <w:r>
              <w:t>High</w:t>
            </w:r>
          </w:p>
        </w:tc>
        <w:tc>
          <w:tcPr>
            <w:tcW w:w="2388" w:type="dxa"/>
            <w:vAlign w:val="center"/>
          </w:tcPr>
          <w:p w14:paraId="20BAF671" w14:textId="17244A63" w:rsidR="00BE7158" w:rsidRDefault="00BE7158" w:rsidP="00BE7158">
            <w:r>
              <w:t>1.56 [</w:t>
            </w:r>
            <w:r w:rsidRPr="006105B7">
              <w:t>-0.08</w:t>
            </w:r>
            <w:r>
              <w:t>,</w:t>
            </w:r>
            <w:r w:rsidRPr="006105B7">
              <w:t xml:space="preserve"> 2.65]</w:t>
            </w:r>
          </w:p>
        </w:tc>
        <w:tc>
          <w:tcPr>
            <w:tcW w:w="3201" w:type="dxa"/>
            <w:vAlign w:val="center"/>
          </w:tcPr>
          <w:p w14:paraId="3F8D1C07" w14:textId="7D1611C8" w:rsidR="00BE7158" w:rsidRDefault="00BE7158" w:rsidP="00BE7158">
            <w:r w:rsidRPr="006B0220">
              <w:t>521.47 [437.9</w:t>
            </w:r>
            <w:r>
              <w:t>0,</w:t>
            </w:r>
            <w:r w:rsidRPr="006B0220">
              <w:t xml:space="preserve"> 587.57]</w:t>
            </w:r>
          </w:p>
        </w:tc>
      </w:tr>
      <w:tr w:rsidR="00BE7158" w14:paraId="2C2EA802" w14:textId="77777777" w:rsidTr="00EC3983">
        <w:trPr>
          <w:trHeight w:val="417"/>
        </w:trPr>
        <w:tc>
          <w:tcPr>
            <w:tcW w:w="2235" w:type="dxa"/>
            <w:vAlign w:val="center"/>
          </w:tcPr>
          <w:p w14:paraId="73986FBE" w14:textId="301DBA47" w:rsidR="00BE7158" w:rsidRDefault="00BE7158" w:rsidP="00BE7158">
            <w:r>
              <w:t>Training</w:t>
            </w:r>
            <w:r w:rsidRPr="00DC56DA">
              <w:t>1</w:t>
            </w:r>
          </w:p>
        </w:tc>
        <w:tc>
          <w:tcPr>
            <w:tcW w:w="2382" w:type="dxa"/>
            <w:vAlign w:val="center"/>
          </w:tcPr>
          <w:p w14:paraId="3A03B0A7" w14:textId="77777777" w:rsidR="00BE7158" w:rsidRPr="00C21D51" w:rsidRDefault="00BE7158" w:rsidP="00BE7158">
            <w:r>
              <w:t>Low</w:t>
            </w:r>
          </w:p>
        </w:tc>
        <w:tc>
          <w:tcPr>
            <w:tcW w:w="2388" w:type="dxa"/>
            <w:vAlign w:val="center"/>
          </w:tcPr>
          <w:p w14:paraId="3A9CCE69" w14:textId="6FC711E7" w:rsidR="00BE7158" w:rsidRDefault="00BE7158" w:rsidP="00BE7158">
            <w:r w:rsidRPr="006105B7">
              <w:t>1.58 [ 0.47</w:t>
            </w:r>
            <w:r>
              <w:t>,</w:t>
            </w:r>
            <w:r w:rsidRPr="006105B7">
              <w:t xml:space="preserve"> 2.45]</w:t>
            </w:r>
          </w:p>
        </w:tc>
        <w:tc>
          <w:tcPr>
            <w:tcW w:w="3201" w:type="dxa"/>
            <w:vAlign w:val="center"/>
          </w:tcPr>
          <w:p w14:paraId="2CA76085" w14:textId="79F81BAE" w:rsidR="00BE7158" w:rsidRDefault="00BE7158" w:rsidP="00BE7158">
            <w:r w:rsidRPr="006B0220">
              <w:t>542.8</w:t>
            </w:r>
            <w:r>
              <w:t>0</w:t>
            </w:r>
            <w:r w:rsidRPr="006B0220">
              <w:t xml:space="preserve"> [463.65</w:t>
            </w:r>
            <w:r>
              <w:t>,</w:t>
            </w:r>
            <w:r w:rsidRPr="006B0220">
              <w:t xml:space="preserve"> 593.47]</w:t>
            </w:r>
          </w:p>
        </w:tc>
      </w:tr>
      <w:tr w:rsidR="00BE7158" w14:paraId="6A6E7C39" w14:textId="77777777" w:rsidTr="00EC3983">
        <w:trPr>
          <w:trHeight w:val="417"/>
        </w:trPr>
        <w:tc>
          <w:tcPr>
            <w:tcW w:w="2235" w:type="dxa"/>
            <w:vAlign w:val="center"/>
          </w:tcPr>
          <w:p w14:paraId="14F01877" w14:textId="6A723EBC" w:rsidR="00BE7158" w:rsidRDefault="00BE7158" w:rsidP="00BE7158">
            <w:r>
              <w:t>Training</w:t>
            </w:r>
            <w:r w:rsidRPr="00DC56DA">
              <w:t>2</w:t>
            </w:r>
          </w:p>
        </w:tc>
        <w:tc>
          <w:tcPr>
            <w:tcW w:w="2382" w:type="dxa"/>
            <w:vAlign w:val="center"/>
          </w:tcPr>
          <w:p w14:paraId="59E7487F" w14:textId="77777777" w:rsidR="00BE7158" w:rsidRDefault="00BE7158" w:rsidP="00BE7158">
            <w:r>
              <w:t>High</w:t>
            </w:r>
          </w:p>
        </w:tc>
        <w:tc>
          <w:tcPr>
            <w:tcW w:w="2388" w:type="dxa"/>
            <w:vAlign w:val="center"/>
          </w:tcPr>
          <w:p w14:paraId="18D523FB" w14:textId="74153EC5" w:rsidR="00BE7158" w:rsidRDefault="00BE7158" w:rsidP="00BE7158">
            <w:r w:rsidRPr="006105B7">
              <w:t>1.59 [ 0.08</w:t>
            </w:r>
            <w:r>
              <w:t>,</w:t>
            </w:r>
            <w:r w:rsidRPr="006105B7">
              <w:t xml:space="preserve"> 2.56]</w:t>
            </w:r>
          </w:p>
        </w:tc>
        <w:tc>
          <w:tcPr>
            <w:tcW w:w="3201" w:type="dxa"/>
            <w:vAlign w:val="center"/>
          </w:tcPr>
          <w:p w14:paraId="43D2009E" w14:textId="5A3F8464" w:rsidR="00BE7158" w:rsidRPr="00C57028" w:rsidRDefault="00BE7158" w:rsidP="00BE7158">
            <w:r w:rsidRPr="006B0220">
              <w:t>528.96 [462</w:t>
            </w:r>
            <w:r>
              <w:t>.00,</w:t>
            </w:r>
            <w:r w:rsidRPr="006B0220">
              <w:t xml:space="preserve"> 598.58]</w:t>
            </w:r>
          </w:p>
        </w:tc>
      </w:tr>
      <w:tr w:rsidR="00BE7158" w14:paraId="66BD893A" w14:textId="77777777" w:rsidTr="00EC3983">
        <w:trPr>
          <w:trHeight w:val="417"/>
        </w:trPr>
        <w:tc>
          <w:tcPr>
            <w:tcW w:w="2235" w:type="dxa"/>
            <w:vAlign w:val="center"/>
          </w:tcPr>
          <w:p w14:paraId="2BA073D8" w14:textId="4063C936" w:rsidR="00BE7158" w:rsidRDefault="00BE7158" w:rsidP="00BE7158">
            <w:r>
              <w:t>Training</w:t>
            </w:r>
            <w:r w:rsidRPr="00DC56DA">
              <w:t>2</w:t>
            </w:r>
          </w:p>
        </w:tc>
        <w:tc>
          <w:tcPr>
            <w:tcW w:w="2382" w:type="dxa"/>
            <w:vAlign w:val="center"/>
          </w:tcPr>
          <w:p w14:paraId="4588F6D7" w14:textId="77777777" w:rsidR="00BE7158" w:rsidRDefault="00BE7158" w:rsidP="00BE7158">
            <w:r>
              <w:t>Low</w:t>
            </w:r>
          </w:p>
        </w:tc>
        <w:tc>
          <w:tcPr>
            <w:tcW w:w="2388" w:type="dxa"/>
            <w:vAlign w:val="center"/>
          </w:tcPr>
          <w:p w14:paraId="327279FC" w14:textId="5FB1D8FD" w:rsidR="00BE7158" w:rsidRDefault="00BE7158" w:rsidP="00BE7158">
            <w:r w:rsidRPr="006105B7">
              <w:t>1.47 [ 0</w:t>
            </w:r>
            <w:r>
              <w:t>.00,</w:t>
            </w:r>
            <w:r w:rsidRPr="006105B7">
              <w:t xml:space="preserve"> 2.62]</w:t>
            </w:r>
          </w:p>
        </w:tc>
        <w:tc>
          <w:tcPr>
            <w:tcW w:w="3201" w:type="dxa"/>
            <w:vAlign w:val="center"/>
          </w:tcPr>
          <w:p w14:paraId="6CBE9741" w14:textId="795238FA" w:rsidR="00BE7158" w:rsidRPr="00C57028" w:rsidRDefault="00BE7158" w:rsidP="00BE7158">
            <w:r w:rsidRPr="006B0220">
              <w:t>534.72 [479.38</w:t>
            </w:r>
            <w:r>
              <w:t>,</w:t>
            </w:r>
            <w:r w:rsidRPr="006B0220">
              <w:t xml:space="preserve"> 618.25]</w:t>
            </w:r>
          </w:p>
        </w:tc>
      </w:tr>
      <w:tr w:rsidR="00BE7158" w14:paraId="59B74544" w14:textId="77777777" w:rsidTr="00EC3983">
        <w:trPr>
          <w:trHeight w:val="417"/>
        </w:trPr>
        <w:tc>
          <w:tcPr>
            <w:tcW w:w="2235" w:type="dxa"/>
            <w:vAlign w:val="center"/>
          </w:tcPr>
          <w:p w14:paraId="10467693" w14:textId="3305FF5B" w:rsidR="00BE7158" w:rsidRDefault="00BE7158" w:rsidP="00BE7158">
            <w:r>
              <w:t>Test</w:t>
            </w:r>
            <w:r w:rsidRPr="00DC56DA">
              <w:t>1</w:t>
            </w:r>
          </w:p>
        </w:tc>
        <w:tc>
          <w:tcPr>
            <w:tcW w:w="2382" w:type="dxa"/>
            <w:vAlign w:val="center"/>
          </w:tcPr>
          <w:p w14:paraId="7A3FAC95" w14:textId="77777777" w:rsidR="00BE7158" w:rsidRDefault="00BE7158" w:rsidP="00BE7158">
            <w:r>
              <w:t>High</w:t>
            </w:r>
          </w:p>
        </w:tc>
        <w:tc>
          <w:tcPr>
            <w:tcW w:w="2388" w:type="dxa"/>
            <w:vAlign w:val="center"/>
          </w:tcPr>
          <w:p w14:paraId="77CCBF65" w14:textId="03383B97" w:rsidR="00BE7158" w:rsidRDefault="00BE7158" w:rsidP="00BE7158">
            <w:r>
              <w:t>1.51 [</w:t>
            </w:r>
            <w:r w:rsidRPr="006105B7">
              <w:t>-0.07</w:t>
            </w:r>
            <w:r>
              <w:t>,</w:t>
            </w:r>
            <w:r w:rsidRPr="006105B7">
              <w:t xml:space="preserve"> 2.57]</w:t>
            </w:r>
          </w:p>
        </w:tc>
        <w:tc>
          <w:tcPr>
            <w:tcW w:w="3201" w:type="dxa"/>
            <w:vAlign w:val="center"/>
          </w:tcPr>
          <w:p w14:paraId="04D77BDB" w14:textId="43A3B599" w:rsidR="00BE7158" w:rsidRPr="00C57028" w:rsidRDefault="00BE7158" w:rsidP="00BE7158">
            <w:r w:rsidRPr="006B0220">
              <w:t>528.3</w:t>
            </w:r>
            <w:r>
              <w:t>0</w:t>
            </w:r>
            <w:r w:rsidRPr="006B0220">
              <w:t xml:space="preserve"> [457.88</w:t>
            </w:r>
            <w:r>
              <w:t>,</w:t>
            </w:r>
            <w:r w:rsidRPr="006B0220">
              <w:t xml:space="preserve"> 596.17]</w:t>
            </w:r>
          </w:p>
        </w:tc>
      </w:tr>
      <w:tr w:rsidR="00BE7158" w14:paraId="292BD9E5" w14:textId="77777777" w:rsidTr="00EC3983">
        <w:trPr>
          <w:trHeight w:val="417"/>
        </w:trPr>
        <w:tc>
          <w:tcPr>
            <w:tcW w:w="2235" w:type="dxa"/>
            <w:vAlign w:val="center"/>
          </w:tcPr>
          <w:p w14:paraId="66E93132" w14:textId="1FC43104" w:rsidR="00BE7158" w:rsidRDefault="00BE7158" w:rsidP="00BE7158">
            <w:r>
              <w:t>Test</w:t>
            </w:r>
            <w:r w:rsidRPr="00DC56DA">
              <w:t>1</w:t>
            </w:r>
          </w:p>
        </w:tc>
        <w:tc>
          <w:tcPr>
            <w:tcW w:w="2382" w:type="dxa"/>
            <w:vAlign w:val="center"/>
          </w:tcPr>
          <w:p w14:paraId="1B112FCC" w14:textId="77777777" w:rsidR="00BE7158" w:rsidRDefault="00BE7158" w:rsidP="00BE7158">
            <w:r>
              <w:t>Low</w:t>
            </w:r>
          </w:p>
        </w:tc>
        <w:tc>
          <w:tcPr>
            <w:tcW w:w="2388" w:type="dxa"/>
            <w:vAlign w:val="center"/>
          </w:tcPr>
          <w:p w14:paraId="7D635669" w14:textId="6DFCBFDE" w:rsidR="00BE7158" w:rsidRDefault="00BE7158" w:rsidP="00BE7158">
            <w:r w:rsidRPr="006105B7">
              <w:t>1.49 [ 0.36</w:t>
            </w:r>
            <w:r>
              <w:t>,</w:t>
            </w:r>
            <w:r w:rsidRPr="006105B7">
              <w:t xml:space="preserve"> 2.5</w:t>
            </w:r>
            <w:r>
              <w:t>0</w:t>
            </w:r>
            <w:r w:rsidRPr="006105B7">
              <w:t>]</w:t>
            </w:r>
          </w:p>
        </w:tc>
        <w:tc>
          <w:tcPr>
            <w:tcW w:w="3201" w:type="dxa"/>
            <w:vAlign w:val="center"/>
          </w:tcPr>
          <w:p w14:paraId="66F6E7EA" w14:textId="55208672" w:rsidR="00BE7158" w:rsidRPr="00C57028" w:rsidRDefault="00BE7158" w:rsidP="00BE7158">
            <w:r w:rsidRPr="006B0220">
              <w:t>536.86 [444.89</w:t>
            </w:r>
            <w:r>
              <w:t>,</w:t>
            </w:r>
            <w:r w:rsidRPr="006B0220">
              <w:t xml:space="preserve"> 621</w:t>
            </w:r>
            <w:r>
              <w:t>.00</w:t>
            </w:r>
            <w:r w:rsidRPr="006B0220">
              <w:t>]</w:t>
            </w:r>
          </w:p>
        </w:tc>
      </w:tr>
      <w:tr w:rsidR="00BE7158" w14:paraId="640C67D9" w14:textId="77777777" w:rsidTr="00EC3983">
        <w:trPr>
          <w:trHeight w:val="417"/>
        </w:trPr>
        <w:tc>
          <w:tcPr>
            <w:tcW w:w="2235" w:type="dxa"/>
            <w:vAlign w:val="center"/>
          </w:tcPr>
          <w:p w14:paraId="1252F086" w14:textId="404DF397" w:rsidR="00BE7158" w:rsidRDefault="00BE7158" w:rsidP="00BE7158">
            <w:r>
              <w:t>Test</w:t>
            </w:r>
            <w:r w:rsidRPr="00DC56DA">
              <w:t>2</w:t>
            </w:r>
          </w:p>
        </w:tc>
        <w:tc>
          <w:tcPr>
            <w:tcW w:w="2382" w:type="dxa"/>
            <w:vAlign w:val="center"/>
          </w:tcPr>
          <w:p w14:paraId="12E1FF5A" w14:textId="77777777" w:rsidR="00BE7158" w:rsidRDefault="00BE7158" w:rsidP="00BE7158">
            <w:r>
              <w:t>High</w:t>
            </w:r>
          </w:p>
        </w:tc>
        <w:tc>
          <w:tcPr>
            <w:tcW w:w="2388" w:type="dxa"/>
            <w:vAlign w:val="center"/>
          </w:tcPr>
          <w:p w14:paraId="030DDBCB" w14:textId="101B3098" w:rsidR="00BE7158" w:rsidRDefault="00BE7158" w:rsidP="00BE7158">
            <w:r w:rsidRPr="006105B7">
              <w:t>1.5</w:t>
            </w:r>
            <w:r>
              <w:t>0 [</w:t>
            </w:r>
            <w:r w:rsidRPr="006105B7">
              <w:t>-0.38</w:t>
            </w:r>
            <w:r>
              <w:t>,</w:t>
            </w:r>
            <w:r w:rsidRPr="006105B7">
              <w:t xml:space="preserve"> 2.49]</w:t>
            </w:r>
          </w:p>
        </w:tc>
        <w:tc>
          <w:tcPr>
            <w:tcW w:w="3201" w:type="dxa"/>
            <w:vAlign w:val="center"/>
          </w:tcPr>
          <w:p w14:paraId="45B5A1C9" w14:textId="30916041" w:rsidR="00BE7158" w:rsidRPr="00C57028" w:rsidRDefault="00BE7158" w:rsidP="00BE7158">
            <w:r w:rsidRPr="006B0220">
              <w:t>528.92 [448.24</w:t>
            </w:r>
            <w:r>
              <w:t>,</w:t>
            </w:r>
            <w:r w:rsidRPr="006B0220">
              <w:t xml:space="preserve"> 606</w:t>
            </w:r>
            <w:r>
              <w:t>.00</w:t>
            </w:r>
            <w:r w:rsidRPr="006B0220">
              <w:t>]</w:t>
            </w:r>
          </w:p>
        </w:tc>
      </w:tr>
      <w:tr w:rsidR="00BE7158" w14:paraId="2B2A0875" w14:textId="77777777" w:rsidTr="00EC3983">
        <w:trPr>
          <w:trHeight w:val="417"/>
        </w:trPr>
        <w:tc>
          <w:tcPr>
            <w:tcW w:w="2235" w:type="dxa"/>
            <w:tcBorders>
              <w:bottom w:val="single" w:sz="4" w:space="0" w:color="auto"/>
            </w:tcBorders>
            <w:vAlign w:val="center"/>
          </w:tcPr>
          <w:p w14:paraId="4AF8D9C8" w14:textId="11ECB966" w:rsidR="00BE7158" w:rsidRDefault="00BE7158" w:rsidP="00BE7158">
            <w:r>
              <w:t>Test</w:t>
            </w:r>
            <w:r w:rsidRPr="00DC56DA">
              <w:t>2</w:t>
            </w:r>
          </w:p>
        </w:tc>
        <w:tc>
          <w:tcPr>
            <w:tcW w:w="2382" w:type="dxa"/>
            <w:tcBorders>
              <w:bottom w:val="single" w:sz="4" w:space="0" w:color="auto"/>
            </w:tcBorders>
            <w:vAlign w:val="center"/>
          </w:tcPr>
          <w:p w14:paraId="47C7A15A" w14:textId="77777777" w:rsidR="00BE7158" w:rsidRDefault="00BE7158" w:rsidP="00BE7158">
            <w:r>
              <w:t>Low</w:t>
            </w:r>
          </w:p>
        </w:tc>
        <w:tc>
          <w:tcPr>
            <w:tcW w:w="2388" w:type="dxa"/>
            <w:tcBorders>
              <w:bottom w:val="single" w:sz="4" w:space="0" w:color="auto"/>
            </w:tcBorders>
            <w:vAlign w:val="center"/>
          </w:tcPr>
          <w:p w14:paraId="5085CF6A" w14:textId="18C87195" w:rsidR="00BE7158" w:rsidRDefault="00BE7158" w:rsidP="00BE7158">
            <w:r w:rsidRPr="006105B7">
              <w:t>1.53 [ 0.65</w:t>
            </w:r>
            <w:r>
              <w:t>,</w:t>
            </w:r>
            <w:r w:rsidRPr="006105B7">
              <w:t xml:space="preserve"> 2.55]</w:t>
            </w:r>
          </w:p>
        </w:tc>
        <w:tc>
          <w:tcPr>
            <w:tcW w:w="3201" w:type="dxa"/>
            <w:tcBorders>
              <w:bottom w:val="single" w:sz="4" w:space="0" w:color="auto"/>
            </w:tcBorders>
            <w:vAlign w:val="center"/>
          </w:tcPr>
          <w:p w14:paraId="3872E78E" w14:textId="681751CB" w:rsidR="00BE7158" w:rsidRPr="00C57028" w:rsidRDefault="00BE7158" w:rsidP="00BE7158">
            <w:r w:rsidRPr="006B0220">
              <w:t>542.76 [450.11</w:t>
            </w:r>
            <w:r>
              <w:t>,</w:t>
            </w:r>
            <w:r w:rsidRPr="006B0220">
              <w:t xml:space="preserve"> 617.44]</w:t>
            </w:r>
          </w:p>
        </w:tc>
      </w:tr>
    </w:tbl>
    <w:p w14:paraId="50F8ABF3" w14:textId="2235D84B" w:rsidR="00FA0C17" w:rsidRDefault="00FA0C17" w:rsidP="008B3849">
      <w:pPr>
        <w:spacing w:line="480" w:lineRule="auto"/>
        <w:ind w:firstLine="284"/>
        <w:jc w:val="both"/>
      </w:pPr>
    </w:p>
    <w:p w14:paraId="7452B809" w14:textId="7CA35FB8" w:rsidR="006158A2" w:rsidRDefault="006158A2" w:rsidP="00C94B53">
      <w:pPr>
        <w:spacing w:line="480" w:lineRule="auto"/>
        <w:ind w:firstLine="284"/>
        <w:jc w:val="both"/>
      </w:pPr>
      <w:r w:rsidRPr="006158A2">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6F2A37">
        <w:rPr>
          <w:i/>
        </w:rPr>
        <w:t>Figure 1</w:t>
      </w:r>
      <w:r w:rsidR="00C94B53">
        <w:t xml:space="preserve"> and </w:t>
      </w:r>
      <w:r w:rsidR="000C1A99" w:rsidRPr="00B57645">
        <w:rPr>
          <w:i/>
        </w:rPr>
        <w:t xml:space="preserve">Supplementary </w:t>
      </w:r>
      <w:r w:rsidR="006F2A37">
        <w:rPr>
          <w:i/>
        </w:rPr>
        <w:t>Table 4</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0C2FCF">
        <w:t>0.11; 95% HDI [-0.04, 0.27</w:t>
      </w:r>
      <w:r w:rsidR="00C94B53">
        <w:t xml:space="preserve">]; ER = </w:t>
      </w:r>
      <w:r w:rsidR="000C2FCF">
        <w:t>11.19</w:t>
      </w:r>
      <w:r w:rsidR="00C94B53">
        <w:t xml:space="preserve">) </w:t>
      </w:r>
      <w:r>
        <w:t xml:space="preserve">and low </w:t>
      </w:r>
      <w:r w:rsidR="00C94B53">
        <w:t>(</w:t>
      </w:r>
      <w:r w:rsidR="00C94B53">
        <w:rPr>
          <w:i/>
        </w:rPr>
        <w:t xml:space="preserve">M = </w:t>
      </w:r>
      <w:r w:rsidR="000C2FCF">
        <w:t>0.15; 95% HDI [0.01, 0.31]; ER = 30.25</w:t>
      </w:r>
      <w:r w:rsidR="00C94B53">
        <w:t xml:space="preserve">) </w:t>
      </w:r>
      <w:r w:rsidR="004A31AE">
        <w:t>value</w:t>
      </w:r>
      <w:r>
        <w:t xml:space="preserve"> conditions. </w:t>
      </w:r>
      <w:r w:rsidR="00C94B53">
        <w:t xml:space="preserve">When comparing the second part of baseline to the first part of </w:t>
      </w:r>
      <w:r w:rsidR="00C153CF">
        <w:t>training</w:t>
      </w:r>
      <w:r w:rsidR="000C1A99">
        <w:t>,</w:t>
      </w:r>
      <w:r w:rsidR="00C94B53">
        <w:t xml:space="preserve"> there was no difference in the high </w:t>
      </w:r>
      <w:r w:rsidR="004A31AE">
        <w:t>value</w:t>
      </w:r>
      <w:r w:rsidR="00C94B53">
        <w:t xml:space="preserve"> condition (</w:t>
      </w:r>
      <w:r w:rsidR="00C94B53">
        <w:rPr>
          <w:i/>
        </w:rPr>
        <w:t xml:space="preserve">M = </w:t>
      </w:r>
      <w:r w:rsidR="000C2FCF">
        <w:t>0.04; 95% HDI [-0.12, 0.21</w:t>
      </w:r>
      <w:r w:rsidR="00C94B53">
        <w:t>]; ER</w:t>
      </w:r>
      <w:r w:rsidR="000C2FCF">
        <w:t xml:space="preserve"> = 2.27</w:t>
      </w:r>
      <w:r w:rsidR="00C94B53">
        <w:t xml:space="preserve">). However, in the low </w:t>
      </w:r>
      <w:r w:rsidR="004A31AE">
        <w:t>value</w:t>
      </w:r>
      <w:r w:rsidR="00C94B53">
        <w:t xml:space="preserve"> condition, </w:t>
      </w:r>
      <w:r w:rsidR="00566A39">
        <w:t xml:space="preserve">sensitivity </w:t>
      </w:r>
      <w:r w:rsidR="00205DA6">
        <w:t>increased</w:t>
      </w:r>
      <w:r w:rsidR="00C94B53">
        <w:t xml:space="preserve"> in the first part of </w:t>
      </w:r>
      <w:r w:rsidR="00205DA6">
        <w:t xml:space="preserve">the </w:t>
      </w:r>
      <w:r w:rsidR="00C153CF">
        <w:t>training</w:t>
      </w:r>
      <w:r w:rsidR="00205DA6">
        <w:t xml:space="preserve"> phase</w:t>
      </w:r>
      <w:r w:rsidR="00C94B53">
        <w:t xml:space="preserve"> (</w:t>
      </w:r>
      <w:r w:rsidR="00C94B53">
        <w:rPr>
          <w:i/>
        </w:rPr>
        <w:t xml:space="preserve">M = </w:t>
      </w:r>
      <w:r w:rsidR="00205DA6">
        <w:t>0.14; 95% HDI [-0.03, 0.29</w:t>
      </w:r>
      <w:r w:rsidR="00C94B53">
        <w:t xml:space="preserve">]; ER = </w:t>
      </w:r>
      <w:r w:rsidR="00205DA6">
        <w:t>18.23</w:t>
      </w:r>
      <w:r w:rsidR="00C94B53">
        <w:t>). These results indicate that participants improved</w:t>
      </w:r>
      <w:r w:rsidR="006D2608">
        <w:t xml:space="preserve"> not </w:t>
      </w:r>
      <w:r w:rsidR="006D2608">
        <w:lastRenderedPageBreak/>
        <w:t>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4B6BDC01"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rsidR="008679C1">
        <w:t>-3.13; 95% HDI [-13.3, 7.28]; ER = 2.</w:t>
      </w:r>
      <w:r w:rsidR="009940B0">
        <w:t>7</w:t>
      </w:r>
      <w:r w:rsidR="008679C1">
        <w:t>0</w:t>
      </w:r>
      <w:r w:rsidR="009940B0">
        <w:t>)</w:t>
      </w:r>
      <w:r>
        <w:t xml:space="preserve"> nor low</w:t>
      </w:r>
      <w:r w:rsidR="008679C1">
        <w:t xml:space="preserve"> </w:t>
      </w:r>
      <w:r w:rsidR="004A31AE">
        <w:t>value</w:t>
      </w:r>
      <w:r w:rsidR="008679C1">
        <w:t xml:space="preserve"> condition, which was even somewhat slower in the second part of the baseline</w:t>
      </w:r>
      <w:r>
        <w:t xml:space="preserve"> (</w:t>
      </w:r>
      <w:r>
        <w:rPr>
          <w:i/>
        </w:rPr>
        <w:t xml:space="preserve">M = </w:t>
      </w:r>
      <w:r w:rsidR="008679C1">
        <w:t>4.23; 95% HDI [-6.11</w:t>
      </w:r>
      <w:r>
        <w:t>, 14.</w:t>
      </w:r>
      <w:r w:rsidR="008679C1">
        <w:t>90</w:t>
      </w:r>
      <w:r>
        <w:t>]; ER =</w:t>
      </w:r>
      <w:r w:rsidR="00AA68C9">
        <w:t xml:space="preserve"> </w:t>
      </w:r>
      <w:r w:rsidR="008679C1">
        <w:t>3.67</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8679C1">
        <w:t>24.00</w:t>
      </w:r>
      <w:r w:rsidR="008E2D11">
        <w:t>; 95% HDI [</w:t>
      </w:r>
      <w:r w:rsidR="008679C1">
        <w:t>13.40</w:t>
      </w:r>
      <w:r w:rsidR="008E2D11">
        <w:t xml:space="preserve">, </w:t>
      </w:r>
      <w:r w:rsidR="008679C1">
        <w:t>34.80</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8679C1">
        <w:t>2.22</w:t>
      </w:r>
      <w:r w:rsidR="008E2D11">
        <w:t xml:space="preserve">, </w:t>
      </w:r>
      <w:r w:rsidR="008679C1">
        <w:t>24.10</w:t>
      </w:r>
      <w:r w:rsidR="008E2D11">
        <w:t>]; ER =</w:t>
      </w:r>
      <w:r w:rsidR="00AA68C9">
        <w:t xml:space="preserve"> </w:t>
      </w:r>
      <w:r w:rsidR="008679C1">
        <w:t>110.11</w:t>
      </w:r>
      <w:r w:rsidR="008E2D11">
        <w:t xml:space="preserve">) </w:t>
      </w:r>
      <w:r w:rsidR="004A31AE">
        <w:t>value</w:t>
      </w:r>
      <w:r>
        <w:t xml:space="preserve"> conditions. </w:t>
      </w:r>
      <w:r w:rsidR="008E2D11">
        <w:t>These results clearly point to the absence of training effects in reaction time data.</w:t>
      </w:r>
    </w:p>
    <w:p w14:paraId="018AA296" w14:textId="53C136FD" w:rsidR="000518C5" w:rsidRDefault="009940B0" w:rsidP="006F2A37">
      <w:pPr>
        <w:spacing w:line="480" w:lineRule="auto"/>
        <w:ind w:firstLine="284"/>
        <w:jc w:val="both"/>
        <w:rPr>
          <w:b/>
          <w:sz w:val="20"/>
        </w:rPr>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p w14:paraId="06465635" w14:textId="098386F9" w:rsidR="009940B0" w:rsidRDefault="00ED76F0" w:rsidP="009940B0">
      <w:pPr>
        <w:spacing w:line="480" w:lineRule="auto"/>
        <w:ind w:firstLine="284"/>
        <w:jc w:val="both"/>
      </w:pPr>
      <w:r>
        <w:rPr>
          <w:noProof/>
        </w:rPr>
        <w:lastRenderedPageBreak/>
        <mc:AlternateContent>
          <mc:Choice Requires="wpg">
            <w:drawing>
              <wp:anchor distT="0" distB="0" distL="114300" distR="114300" simplePos="0" relativeHeight="251691008" behindDoc="0" locked="0" layoutInCell="1" allowOverlap="1" wp14:anchorId="7400E817" wp14:editId="2914ED29">
                <wp:simplePos x="0" y="0"/>
                <wp:positionH relativeFrom="column">
                  <wp:posOffset>211989</wp:posOffset>
                </wp:positionH>
                <wp:positionV relativeFrom="paragraph">
                  <wp:posOffset>2290724</wp:posOffset>
                </wp:positionV>
                <wp:extent cx="5943600" cy="5149215"/>
                <wp:effectExtent l="0" t="0" r="19050" b="13335"/>
                <wp:wrapTopAndBottom/>
                <wp:docPr id="4" name="Group 4"/>
                <wp:cNvGraphicFramePr/>
                <a:graphic xmlns:a="http://schemas.openxmlformats.org/drawingml/2006/main">
                  <a:graphicData uri="http://schemas.microsoft.com/office/word/2010/wordprocessingGroup">
                    <wpg:wgp>
                      <wpg:cNvGrpSpPr/>
                      <wpg:grpSpPr>
                        <a:xfrm>
                          <a:off x="0" y="0"/>
                          <a:ext cx="5943600" cy="5149215"/>
                          <a:chOff x="-1269" y="0"/>
                          <a:chExt cx="5944234" cy="5149826"/>
                        </a:xfrm>
                      </wpg:grpSpPr>
                      <pic:pic xmlns:pic="http://schemas.openxmlformats.org/drawingml/2006/picture">
                        <pic:nvPicPr>
                          <pic:cNvPr id="1" name="Picture 1" descr="C:\Users\igrahek\Documents\Studies\SSVEP Reward - Soren &amp; Antonio\Experiment 1\SSVEP_reward\figures\SupFigure1.png"/>
                          <pic:cNvPicPr>
                            <a:picLocks noChangeAspect="1"/>
                          </pic:cNvPicPr>
                        </pic:nvPicPr>
                        <pic:blipFill rotWithShape="1">
                          <a:blip r:embed="rId16" cstate="print">
                            <a:extLst>
                              <a:ext uri="{28A0092B-C50C-407E-A947-70E740481C1C}">
                                <a14:useLocalDpi xmlns:a14="http://schemas.microsoft.com/office/drawing/2010/main" val="0"/>
                              </a:ext>
                            </a:extLst>
                          </a:blip>
                          <a:srcRect l="8654" t="3785" r="13587"/>
                          <a:stretch/>
                        </pic:blipFill>
                        <pic:spPr bwMode="auto">
                          <a:xfrm>
                            <a:off x="0" y="0"/>
                            <a:ext cx="5942965" cy="4139565"/>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1269" y="4139557"/>
                            <a:ext cx="5944234" cy="1010269"/>
                          </a:xfrm>
                          <a:prstGeom prst="rect">
                            <a:avLst/>
                          </a:prstGeom>
                          <a:solidFill>
                            <a:srgbClr val="FFFFFF"/>
                          </a:solidFill>
                          <a:ln w="9525">
                            <a:solidFill>
                              <a:schemeClr val="bg1"/>
                            </a:solidFill>
                            <a:miter lim="800000"/>
                            <a:headEnd/>
                            <a:tailEnd/>
                          </a:ln>
                        </wps:spPr>
                        <wps:txbx>
                          <w:txbxContent>
                            <w:p w14:paraId="5A1C2FF6" w14:textId="2C3954F7" w:rsidR="004141EF" w:rsidRPr="0013660A" w:rsidRDefault="004141EF"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 xml:space="preserve">Sensitivity (d prime) across the phases of the experiment for the conditions in which the target color is linked to either high or low value. </w:t>
                              </w:r>
                              <w:r>
                                <w:rPr>
                                  <w:b/>
                                  <w:sz w:val="20"/>
                                </w:rPr>
                                <w:t xml:space="preserve">B) </w:t>
                              </w:r>
                              <w:r>
                                <w:rPr>
                                  <w:sz w:val="20"/>
                                </w:rPr>
                                <w:t xml:space="preserve">Reaction times (ms) in the six phases when the target is related to high or low value.  </w:t>
                              </w:r>
                            </w:p>
                            <w:p w14:paraId="0668E3D6" w14:textId="77777777" w:rsidR="004141EF" w:rsidRDefault="004141EF" w:rsidP="006F2A37">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7400E817" id="Group 4" o:spid="_x0000_s1035" style="position:absolute;left:0;text-align:left;margin-left:16.7pt;margin-top:180.35pt;width:468pt;height:405.45pt;z-index:251691008;mso-height-relative:margin" coordorigin="-12" coordsize="59442,51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">
                <v:shape id="Picture 1" o:spid="_x0000_s1036" type="#_x0000_t75" style="position:absolute;width:59429;height:41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">
                  <v:imagedata r:id="rId17" o:title="SupFigure1" croptop="2481f" cropleft="5671f" cropright="8904f"/>
                  <v:path arrowok="t"/>
                </v:shape>
                <v:shape id="Text Box 2" o:spid="_x0000_s1037" type="#_x0000_t202" style="position:absolute;left:-12;top:41395;width:59441;height:10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5A1C2FF6" w14:textId="2C3954F7" w:rsidR="004141EF" w:rsidRPr="0013660A" w:rsidRDefault="004141EF"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 xml:space="preserve">Sensitivity (d prime) across the phases of the experiment for the conditions in which the target color is linked to either high or low value. </w:t>
                        </w:r>
                        <w:r>
                          <w:rPr>
                            <w:b/>
                            <w:sz w:val="20"/>
                          </w:rPr>
                          <w:t xml:space="preserve">B) </w:t>
                        </w:r>
                        <w:r>
                          <w:rPr>
                            <w:sz w:val="20"/>
                          </w:rPr>
                          <w:t xml:space="preserve">Reaction times (ms) in the six phases when the target is related to high or low value.  </w:t>
                        </w:r>
                      </w:p>
                      <w:p w14:paraId="0668E3D6" w14:textId="77777777" w:rsidR="004141EF" w:rsidRDefault="004141EF" w:rsidP="006F2A37">
                        <w:pPr>
                          <w:spacing w:line="480" w:lineRule="auto"/>
                          <w:jc w:val="both"/>
                        </w:pPr>
                      </w:p>
                    </w:txbxContent>
                  </v:textbox>
                </v:shape>
                <w10:wrap type="topAndBottom"/>
              </v:group>
            </w:pict>
          </mc:Fallback>
        </mc:AlternateContent>
      </w:r>
      <w:r w:rsidR="009940B0">
        <w:t xml:space="preserve">Similar analyses could not be performed for the EEG data, because splitting the number of trials in each phase would significantly affect the signal-to-noise ratio. However, our EEG results point to changes in SSVEP amplitudes in only one of the </w:t>
      </w:r>
      <w:r w:rsidR="004A31AE">
        <w:t>value</w:t>
      </w:r>
      <w:r w:rsidR="009940B0">
        <w:t xml:space="preserve"> conditions. If amplitude changes were mainly driven by training effects, the differences across reward phases would be expected for both </w:t>
      </w:r>
      <w:r w:rsidR="004A31AE">
        <w:t>value</w:t>
      </w:r>
      <w:r w:rsidR="009940B0">
        <w:t xml:space="preserve"> conditions. This observation, combined with the lack of strong training effects in behavior, suggests that our EEG results are not driven by training effects.</w:t>
      </w:r>
    </w:p>
    <w:p w14:paraId="2196191C" w14:textId="37850B11" w:rsidR="006F2A37" w:rsidRDefault="006F2A37" w:rsidP="009940B0">
      <w:pPr>
        <w:spacing w:line="480" w:lineRule="auto"/>
        <w:ind w:firstLine="284"/>
        <w:jc w:val="both"/>
      </w:pPr>
    </w:p>
    <w:tbl>
      <w:tblPr>
        <w:tblStyle w:val="APA6"/>
        <w:tblpPr w:leftFromText="181" w:rightFromText="181" w:vertAnchor="text" w:horzAnchor="margin" w:tblpY="603"/>
        <w:tblOverlap w:val="never"/>
        <w:tblW w:w="9639" w:type="dxa"/>
        <w:tblLook w:val="04A0" w:firstRow="1" w:lastRow="0" w:firstColumn="1" w:lastColumn="0" w:noHBand="0" w:noVBand="1"/>
      </w:tblPr>
      <w:tblGrid>
        <w:gridCol w:w="2102"/>
        <w:gridCol w:w="2257"/>
        <w:gridCol w:w="2260"/>
        <w:gridCol w:w="3020"/>
      </w:tblGrid>
      <w:tr w:rsidR="00ED76F0" w14:paraId="5903AC7D" w14:textId="77777777" w:rsidTr="00ED76F0">
        <w:trPr>
          <w:trHeight w:val="634"/>
        </w:trPr>
        <w:tc>
          <w:tcPr>
            <w:tcW w:w="9639" w:type="dxa"/>
            <w:gridSpan w:val="4"/>
            <w:tcBorders>
              <w:bottom w:val="single" w:sz="4" w:space="0" w:color="auto"/>
            </w:tcBorders>
          </w:tcPr>
          <w:p w14:paraId="283FD405" w14:textId="77777777" w:rsidR="00ED76F0" w:rsidRDefault="00ED76F0" w:rsidP="00ED76F0">
            <w:pPr>
              <w:spacing w:line="360" w:lineRule="auto"/>
            </w:pPr>
            <w:r w:rsidRPr="000C1A99">
              <w:lastRenderedPageBreak/>
              <w:t xml:space="preserve">Supplementary </w:t>
            </w:r>
            <w:r>
              <w:t>Table 4</w:t>
            </w:r>
          </w:p>
          <w:p w14:paraId="33B59AE2" w14:textId="77777777" w:rsidR="00ED76F0" w:rsidRDefault="00ED76F0" w:rsidP="00ED76F0">
            <w:pPr>
              <w:spacing w:line="360" w:lineRule="auto"/>
              <w:rPr>
                <w:i/>
              </w:rPr>
            </w:pPr>
            <w:r>
              <w:rPr>
                <w:i/>
              </w:rPr>
              <w:t>Means and 95% HDIs of sensitivity and reaction times across six phases of the experiment</w:t>
            </w:r>
          </w:p>
        </w:tc>
      </w:tr>
      <w:tr w:rsidR="00ED76F0" w14:paraId="353691D4" w14:textId="77777777" w:rsidTr="00ED76F0">
        <w:trPr>
          <w:trHeight w:val="634"/>
        </w:trPr>
        <w:tc>
          <w:tcPr>
            <w:tcW w:w="2102" w:type="dxa"/>
            <w:tcBorders>
              <w:top w:val="single" w:sz="4" w:space="0" w:color="auto"/>
              <w:bottom w:val="single" w:sz="4" w:space="0" w:color="auto"/>
            </w:tcBorders>
            <w:vAlign w:val="center"/>
          </w:tcPr>
          <w:p w14:paraId="7CFD0FD2" w14:textId="77777777" w:rsidR="00ED76F0" w:rsidRDefault="00ED76F0" w:rsidP="00ED76F0">
            <w:r>
              <w:t>Reward phase</w:t>
            </w:r>
          </w:p>
        </w:tc>
        <w:tc>
          <w:tcPr>
            <w:tcW w:w="2257" w:type="dxa"/>
            <w:tcBorders>
              <w:top w:val="single" w:sz="4" w:space="0" w:color="auto"/>
              <w:bottom w:val="single" w:sz="4" w:space="0" w:color="auto"/>
            </w:tcBorders>
            <w:vAlign w:val="center"/>
          </w:tcPr>
          <w:p w14:paraId="1354F862" w14:textId="27535B80" w:rsidR="00ED76F0" w:rsidRDefault="004A31AE" w:rsidP="00ED76F0">
            <w:r>
              <w:t>Value</w:t>
            </w:r>
          </w:p>
        </w:tc>
        <w:tc>
          <w:tcPr>
            <w:tcW w:w="2260" w:type="dxa"/>
            <w:tcBorders>
              <w:top w:val="single" w:sz="4" w:space="0" w:color="auto"/>
              <w:bottom w:val="single" w:sz="4" w:space="0" w:color="auto"/>
            </w:tcBorders>
            <w:vAlign w:val="center"/>
          </w:tcPr>
          <w:p w14:paraId="3DC97C47" w14:textId="77470DC0" w:rsidR="00ED76F0" w:rsidRPr="007F6AA7" w:rsidRDefault="00ED76F0" w:rsidP="00ED76F0">
            <w:r>
              <w:t>Sensitivity (</w:t>
            </w:r>
            <w:r w:rsidR="00BA5161">
              <w:t>d prime</w:t>
            </w:r>
            <w:r>
              <w:t>)</w:t>
            </w:r>
          </w:p>
        </w:tc>
        <w:tc>
          <w:tcPr>
            <w:tcW w:w="3020" w:type="dxa"/>
            <w:tcBorders>
              <w:top w:val="single" w:sz="4" w:space="0" w:color="auto"/>
              <w:bottom w:val="single" w:sz="4" w:space="0" w:color="auto"/>
            </w:tcBorders>
            <w:vAlign w:val="center"/>
          </w:tcPr>
          <w:p w14:paraId="75B17DDE" w14:textId="77777777" w:rsidR="00ED76F0" w:rsidRPr="00297068" w:rsidRDefault="00ED76F0" w:rsidP="00ED76F0">
            <w:r>
              <w:t>Reaction times (milliseconds)</w:t>
            </w:r>
          </w:p>
        </w:tc>
      </w:tr>
      <w:tr w:rsidR="00ED76F0" w14:paraId="0E0E1830" w14:textId="77777777" w:rsidTr="00ED76F0">
        <w:trPr>
          <w:trHeight w:val="417"/>
        </w:trPr>
        <w:tc>
          <w:tcPr>
            <w:tcW w:w="2102" w:type="dxa"/>
            <w:tcBorders>
              <w:top w:val="single" w:sz="4" w:space="0" w:color="auto"/>
            </w:tcBorders>
            <w:vAlign w:val="center"/>
          </w:tcPr>
          <w:p w14:paraId="09854650" w14:textId="77777777" w:rsidR="00ED76F0" w:rsidRDefault="00ED76F0" w:rsidP="00ED76F0">
            <w:r w:rsidRPr="00DC56DA">
              <w:t>Baseline</w:t>
            </w:r>
            <w:r>
              <w:t xml:space="preserve"> </w:t>
            </w:r>
            <w:r w:rsidRPr="00DC56DA">
              <w:t>1</w:t>
            </w:r>
          </w:p>
        </w:tc>
        <w:tc>
          <w:tcPr>
            <w:tcW w:w="2257" w:type="dxa"/>
            <w:tcBorders>
              <w:top w:val="single" w:sz="4" w:space="0" w:color="auto"/>
            </w:tcBorders>
            <w:vAlign w:val="center"/>
          </w:tcPr>
          <w:p w14:paraId="58E72BCD" w14:textId="77777777" w:rsidR="00ED76F0" w:rsidRPr="008E021D" w:rsidRDefault="00ED76F0" w:rsidP="00ED76F0">
            <w:r>
              <w:t>High</w:t>
            </w:r>
          </w:p>
        </w:tc>
        <w:tc>
          <w:tcPr>
            <w:tcW w:w="2260" w:type="dxa"/>
            <w:tcBorders>
              <w:top w:val="single" w:sz="4" w:space="0" w:color="auto"/>
            </w:tcBorders>
            <w:vAlign w:val="center"/>
          </w:tcPr>
          <w:p w14:paraId="37882EEA" w14:textId="77777777" w:rsidR="00ED76F0" w:rsidRDefault="00ED76F0" w:rsidP="00ED76F0">
            <w:r w:rsidRPr="00223195">
              <w:t>1.49 [1.26</w:t>
            </w:r>
            <w:r>
              <w:t>,</w:t>
            </w:r>
            <w:r w:rsidRPr="00223195">
              <w:t xml:space="preserve"> 1.71]</w:t>
            </w:r>
          </w:p>
        </w:tc>
        <w:tc>
          <w:tcPr>
            <w:tcW w:w="3020" w:type="dxa"/>
            <w:tcBorders>
              <w:top w:val="single" w:sz="4" w:space="0" w:color="auto"/>
            </w:tcBorders>
            <w:vAlign w:val="center"/>
          </w:tcPr>
          <w:p w14:paraId="7E7C9FDF" w14:textId="77777777" w:rsidR="00ED76F0" w:rsidRDefault="00ED76F0" w:rsidP="00ED76F0">
            <w:r w:rsidRPr="00BA6E4C">
              <w:t>548.63 [535.91</w:t>
            </w:r>
            <w:r>
              <w:t>,</w:t>
            </w:r>
            <w:r w:rsidRPr="00BA6E4C">
              <w:t xml:space="preserve"> 560.72]</w:t>
            </w:r>
          </w:p>
        </w:tc>
      </w:tr>
      <w:tr w:rsidR="00ED76F0" w14:paraId="0BFF22CD" w14:textId="77777777" w:rsidTr="00ED76F0">
        <w:trPr>
          <w:trHeight w:val="417"/>
        </w:trPr>
        <w:tc>
          <w:tcPr>
            <w:tcW w:w="2102" w:type="dxa"/>
            <w:vAlign w:val="center"/>
          </w:tcPr>
          <w:p w14:paraId="4DC2ABC0" w14:textId="77777777" w:rsidR="00ED76F0" w:rsidRDefault="00ED76F0" w:rsidP="00ED76F0">
            <w:r w:rsidRPr="00DC56DA">
              <w:t>Baseline</w:t>
            </w:r>
            <w:r>
              <w:t xml:space="preserve"> </w:t>
            </w:r>
            <w:r w:rsidRPr="00DC56DA">
              <w:t>1</w:t>
            </w:r>
          </w:p>
        </w:tc>
        <w:tc>
          <w:tcPr>
            <w:tcW w:w="2257" w:type="dxa"/>
            <w:vAlign w:val="center"/>
          </w:tcPr>
          <w:p w14:paraId="4043B513" w14:textId="77777777" w:rsidR="00ED76F0" w:rsidRPr="008E021D" w:rsidRDefault="00ED76F0" w:rsidP="00ED76F0">
            <w:r>
              <w:t>Low</w:t>
            </w:r>
          </w:p>
        </w:tc>
        <w:tc>
          <w:tcPr>
            <w:tcW w:w="2260" w:type="dxa"/>
            <w:vAlign w:val="center"/>
          </w:tcPr>
          <w:p w14:paraId="008668F5" w14:textId="77777777" w:rsidR="00ED76F0" w:rsidRDefault="00ED76F0" w:rsidP="00ED76F0">
            <w:r w:rsidRPr="00223195">
              <w:t>1.3</w:t>
            </w:r>
            <w:r>
              <w:t>0</w:t>
            </w:r>
            <w:r w:rsidRPr="00223195">
              <w:t xml:space="preserve"> [1.08</w:t>
            </w:r>
            <w:r>
              <w:t>,</w:t>
            </w:r>
            <w:r w:rsidRPr="00223195">
              <w:t xml:space="preserve"> 1.51]</w:t>
            </w:r>
          </w:p>
        </w:tc>
        <w:tc>
          <w:tcPr>
            <w:tcW w:w="3020" w:type="dxa"/>
            <w:vAlign w:val="center"/>
          </w:tcPr>
          <w:p w14:paraId="3F752452" w14:textId="77777777" w:rsidR="00ED76F0" w:rsidRDefault="00ED76F0" w:rsidP="00ED76F0">
            <w:r w:rsidRPr="00BA6E4C">
              <w:t>551.89 [538.38</w:t>
            </w:r>
            <w:r>
              <w:t>,</w:t>
            </w:r>
            <w:r w:rsidRPr="00BA6E4C">
              <w:t xml:space="preserve"> 564.15]</w:t>
            </w:r>
          </w:p>
        </w:tc>
      </w:tr>
      <w:tr w:rsidR="00ED76F0" w14:paraId="6CFEC085" w14:textId="77777777" w:rsidTr="00ED76F0">
        <w:trPr>
          <w:trHeight w:val="417"/>
        </w:trPr>
        <w:tc>
          <w:tcPr>
            <w:tcW w:w="2102" w:type="dxa"/>
            <w:vAlign w:val="center"/>
          </w:tcPr>
          <w:p w14:paraId="55E6DC93" w14:textId="77777777" w:rsidR="00ED76F0" w:rsidRDefault="00ED76F0" w:rsidP="00ED76F0">
            <w:r w:rsidRPr="00DC56DA">
              <w:t>Baseline</w:t>
            </w:r>
            <w:r>
              <w:t xml:space="preserve"> </w:t>
            </w:r>
            <w:r w:rsidRPr="00DC56DA">
              <w:t>2</w:t>
            </w:r>
          </w:p>
        </w:tc>
        <w:tc>
          <w:tcPr>
            <w:tcW w:w="2257" w:type="dxa"/>
            <w:vAlign w:val="center"/>
          </w:tcPr>
          <w:p w14:paraId="14A8E5E5" w14:textId="77777777" w:rsidR="00ED76F0" w:rsidRPr="008E021D" w:rsidRDefault="00ED76F0" w:rsidP="00ED76F0">
            <w:r>
              <w:t>High</w:t>
            </w:r>
          </w:p>
        </w:tc>
        <w:tc>
          <w:tcPr>
            <w:tcW w:w="2260" w:type="dxa"/>
            <w:vAlign w:val="center"/>
          </w:tcPr>
          <w:p w14:paraId="2E884AA6" w14:textId="77777777" w:rsidR="00ED76F0" w:rsidRDefault="00ED76F0" w:rsidP="00ED76F0">
            <w:r w:rsidRPr="00223195">
              <w:t>1.6</w:t>
            </w:r>
            <w:r>
              <w:t>0</w:t>
            </w:r>
            <w:r w:rsidRPr="00223195">
              <w:t xml:space="preserve"> [1.38</w:t>
            </w:r>
            <w:r>
              <w:t>,</w:t>
            </w:r>
            <w:r w:rsidRPr="00223195">
              <w:t xml:space="preserve"> 1.83]</w:t>
            </w:r>
          </w:p>
        </w:tc>
        <w:tc>
          <w:tcPr>
            <w:tcW w:w="3020" w:type="dxa"/>
            <w:vAlign w:val="center"/>
          </w:tcPr>
          <w:p w14:paraId="3DA48E95" w14:textId="77777777" w:rsidR="00ED76F0" w:rsidRDefault="00ED76F0" w:rsidP="00ED76F0">
            <w:r w:rsidRPr="00BA6E4C">
              <w:t>545.5</w:t>
            </w:r>
            <w:r>
              <w:t>0</w:t>
            </w:r>
            <w:r w:rsidRPr="00BA6E4C">
              <w:t xml:space="preserve"> [532.36</w:t>
            </w:r>
            <w:r>
              <w:t>,</w:t>
            </w:r>
            <w:r w:rsidRPr="00BA6E4C">
              <w:t xml:space="preserve"> 559.34]</w:t>
            </w:r>
          </w:p>
        </w:tc>
      </w:tr>
      <w:tr w:rsidR="00ED76F0" w14:paraId="05517BE8" w14:textId="77777777" w:rsidTr="00ED76F0">
        <w:trPr>
          <w:trHeight w:val="417"/>
        </w:trPr>
        <w:tc>
          <w:tcPr>
            <w:tcW w:w="2102" w:type="dxa"/>
            <w:vAlign w:val="center"/>
          </w:tcPr>
          <w:p w14:paraId="042C98B8" w14:textId="77777777" w:rsidR="00ED76F0" w:rsidRDefault="00ED76F0" w:rsidP="00ED76F0">
            <w:r w:rsidRPr="00DC56DA">
              <w:t>Baseline</w:t>
            </w:r>
            <w:r>
              <w:t xml:space="preserve"> </w:t>
            </w:r>
            <w:r w:rsidRPr="00DC56DA">
              <w:t>2</w:t>
            </w:r>
          </w:p>
        </w:tc>
        <w:tc>
          <w:tcPr>
            <w:tcW w:w="2257" w:type="dxa"/>
            <w:vAlign w:val="center"/>
          </w:tcPr>
          <w:p w14:paraId="3DEB7B9F" w14:textId="77777777" w:rsidR="00ED76F0" w:rsidRPr="00534F07" w:rsidRDefault="00ED76F0" w:rsidP="00ED76F0">
            <w:r>
              <w:t>Low</w:t>
            </w:r>
          </w:p>
        </w:tc>
        <w:tc>
          <w:tcPr>
            <w:tcW w:w="2260" w:type="dxa"/>
            <w:vAlign w:val="center"/>
          </w:tcPr>
          <w:p w14:paraId="0DF2661F" w14:textId="77777777" w:rsidR="00ED76F0" w:rsidRDefault="00ED76F0" w:rsidP="00ED76F0">
            <w:r w:rsidRPr="00223195">
              <w:t>1.45 [1.23</w:t>
            </w:r>
            <w:r>
              <w:t>,</w:t>
            </w:r>
            <w:r w:rsidRPr="00223195">
              <w:t xml:space="preserve"> 1.66]</w:t>
            </w:r>
          </w:p>
        </w:tc>
        <w:tc>
          <w:tcPr>
            <w:tcW w:w="3020" w:type="dxa"/>
            <w:vAlign w:val="center"/>
          </w:tcPr>
          <w:p w14:paraId="27446132" w14:textId="77777777" w:rsidR="00ED76F0" w:rsidRDefault="00ED76F0" w:rsidP="00ED76F0">
            <w:r w:rsidRPr="00BA6E4C">
              <w:t>556.12 [542.01</w:t>
            </w:r>
            <w:r>
              <w:t>,</w:t>
            </w:r>
            <w:r w:rsidRPr="00BA6E4C">
              <w:t xml:space="preserve"> 569.51]</w:t>
            </w:r>
          </w:p>
        </w:tc>
      </w:tr>
      <w:tr w:rsidR="00ED76F0" w14:paraId="7D2C1545" w14:textId="77777777" w:rsidTr="00ED76F0">
        <w:trPr>
          <w:trHeight w:val="417"/>
        </w:trPr>
        <w:tc>
          <w:tcPr>
            <w:tcW w:w="2102" w:type="dxa"/>
            <w:vAlign w:val="center"/>
          </w:tcPr>
          <w:p w14:paraId="220B245D" w14:textId="77777777" w:rsidR="00ED76F0" w:rsidRDefault="00ED76F0" w:rsidP="00ED76F0">
            <w:r>
              <w:t xml:space="preserve">Training </w:t>
            </w:r>
            <w:r w:rsidRPr="00DC56DA">
              <w:t>1</w:t>
            </w:r>
          </w:p>
        </w:tc>
        <w:tc>
          <w:tcPr>
            <w:tcW w:w="2257" w:type="dxa"/>
            <w:vAlign w:val="center"/>
          </w:tcPr>
          <w:p w14:paraId="207EB64A" w14:textId="77777777" w:rsidR="00ED76F0" w:rsidRPr="00C21D51" w:rsidRDefault="00ED76F0" w:rsidP="00ED76F0">
            <w:r>
              <w:t>High</w:t>
            </w:r>
          </w:p>
        </w:tc>
        <w:tc>
          <w:tcPr>
            <w:tcW w:w="2260" w:type="dxa"/>
            <w:vAlign w:val="center"/>
          </w:tcPr>
          <w:p w14:paraId="3823F8B2" w14:textId="77777777" w:rsidR="00ED76F0" w:rsidRDefault="00ED76F0" w:rsidP="00ED76F0">
            <w:r w:rsidRPr="00223195">
              <w:t>1.56 [1.32</w:t>
            </w:r>
            <w:r>
              <w:t>,</w:t>
            </w:r>
            <w:r w:rsidRPr="00223195">
              <w:t xml:space="preserve"> 1.79]</w:t>
            </w:r>
          </w:p>
        </w:tc>
        <w:tc>
          <w:tcPr>
            <w:tcW w:w="3020" w:type="dxa"/>
            <w:vAlign w:val="center"/>
          </w:tcPr>
          <w:p w14:paraId="570886E6" w14:textId="77777777" w:rsidR="00ED76F0" w:rsidRDefault="00ED76F0" w:rsidP="00ED76F0">
            <w:r w:rsidRPr="00BA6E4C">
              <w:t>521.46 [509.29</w:t>
            </w:r>
            <w:r>
              <w:t>,</w:t>
            </w:r>
            <w:r w:rsidRPr="00BA6E4C">
              <w:t xml:space="preserve"> 534.18]</w:t>
            </w:r>
          </w:p>
        </w:tc>
      </w:tr>
      <w:tr w:rsidR="00ED76F0" w14:paraId="65888298" w14:textId="77777777" w:rsidTr="00ED76F0">
        <w:trPr>
          <w:trHeight w:val="417"/>
        </w:trPr>
        <w:tc>
          <w:tcPr>
            <w:tcW w:w="2102" w:type="dxa"/>
            <w:vAlign w:val="center"/>
          </w:tcPr>
          <w:p w14:paraId="1F38F19A" w14:textId="77777777" w:rsidR="00ED76F0" w:rsidRDefault="00ED76F0" w:rsidP="00ED76F0">
            <w:r>
              <w:t xml:space="preserve">Training </w:t>
            </w:r>
            <w:r w:rsidRPr="00DC56DA">
              <w:t>1</w:t>
            </w:r>
          </w:p>
        </w:tc>
        <w:tc>
          <w:tcPr>
            <w:tcW w:w="2257" w:type="dxa"/>
            <w:vAlign w:val="center"/>
          </w:tcPr>
          <w:p w14:paraId="66996C65" w14:textId="77777777" w:rsidR="00ED76F0" w:rsidRPr="00C21D51" w:rsidRDefault="00ED76F0" w:rsidP="00ED76F0">
            <w:r>
              <w:t>Low</w:t>
            </w:r>
          </w:p>
        </w:tc>
        <w:tc>
          <w:tcPr>
            <w:tcW w:w="2260" w:type="dxa"/>
            <w:vAlign w:val="center"/>
          </w:tcPr>
          <w:p w14:paraId="26E05B86" w14:textId="77777777" w:rsidR="00ED76F0" w:rsidRDefault="00ED76F0" w:rsidP="00ED76F0">
            <w:r w:rsidRPr="00223195">
              <w:t>1.58 [1.38</w:t>
            </w:r>
            <w:r>
              <w:t>,</w:t>
            </w:r>
            <w:r w:rsidRPr="00223195">
              <w:t xml:space="preserve"> 1.8</w:t>
            </w:r>
            <w:r>
              <w:t>0</w:t>
            </w:r>
            <w:r w:rsidRPr="00223195">
              <w:t>]</w:t>
            </w:r>
          </w:p>
        </w:tc>
        <w:tc>
          <w:tcPr>
            <w:tcW w:w="3020" w:type="dxa"/>
            <w:vAlign w:val="center"/>
          </w:tcPr>
          <w:p w14:paraId="0823EEB0" w14:textId="77777777" w:rsidR="00ED76F0" w:rsidRDefault="00ED76F0" w:rsidP="00ED76F0">
            <w:r w:rsidRPr="00BA6E4C">
              <w:t>542.74 [529.9</w:t>
            </w:r>
            <w:r>
              <w:t>0,</w:t>
            </w:r>
            <w:r w:rsidRPr="00BA6E4C">
              <w:t xml:space="preserve"> 555.54]</w:t>
            </w:r>
          </w:p>
        </w:tc>
      </w:tr>
      <w:tr w:rsidR="00ED76F0" w14:paraId="355F3BA7" w14:textId="77777777" w:rsidTr="00ED76F0">
        <w:trPr>
          <w:trHeight w:val="417"/>
        </w:trPr>
        <w:tc>
          <w:tcPr>
            <w:tcW w:w="2102" w:type="dxa"/>
            <w:vAlign w:val="center"/>
          </w:tcPr>
          <w:p w14:paraId="4106E4F3" w14:textId="77777777" w:rsidR="00ED76F0" w:rsidRDefault="00ED76F0" w:rsidP="00ED76F0">
            <w:r>
              <w:t xml:space="preserve">Training </w:t>
            </w:r>
            <w:r w:rsidRPr="00DC56DA">
              <w:t>2</w:t>
            </w:r>
          </w:p>
        </w:tc>
        <w:tc>
          <w:tcPr>
            <w:tcW w:w="2257" w:type="dxa"/>
            <w:vAlign w:val="center"/>
          </w:tcPr>
          <w:p w14:paraId="408A0F0D" w14:textId="77777777" w:rsidR="00ED76F0" w:rsidRDefault="00ED76F0" w:rsidP="00ED76F0">
            <w:r>
              <w:t>High</w:t>
            </w:r>
          </w:p>
        </w:tc>
        <w:tc>
          <w:tcPr>
            <w:tcW w:w="2260" w:type="dxa"/>
            <w:vAlign w:val="center"/>
          </w:tcPr>
          <w:p w14:paraId="0B703839" w14:textId="77777777" w:rsidR="00ED76F0" w:rsidRDefault="00ED76F0" w:rsidP="00ED76F0">
            <w:r w:rsidRPr="00223195">
              <w:t>1.59 [1.34</w:t>
            </w:r>
            <w:r>
              <w:t>,</w:t>
            </w:r>
            <w:r w:rsidRPr="00223195">
              <w:t xml:space="preserve"> 1.81]</w:t>
            </w:r>
          </w:p>
        </w:tc>
        <w:tc>
          <w:tcPr>
            <w:tcW w:w="3020" w:type="dxa"/>
            <w:vAlign w:val="center"/>
          </w:tcPr>
          <w:p w14:paraId="6B2995A8" w14:textId="77777777" w:rsidR="00ED76F0" w:rsidRPr="00C57028" w:rsidRDefault="00ED76F0" w:rsidP="00ED76F0">
            <w:r w:rsidRPr="00BA6E4C">
              <w:t>528.94 [516.56</w:t>
            </w:r>
            <w:r>
              <w:t>,</w:t>
            </w:r>
            <w:r w:rsidRPr="00BA6E4C">
              <w:t xml:space="preserve"> 541.59]</w:t>
            </w:r>
          </w:p>
        </w:tc>
      </w:tr>
      <w:tr w:rsidR="00ED76F0" w14:paraId="10637920" w14:textId="77777777" w:rsidTr="00ED76F0">
        <w:trPr>
          <w:trHeight w:val="417"/>
        </w:trPr>
        <w:tc>
          <w:tcPr>
            <w:tcW w:w="2102" w:type="dxa"/>
            <w:vAlign w:val="center"/>
          </w:tcPr>
          <w:p w14:paraId="2180459E" w14:textId="77777777" w:rsidR="00ED76F0" w:rsidRDefault="00ED76F0" w:rsidP="00ED76F0">
            <w:r>
              <w:t xml:space="preserve">Training </w:t>
            </w:r>
            <w:r w:rsidRPr="00DC56DA">
              <w:t>2</w:t>
            </w:r>
          </w:p>
        </w:tc>
        <w:tc>
          <w:tcPr>
            <w:tcW w:w="2257" w:type="dxa"/>
            <w:vAlign w:val="center"/>
          </w:tcPr>
          <w:p w14:paraId="50FB90F8" w14:textId="77777777" w:rsidR="00ED76F0" w:rsidRDefault="00ED76F0" w:rsidP="00ED76F0">
            <w:r>
              <w:t>Low</w:t>
            </w:r>
          </w:p>
        </w:tc>
        <w:tc>
          <w:tcPr>
            <w:tcW w:w="2260" w:type="dxa"/>
            <w:vAlign w:val="center"/>
          </w:tcPr>
          <w:p w14:paraId="5DF55A60" w14:textId="77777777" w:rsidR="00ED76F0" w:rsidRDefault="00ED76F0" w:rsidP="00ED76F0">
            <w:r w:rsidRPr="00223195">
              <w:t>1.47 [1.24</w:t>
            </w:r>
            <w:r>
              <w:t>,</w:t>
            </w:r>
            <w:r w:rsidRPr="00223195">
              <w:t xml:space="preserve"> 1.68]</w:t>
            </w:r>
          </w:p>
        </w:tc>
        <w:tc>
          <w:tcPr>
            <w:tcW w:w="3020" w:type="dxa"/>
            <w:vAlign w:val="center"/>
          </w:tcPr>
          <w:p w14:paraId="2898FE60" w14:textId="77777777" w:rsidR="00ED76F0" w:rsidRPr="00C57028" w:rsidRDefault="00ED76F0" w:rsidP="00ED76F0">
            <w:r w:rsidRPr="00BA6E4C">
              <w:t>534.7</w:t>
            </w:r>
            <w:r>
              <w:t>0</w:t>
            </w:r>
            <w:r w:rsidRPr="00BA6E4C">
              <w:t xml:space="preserve"> [521.78</w:t>
            </w:r>
            <w:r>
              <w:t>,</w:t>
            </w:r>
            <w:r w:rsidRPr="00BA6E4C">
              <w:t xml:space="preserve"> 547.53]</w:t>
            </w:r>
          </w:p>
        </w:tc>
      </w:tr>
      <w:tr w:rsidR="00ED76F0" w14:paraId="39BAE866" w14:textId="77777777" w:rsidTr="00ED76F0">
        <w:trPr>
          <w:trHeight w:val="417"/>
        </w:trPr>
        <w:tc>
          <w:tcPr>
            <w:tcW w:w="2102" w:type="dxa"/>
            <w:vAlign w:val="center"/>
          </w:tcPr>
          <w:p w14:paraId="532A88B5" w14:textId="77777777" w:rsidR="00ED76F0" w:rsidRDefault="00ED76F0" w:rsidP="00ED76F0">
            <w:r>
              <w:t xml:space="preserve">Test </w:t>
            </w:r>
            <w:r w:rsidRPr="00DC56DA">
              <w:t>1</w:t>
            </w:r>
          </w:p>
        </w:tc>
        <w:tc>
          <w:tcPr>
            <w:tcW w:w="2257" w:type="dxa"/>
            <w:vAlign w:val="center"/>
          </w:tcPr>
          <w:p w14:paraId="21CB578E" w14:textId="77777777" w:rsidR="00ED76F0" w:rsidRDefault="00ED76F0" w:rsidP="00ED76F0">
            <w:r>
              <w:t>High</w:t>
            </w:r>
          </w:p>
        </w:tc>
        <w:tc>
          <w:tcPr>
            <w:tcW w:w="2260" w:type="dxa"/>
            <w:vAlign w:val="center"/>
          </w:tcPr>
          <w:p w14:paraId="10EAA739" w14:textId="77777777" w:rsidR="00ED76F0" w:rsidRDefault="00ED76F0" w:rsidP="00ED76F0">
            <w:r w:rsidRPr="00223195">
              <w:t>1.51 [1.28</w:t>
            </w:r>
            <w:r>
              <w:t>,</w:t>
            </w:r>
            <w:r w:rsidRPr="00223195">
              <w:t xml:space="preserve"> 1.74]</w:t>
            </w:r>
          </w:p>
        </w:tc>
        <w:tc>
          <w:tcPr>
            <w:tcW w:w="3020" w:type="dxa"/>
            <w:vAlign w:val="center"/>
          </w:tcPr>
          <w:p w14:paraId="151DF7DF" w14:textId="77777777" w:rsidR="00ED76F0" w:rsidRPr="00C57028" w:rsidRDefault="00ED76F0" w:rsidP="00ED76F0">
            <w:r w:rsidRPr="00BA6E4C">
              <w:t>528.27 [514.43</w:t>
            </w:r>
            <w:r>
              <w:t>,</w:t>
            </w:r>
            <w:r w:rsidRPr="00BA6E4C">
              <w:t xml:space="preserve"> 542.01]</w:t>
            </w:r>
          </w:p>
        </w:tc>
      </w:tr>
      <w:tr w:rsidR="00ED76F0" w14:paraId="5E831C1C" w14:textId="77777777" w:rsidTr="00ED76F0">
        <w:trPr>
          <w:trHeight w:val="417"/>
        </w:trPr>
        <w:tc>
          <w:tcPr>
            <w:tcW w:w="2102" w:type="dxa"/>
            <w:vAlign w:val="center"/>
          </w:tcPr>
          <w:p w14:paraId="52726858" w14:textId="77777777" w:rsidR="00ED76F0" w:rsidRDefault="00ED76F0" w:rsidP="00ED76F0">
            <w:r>
              <w:t xml:space="preserve">Test </w:t>
            </w:r>
            <w:r w:rsidRPr="00DC56DA">
              <w:t>1</w:t>
            </w:r>
          </w:p>
        </w:tc>
        <w:tc>
          <w:tcPr>
            <w:tcW w:w="2257" w:type="dxa"/>
            <w:vAlign w:val="center"/>
          </w:tcPr>
          <w:p w14:paraId="0A19E944" w14:textId="77777777" w:rsidR="00ED76F0" w:rsidRDefault="00ED76F0" w:rsidP="00ED76F0">
            <w:r>
              <w:t>Low</w:t>
            </w:r>
          </w:p>
        </w:tc>
        <w:tc>
          <w:tcPr>
            <w:tcW w:w="2260" w:type="dxa"/>
            <w:vAlign w:val="center"/>
          </w:tcPr>
          <w:p w14:paraId="1F167B65" w14:textId="77777777" w:rsidR="00ED76F0" w:rsidRDefault="00ED76F0" w:rsidP="00ED76F0">
            <w:r w:rsidRPr="00223195">
              <w:t>1.49 [1.28</w:t>
            </w:r>
            <w:r>
              <w:t>,</w:t>
            </w:r>
            <w:r w:rsidRPr="00223195">
              <w:t xml:space="preserve"> 1.71]</w:t>
            </w:r>
          </w:p>
        </w:tc>
        <w:tc>
          <w:tcPr>
            <w:tcW w:w="3020" w:type="dxa"/>
            <w:vAlign w:val="center"/>
          </w:tcPr>
          <w:p w14:paraId="3C88932E" w14:textId="77777777" w:rsidR="00ED76F0" w:rsidRPr="00C57028" w:rsidRDefault="00ED76F0" w:rsidP="00ED76F0">
            <w:r w:rsidRPr="00BA6E4C">
              <w:t>536.87 [522</w:t>
            </w:r>
            <w:r>
              <w:t>.00,</w:t>
            </w:r>
            <w:r w:rsidRPr="00BA6E4C">
              <w:t xml:space="preserve"> 552.32]</w:t>
            </w:r>
          </w:p>
        </w:tc>
      </w:tr>
      <w:tr w:rsidR="00ED76F0" w14:paraId="5CDA5654" w14:textId="77777777" w:rsidTr="00ED76F0">
        <w:trPr>
          <w:trHeight w:val="417"/>
        </w:trPr>
        <w:tc>
          <w:tcPr>
            <w:tcW w:w="2102" w:type="dxa"/>
            <w:vAlign w:val="center"/>
          </w:tcPr>
          <w:p w14:paraId="66DA3430" w14:textId="77777777" w:rsidR="00ED76F0" w:rsidRDefault="00ED76F0" w:rsidP="00ED76F0">
            <w:r>
              <w:t xml:space="preserve">Test </w:t>
            </w:r>
            <w:r w:rsidRPr="00DC56DA">
              <w:t>2</w:t>
            </w:r>
          </w:p>
        </w:tc>
        <w:tc>
          <w:tcPr>
            <w:tcW w:w="2257" w:type="dxa"/>
            <w:vAlign w:val="center"/>
          </w:tcPr>
          <w:p w14:paraId="5C11035B" w14:textId="77777777" w:rsidR="00ED76F0" w:rsidRDefault="00ED76F0" w:rsidP="00ED76F0">
            <w:r>
              <w:t>High</w:t>
            </w:r>
          </w:p>
        </w:tc>
        <w:tc>
          <w:tcPr>
            <w:tcW w:w="2260" w:type="dxa"/>
            <w:vAlign w:val="center"/>
          </w:tcPr>
          <w:p w14:paraId="13BAA5CF" w14:textId="77777777" w:rsidR="00ED76F0" w:rsidRDefault="00ED76F0" w:rsidP="00ED76F0">
            <w:r w:rsidRPr="00223195">
              <w:t>1.5</w:t>
            </w:r>
            <w:r>
              <w:t>0</w:t>
            </w:r>
            <w:r w:rsidRPr="00223195">
              <w:t xml:space="preserve"> [1.25</w:t>
            </w:r>
            <w:r>
              <w:t>,</w:t>
            </w:r>
            <w:r w:rsidRPr="00223195">
              <w:t xml:space="preserve"> 1.72]</w:t>
            </w:r>
          </w:p>
        </w:tc>
        <w:tc>
          <w:tcPr>
            <w:tcW w:w="3020" w:type="dxa"/>
            <w:vAlign w:val="center"/>
          </w:tcPr>
          <w:p w14:paraId="7A77B150" w14:textId="77777777" w:rsidR="00ED76F0" w:rsidRPr="00C57028" w:rsidRDefault="00ED76F0" w:rsidP="00ED76F0">
            <w:r w:rsidRPr="00BA6E4C">
              <w:t>528.92 [515.37</w:t>
            </w:r>
            <w:r>
              <w:t>,</w:t>
            </w:r>
            <w:r w:rsidRPr="00BA6E4C">
              <w:t xml:space="preserve"> 542.04]</w:t>
            </w:r>
          </w:p>
        </w:tc>
      </w:tr>
      <w:tr w:rsidR="00ED76F0" w14:paraId="688799C3" w14:textId="77777777" w:rsidTr="00ED76F0">
        <w:trPr>
          <w:trHeight w:val="417"/>
        </w:trPr>
        <w:tc>
          <w:tcPr>
            <w:tcW w:w="2102" w:type="dxa"/>
            <w:tcBorders>
              <w:bottom w:val="single" w:sz="4" w:space="0" w:color="auto"/>
            </w:tcBorders>
            <w:vAlign w:val="center"/>
          </w:tcPr>
          <w:p w14:paraId="3F2EAF8E" w14:textId="77777777" w:rsidR="00ED76F0" w:rsidRDefault="00ED76F0" w:rsidP="00ED76F0">
            <w:r>
              <w:t xml:space="preserve">Test </w:t>
            </w:r>
            <w:r w:rsidRPr="00DC56DA">
              <w:t>2</w:t>
            </w:r>
          </w:p>
        </w:tc>
        <w:tc>
          <w:tcPr>
            <w:tcW w:w="2257" w:type="dxa"/>
            <w:tcBorders>
              <w:bottom w:val="single" w:sz="4" w:space="0" w:color="auto"/>
            </w:tcBorders>
            <w:vAlign w:val="center"/>
          </w:tcPr>
          <w:p w14:paraId="7D11A8A8" w14:textId="77777777" w:rsidR="00ED76F0" w:rsidRDefault="00ED76F0" w:rsidP="00ED76F0">
            <w:r>
              <w:t>Low</w:t>
            </w:r>
          </w:p>
        </w:tc>
        <w:tc>
          <w:tcPr>
            <w:tcW w:w="2260" w:type="dxa"/>
            <w:tcBorders>
              <w:bottom w:val="single" w:sz="4" w:space="0" w:color="auto"/>
            </w:tcBorders>
            <w:vAlign w:val="center"/>
          </w:tcPr>
          <w:p w14:paraId="29803F93" w14:textId="77777777" w:rsidR="00ED76F0" w:rsidRDefault="00ED76F0" w:rsidP="00ED76F0">
            <w:r w:rsidRPr="00223195">
              <w:t>1.54 [1.32</w:t>
            </w:r>
            <w:r>
              <w:t>,</w:t>
            </w:r>
            <w:r w:rsidRPr="00223195">
              <w:t xml:space="preserve"> 1.75]</w:t>
            </w:r>
          </w:p>
        </w:tc>
        <w:tc>
          <w:tcPr>
            <w:tcW w:w="3020" w:type="dxa"/>
            <w:tcBorders>
              <w:bottom w:val="single" w:sz="4" w:space="0" w:color="auto"/>
            </w:tcBorders>
            <w:vAlign w:val="center"/>
          </w:tcPr>
          <w:p w14:paraId="3813BEB3" w14:textId="77777777" w:rsidR="00ED76F0" w:rsidRPr="00C57028" w:rsidRDefault="00ED76F0" w:rsidP="00ED76F0">
            <w:r w:rsidRPr="00BA6E4C">
              <w:t>542.76 [528.68</w:t>
            </w:r>
            <w:r>
              <w:t>,</w:t>
            </w:r>
            <w:r w:rsidRPr="00BA6E4C">
              <w:t xml:space="preserve"> 557.15]</w:t>
            </w:r>
          </w:p>
        </w:tc>
      </w:tr>
    </w:tbl>
    <w:p w14:paraId="727A2ADA" w14:textId="5DD298B6" w:rsidR="006F2A37" w:rsidRDefault="006F2A37" w:rsidP="009940B0">
      <w:pPr>
        <w:spacing w:line="480" w:lineRule="auto"/>
        <w:ind w:firstLine="284"/>
        <w:jc w:val="both"/>
      </w:pPr>
    </w:p>
    <w:p w14:paraId="0E9D4B72" w14:textId="32453A84" w:rsidR="006F2A37" w:rsidRDefault="006F2A37" w:rsidP="009940B0">
      <w:pPr>
        <w:spacing w:line="480" w:lineRule="auto"/>
        <w:ind w:firstLine="284"/>
        <w:jc w:val="both"/>
      </w:pPr>
    </w:p>
    <w:p w14:paraId="2B908657" w14:textId="0AF9D97B" w:rsidR="006F2A37" w:rsidRDefault="006F2A37" w:rsidP="009940B0">
      <w:pPr>
        <w:spacing w:line="480" w:lineRule="auto"/>
        <w:ind w:firstLine="284"/>
        <w:jc w:val="both"/>
      </w:pPr>
    </w:p>
    <w:p w14:paraId="46351A97" w14:textId="050C4C22" w:rsidR="006F2A37" w:rsidRDefault="006F2A37" w:rsidP="009940B0">
      <w:pPr>
        <w:spacing w:line="480" w:lineRule="auto"/>
        <w:ind w:firstLine="284"/>
        <w:jc w:val="both"/>
      </w:pPr>
    </w:p>
    <w:p w14:paraId="5962CB8B" w14:textId="0B70C8D4" w:rsidR="006F2A37" w:rsidRDefault="006F2A37" w:rsidP="009940B0">
      <w:pPr>
        <w:spacing w:line="480" w:lineRule="auto"/>
        <w:ind w:firstLine="284"/>
        <w:jc w:val="both"/>
      </w:pPr>
    </w:p>
    <w:p w14:paraId="7EA2A595" w14:textId="52021C75" w:rsidR="006F2A37" w:rsidRDefault="006F2A37" w:rsidP="009940B0">
      <w:pPr>
        <w:spacing w:line="480" w:lineRule="auto"/>
        <w:ind w:firstLine="284"/>
        <w:jc w:val="both"/>
      </w:pPr>
    </w:p>
    <w:p w14:paraId="5A18B077" w14:textId="4EC225E4" w:rsidR="006F2A37" w:rsidRDefault="006F2A37" w:rsidP="006F2A37">
      <w:pPr>
        <w:spacing w:line="480" w:lineRule="auto"/>
        <w:jc w:val="both"/>
      </w:pPr>
    </w:p>
    <w:p w14:paraId="34396A17" w14:textId="5C1F353E" w:rsidR="006F2A37" w:rsidRDefault="006F2A37" w:rsidP="009940B0">
      <w:pPr>
        <w:spacing w:line="480" w:lineRule="auto"/>
        <w:ind w:firstLine="284"/>
        <w:jc w:val="both"/>
      </w:pPr>
    </w:p>
    <w:p w14:paraId="344A73C0" w14:textId="5BFF2676" w:rsidR="006F2A37" w:rsidRDefault="006F2A37" w:rsidP="009940B0">
      <w:pPr>
        <w:spacing w:line="480" w:lineRule="auto"/>
        <w:ind w:firstLine="284"/>
        <w:jc w:val="both"/>
      </w:pPr>
    </w:p>
    <w:p w14:paraId="7B48E151" w14:textId="77777777" w:rsidR="004D7EBB" w:rsidRDefault="004D7EBB" w:rsidP="004D7EBB">
      <w:pPr>
        <w:pStyle w:val="Heading2"/>
        <w:spacing w:before="0" w:after="240"/>
        <w:jc w:val="center"/>
      </w:pPr>
      <w:r>
        <w:lastRenderedPageBreak/>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5DF848FA"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r w:rsidR="007E09BA">
        <w:t xml:space="preserve"> </w:t>
      </w:r>
      <w:commentRangeStart w:id="33"/>
      <w:r w:rsidR="007E09BA">
        <w:t>psych</w:t>
      </w:r>
      <w:commentRangeEnd w:id="33"/>
      <w:r w:rsidR="007E09BA">
        <w:rPr>
          <w:rStyle w:val="CommentReference"/>
        </w:rPr>
        <w:commentReference w:id="33"/>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0DC8E1C7" w:rsidR="004D7EBB" w:rsidRDefault="004D7EBB" w:rsidP="004D7EBB">
      <w:pPr>
        <w:spacing w:line="480" w:lineRule="auto"/>
        <w:ind w:firstLine="284"/>
        <w:jc w:val="both"/>
      </w:pPr>
      <w:r>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rsidR="007E09BA">
        <w:t xml:space="preserve">; </w:t>
      </w:r>
      <w:commentRangeStart w:id="34"/>
      <w:r w:rsidR="007E09BA">
        <w:t>here</w:t>
      </w:r>
      <w:commentRangeEnd w:id="34"/>
      <w:r w:rsidR="007E09BA">
        <w:rPr>
          <w:rStyle w:val="CommentReference"/>
        </w:rPr>
        <w:commentReference w:id="34"/>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35"/>
      <w:r w:rsidR="009508C9">
        <w:rPr>
          <w:highlight w:val="yellow"/>
        </w:rPr>
        <w:t xml:space="preserve">Gilles </w:t>
      </w:r>
      <w:commentRangeEnd w:id="35"/>
      <w:r w:rsidR="0047115E">
        <w:rPr>
          <w:rStyle w:val="CommentReference"/>
        </w:rPr>
        <w:commentReference w:id="35"/>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4F99B98D" w:rsidR="00CC0973" w:rsidRDefault="00CC0973" w:rsidP="00BC3FB6">
      <w:pPr>
        <w:pStyle w:val="Heading1"/>
        <w:spacing w:before="0" w:after="240"/>
      </w:pPr>
      <w:r w:rsidRPr="00D92BFE">
        <w:t>Author contributions</w:t>
      </w:r>
    </w:p>
    <w:p w14:paraId="40E0C681" w14:textId="2A7BA602" w:rsidR="001D78FC" w:rsidRDefault="001D78FC" w:rsidP="001D78FC">
      <w:pPr>
        <w:widowControl w:val="0"/>
        <w:spacing w:line="480" w:lineRule="auto"/>
        <w:jc w:val="both"/>
        <w:rPr>
          <w:rFonts w:eastAsia="Times New Roman"/>
          <w:szCs w:val="24"/>
        </w:rPr>
      </w:pPr>
      <w:r>
        <w:rPr>
          <w:rFonts w:eastAsia="Times New Roman"/>
          <w:szCs w:val="24"/>
        </w:rPr>
        <w:t xml:space="preserve">Author contributions are coded according to the CRediT taxonomy </w:t>
      </w:r>
      <w:r>
        <w:rPr>
          <w:rFonts w:eastAsia="Times New Roman"/>
          <w:szCs w:val="24"/>
        </w:rPr>
        <w:fldChar w:fldCharType="begin" w:fldLock="1"/>
      </w:r>
      <w:r w:rsidR="00850446">
        <w:rPr>
          <w:rFonts w:eastAsia="Times New Roman"/>
          <w:szCs w:val="24"/>
        </w:rPr>
        <w:instrText>ADDIN CSL_CITATION {"citationItems":[{"id":"ITEM-1","itemData":{"DOI":"10.1038/508312a","ISSN":"0028-0836","abstract":"Liz Allen, Amy Brand, Jo Scott, Micah Altman and Marjorie Hlava are trialling digital taxonomies to help researchers to identify their contributions to collaborative projects.","author":[{"dropping-particle":"","family":"Allen","given":"Liz","non-dropping-particle":"","parse-names":false,"suffix":""},{"dropping-particle":"","family":"Scott","given":"Jo","non-dropping-particle":"","parse-names":false,"suffix":""},{"dropping-particle":"","family":"Brand","given":"Amy","non-dropping-particle":"","parse-names":false,"suffix":""},{"dropping-particle":"","family":"Hlava","given":"Marjorie","non-dropping-particle":"","parse-names":false,"suffix":""},{"dropping-particle":"","family":"Altman","given":"Micah","non-dropping-particle":"","parse-names":false,"suffix":""}],"container-title":"Nature","id":"ITEM-1","issue":"7496","issued":{"date-parts":[["2014"]]},"page":"312-313","title":"Publishing: Credit where credit is due","type":"article-journal","volume":"508"},"uris":["http://www.mendeley.com/documents/?uuid=c2da882f-7eb4-44bd-8306-73c9bb9668e2"]}],"mendeley":{"formattedCitation":"(Allen, Scott, Brand, Hlava, &amp; Altman, 2014)","plainTextFormattedCitation":"(Allen, Scott, Brand, Hlava, &amp; Altman, 2014)","previouslyFormattedCitation":"(Allen, Scott, Brand, Hlava, &amp; Altman, 2014)"},"properties":{"noteIndex":0},"schema":"https://github.com/citation-style-language/schema/raw/master/csl-citation.json"}</w:instrText>
      </w:r>
      <w:r>
        <w:rPr>
          <w:rFonts w:eastAsia="Times New Roman"/>
          <w:szCs w:val="24"/>
        </w:rPr>
        <w:fldChar w:fldCharType="separate"/>
      </w:r>
      <w:r w:rsidR="007872FC" w:rsidRPr="007872FC">
        <w:rPr>
          <w:rFonts w:eastAsia="Times New Roman"/>
          <w:noProof/>
          <w:szCs w:val="24"/>
        </w:rPr>
        <w:t xml:space="preserve">(Allen, Scott, Brand, Hlava, &amp; </w:t>
      </w:r>
      <w:r w:rsidR="007872FC" w:rsidRPr="007872FC">
        <w:rPr>
          <w:rFonts w:eastAsia="Times New Roman"/>
          <w:noProof/>
          <w:szCs w:val="24"/>
        </w:rPr>
        <w:lastRenderedPageBreak/>
        <w:t>Altman, 2014)</w:t>
      </w:r>
      <w:r>
        <w:rPr>
          <w:rFonts w:eastAsia="Times New Roman"/>
          <w:szCs w:val="24"/>
        </w:rPr>
        <w:fldChar w:fldCharType="end"/>
      </w:r>
      <w:r>
        <w:rPr>
          <w:rFonts w:eastAsia="Times New Roman"/>
          <w:szCs w:val="24"/>
        </w:rPr>
        <w:t xml:space="preserve">. For details, see </w:t>
      </w:r>
      <w:hyperlink r:id="rId18" w:history="1">
        <w:r>
          <w:rPr>
            <w:rFonts w:eastAsia="Times New Roman"/>
            <w:szCs w:val="24"/>
          </w:rPr>
          <w:t>https://www.casrai.org/credit.html</w:t>
        </w:r>
      </w:hyperlink>
      <w:r>
        <w:rPr>
          <w:rFonts w:eastAsia="Times New Roman"/>
          <w:szCs w:val="24"/>
        </w:rPr>
        <w:t>.</w:t>
      </w:r>
    </w:p>
    <w:p w14:paraId="57703D8C" w14:textId="77777777" w:rsidR="001D78FC" w:rsidRPr="001D78FC" w:rsidRDefault="001D78FC" w:rsidP="001D78FC"/>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 xml:space="preserve">reviewed and critically revised the </w:t>
      </w:r>
      <w:commentRangeStart w:id="36"/>
      <w:r w:rsidRPr="008F5A26">
        <w:rPr>
          <w:rFonts w:eastAsia="Times New Roman"/>
          <w:szCs w:val="24"/>
        </w:rPr>
        <w:t>manuscript</w:t>
      </w:r>
      <w:commentRangeEnd w:id="36"/>
      <w:r w:rsidR="001D78FC">
        <w:rPr>
          <w:rStyle w:val="CommentReference"/>
        </w:rPr>
        <w:commentReference w:id="36"/>
      </w:r>
      <w:r w:rsidRPr="008F5A26">
        <w:rPr>
          <w:rFonts w:eastAsia="Times New Roman"/>
          <w:szCs w:val="24"/>
        </w:rPr>
        <w: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637B" w:rsidRDefault="007F7776" w:rsidP="00BC3FB6">
      <w:pPr>
        <w:pStyle w:val="Heading1"/>
        <w:spacing w:before="0" w:after="240"/>
        <w:rPr>
          <w:lang w:val="en-GB"/>
        </w:rPr>
      </w:pPr>
      <w:r w:rsidRPr="00A5637B">
        <w:rPr>
          <w:lang w:val="en-GB"/>
        </w:rPr>
        <w:lastRenderedPageBreak/>
        <w:t>References</w:t>
      </w:r>
    </w:p>
    <w:p w14:paraId="6D1A6B2B" w14:textId="34AC9C7C" w:rsidR="00850446" w:rsidRPr="00A5637B" w:rsidRDefault="009214B6" w:rsidP="00850446">
      <w:pPr>
        <w:widowControl w:val="0"/>
        <w:autoSpaceDE w:val="0"/>
        <w:autoSpaceDN w:val="0"/>
        <w:adjustRightInd w:val="0"/>
        <w:spacing w:after="0" w:line="480" w:lineRule="auto"/>
        <w:ind w:left="480" w:hanging="480"/>
        <w:rPr>
          <w:noProof/>
          <w:szCs w:val="24"/>
          <w:lang w:val="de-DE"/>
        </w:rPr>
      </w:pPr>
      <w:r>
        <w:rPr>
          <w:b/>
        </w:rPr>
        <w:fldChar w:fldCharType="begin" w:fldLock="1"/>
      </w:r>
      <w:r w:rsidRPr="00D0341A">
        <w:rPr>
          <w:b/>
        </w:rPr>
        <w:instrText xml:space="preserve">ADDIN Mendeley Bibliography CSL_BIBLIOGRAPHY </w:instrText>
      </w:r>
      <w:r>
        <w:rPr>
          <w:b/>
        </w:rPr>
        <w:fldChar w:fldCharType="separate"/>
      </w:r>
      <w:r w:rsidR="00850446" w:rsidRPr="00850446">
        <w:rPr>
          <w:noProof/>
          <w:szCs w:val="24"/>
        </w:rPr>
        <w:t xml:space="preserve">Allen, L., Scott, J., Brand, A., Hlava, M., &amp; Altman, M. (2014). Publishing: Credit where credit is due. </w:t>
      </w:r>
      <w:r w:rsidR="00850446" w:rsidRPr="00A5637B">
        <w:rPr>
          <w:i/>
          <w:iCs/>
          <w:noProof/>
          <w:szCs w:val="24"/>
          <w:lang w:val="de-DE"/>
        </w:rPr>
        <w:t>Nature</w:t>
      </w:r>
      <w:r w:rsidR="00850446" w:rsidRPr="00A5637B">
        <w:rPr>
          <w:noProof/>
          <w:szCs w:val="24"/>
          <w:lang w:val="de-DE"/>
        </w:rPr>
        <w:t xml:space="preserve">, </w:t>
      </w:r>
      <w:r w:rsidR="00850446" w:rsidRPr="00A5637B">
        <w:rPr>
          <w:i/>
          <w:iCs/>
          <w:noProof/>
          <w:szCs w:val="24"/>
          <w:lang w:val="de-DE"/>
        </w:rPr>
        <w:t>508</w:t>
      </w:r>
      <w:r w:rsidR="00850446" w:rsidRPr="00A5637B">
        <w:rPr>
          <w:noProof/>
          <w:szCs w:val="24"/>
          <w:lang w:val="de-DE"/>
        </w:rPr>
        <w:t>(7496), 312–313. https://doi.org/10.1038/508312a</w:t>
      </w:r>
    </w:p>
    <w:p w14:paraId="298E3387"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A5637B">
        <w:rPr>
          <w:noProof/>
          <w:szCs w:val="24"/>
          <w:lang w:val="de-DE"/>
        </w:rPr>
        <w:t xml:space="preserve">Andersen, S. K., Müller, M. M., &amp; Hillyard, S. A. (2012). </w:t>
      </w:r>
      <w:r w:rsidRPr="00850446">
        <w:rPr>
          <w:noProof/>
          <w:szCs w:val="24"/>
        </w:rPr>
        <w:t xml:space="preserve">Tracking the allocation of attention in visual scenes with steady-state evoked potentials. In </w:t>
      </w:r>
      <w:r w:rsidRPr="00850446">
        <w:rPr>
          <w:i/>
          <w:iCs/>
          <w:noProof/>
          <w:szCs w:val="24"/>
        </w:rPr>
        <w:t>Cognitive neuroscience of attention</w:t>
      </w:r>
      <w:r w:rsidRPr="00850446">
        <w:rPr>
          <w:noProof/>
          <w:szCs w:val="24"/>
        </w:rPr>
        <w:t xml:space="preserve"> (pp. 197–216).</w:t>
      </w:r>
    </w:p>
    <w:p w14:paraId="4F5B92E4"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Andersen, S K, &amp; Müller, M. M. (2010). Behavioral performance follows the time course of neural facilitation and suppression during cued shifts of feature-selective attention. </w:t>
      </w:r>
      <w:r w:rsidRPr="00850446">
        <w:rPr>
          <w:i/>
          <w:iCs/>
          <w:noProof/>
          <w:szCs w:val="24"/>
        </w:rPr>
        <w:t>Proceedings of the National Academy of Sciences of the United States of America</w:t>
      </w:r>
      <w:r w:rsidRPr="00850446">
        <w:rPr>
          <w:noProof/>
          <w:szCs w:val="24"/>
        </w:rPr>
        <w:t xml:space="preserve">, </w:t>
      </w:r>
      <w:r w:rsidRPr="00850446">
        <w:rPr>
          <w:i/>
          <w:iCs/>
          <w:noProof/>
          <w:szCs w:val="24"/>
        </w:rPr>
        <w:t>107</w:t>
      </w:r>
      <w:r w:rsidRPr="00850446">
        <w:rPr>
          <w:noProof/>
          <w:szCs w:val="24"/>
        </w:rPr>
        <w:t>(31), 13878–13882. https://doi.org/10.1073/pnas.1002436107</w:t>
      </w:r>
    </w:p>
    <w:p w14:paraId="071F0E4C"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Andersen, Søren K., Hillyard, S. A., &amp; Müller, M. M. (2008). </w:t>
      </w:r>
      <w:r w:rsidRPr="00850446">
        <w:rPr>
          <w:noProof/>
          <w:szCs w:val="24"/>
        </w:rPr>
        <w:t xml:space="preserve">Attention Facilitates Multiple Stimulus Features in Parallel in Human Visual Cortex. </w:t>
      </w:r>
      <w:r w:rsidRPr="00850446">
        <w:rPr>
          <w:i/>
          <w:iCs/>
          <w:noProof/>
          <w:szCs w:val="24"/>
        </w:rPr>
        <w:t>Current Biology</w:t>
      </w:r>
      <w:r w:rsidRPr="00850446">
        <w:rPr>
          <w:noProof/>
          <w:szCs w:val="24"/>
        </w:rPr>
        <w:t xml:space="preserve">, </w:t>
      </w:r>
      <w:r w:rsidRPr="00850446">
        <w:rPr>
          <w:i/>
          <w:iCs/>
          <w:noProof/>
          <w:szCs w:val="24"/>
        </w:rPr>
        <w:t>18</w:t>
      </w:r>
      <w:r w:rsidRPr="00850446">
        <w:rPr>
          <w:noProof/>
          <w:szCs w:val="24"/>
        </w:rPr>
        <w:t>(13), 1006–1009. https://doi.org/10.1016/j.cub.2008.06.030</w:t>
      </w:r>
    </w:p>
    <w:p w14:paraId="4D742870"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Anderson, B. A. (2016). The attention habit: How reward learning shapes attentional selection. </w:t>
      </w:r>
      <w:r w:rsidRPr="00850446">
        <w:rPr>
          <w:i/>
          <w:iCs/>
          <w:noProof/>
          <w:szCs w:val="24"/>
        </w:rPr>
        <w:t>Annals of the New York Academy of Sciences</w:t>
      </w:r>
      <w:r w:rsidRPr="00850446">
        <w:rPr>
          <w:noProof/>
          <w:szCs w:val="24"/>
        </w:rPr>
        <w:t xml:space="preserve">, </w:t>
      </w:r>
      <w:r w:rsidRPr="00850446">
        <w:rPr>
          <w:i/>
          <w:iCs/>
          <w:noProof/>
          <w:szCs w:val="24"/>
        </w:rPr>
        <w:t>1369</w:t>
      </w:r>
      <w:r w:rsidRPr="00850446">
        <w:rPr>
          <w:noProof/>
          <w:szCs w:val="24"/>
        </w:rPr>
        <w:t>(1), 24–39. https://doi.org/10.1111/nyas.12957</w:t>
      </w:r>
    </w:p>
    <w:p w14:paraId="7C403EA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Anderson, B. a, Laurent, P. a, &amp; Yantis, S. (2011). Value-driven attentional capture. </w:t>
      </w:r>
      <w:r w:rsidRPr="00850446">
        <w:rPr>
          <w:i/>
          <w:iCs/>
          <w:noProof/>
          <w:szCs w:val="24"/>
        </w:rPr>
        <w:t>Proceedings of the National Academy of Sciences</w:t>
      </w:r>
      <w:r w:rsidRPr="00850446">
        <w:rPr>
          <w:noProof/>
          <w:szCs w:val="24"/>
        </w:rPr>
        <w:t xml:space="preserve">, </w:t>
      </w:r>
      <w:r w:rsidRPr="00850446">
        <w:rPr>
          <w:i/>
          <w:iCs/>
          <w:noProof/>
          <w:szCs w:val="24"/>
        </w:rPr>
        <w:t>108</w:t>
      </w:r>
      <w:r w:rsidRPr="00850446">
        <w:rPr>
          <w:noProof/>
          <w:szCs w:val="24"/>
        </w:rPr>
        <w:t>(25), 10367–10371. https://doi.org/10.1073/pnas.1104047108</w:t>
      </w:r>
    </w:p>
    <w:p w14:paraId="47B18BED"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Awh, E., Belopolsky, A. V., &amp; Theeuwes, J. (2012). Top-down versus bottom-up attentional control: A failed theoretical dichotomy. </w:t>
      </w:r>
      <w:r w:rsidRPr="00850446">
        <w:rPr>
          <w:i/>
          <w:iCs/>
          <w:noProof/>
          <w:szCs w:val="24"/>
        </w:rPr>
        <w:t>Trends in Cognitive Sciences</w:t>
      </w:r>
      <w:r w:rsidRPr="00850446">
        <w:rPr>
          <w:noProof/>
          <w:szCs w:val="24"/>
        </w:rPr>
        <w:t xml:space="preserve">, </w:t>
      </w:r>
      <w:r w:rsidRPr="00850446">
        <w:rPr>
          <w:i/>
          <w:iCs/>
          <w:noProof/>
          <w:szCs w:val="24"/>
        </w:rPr>
        <w:t>16</w:t>
      </w:r>
      <w:r w:rsidRPr="00850446">
        <w:rPr>
          <w:noProof/>
          <w:szCs w:val="24"/>
        </w:rPr>
        <w:t>(8), 437–443. https://doi.org/10.1016/j.tics.2012.06.010</w:t>
      </w:r>
    </w:p>
    <w:p w14:paraId="0151E08A"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Botvinick, M. M., &amp; Braver, T. S. (2015). Motivation and Cognitive Control : From Behavior to Neural Mechanism. </w:t>
      </w:r>
      <w:r w:rsidRPr="00850446">
        <w:rPr>
          <w:i/>
          <w:iCs/>
          <w:noProof/>
          <w:szCs w:val="24"/>
        </w:rPr>
        <w:t>Annual Review of Psychology</w:t>
      </w:r>
      <w:r w:rsidRPr="00850446">
        <w:rPr>
          <w:noProof/>
          <w:szCs w:val="24"/>
        </w:rPr>
        <w:t xml:space="preserve">, (September 2014), 1–31. </w:t>
      </w:r>
      <w:r w:rsidRPr="00850446">
        <w:rPr>
          <w:noProof/>
          <w:szCs w:val="24"/>
        </w:rPr>
        <w:lastRenderedPageBreak/>
        <w:t>https://doi.org/10.1146/annurev-psych-010814-015044</w:t>
      </w:r>
    </w:p>
    <w:p w14:paraId="3D1FAEA7"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Brown, J. W., &amp; Alexander, W. H. (2017). Foraging Value, Risk Avoidance, and Multiple Control Signals: How the Anterior Cingulate Cortex Controls Value-based Decision-making. </w:t>
      </w:r>
      <w:r w:rsidRPr="00850446">
        <w:rPr>
          <w:i/>
          <w:iCs/>
          <w:noProof/>
          <w:szCs w:val="24"/>
        </w:rPr>
        <w:t>Journal of Cognitive Neuroscience</w:t>
      </w:r>
      <w:r w:rsidRPr="00850446">
        <w:rPr>
          <w:noProof/>
          <w:szCs w:val="24"/>
        </w:rPr>
        <w:t xml:space="preserve">, </w:t>
      </w:r>
      <w:r w:rsidRPr="00850446">
        <w:rPr>
          <w:i/>
          <w:iCs/>
          <w:noProof/>
          <w:szCs w:val="24"/>
        </w:rPr>
        <w:t>29</w:t>
      </w:r>
      <w:r w:rsidRPr="00850446">
        <w:rPr>
          <w:noProof/>
          <w:szCs w:val="24"/>
        </w:rPr>
        <w:t>(10), 1656–1673. https://doi.org/10.1162/jocn_a_01140</w:t>
      </w:r>
    </w:p>
    <w:p w14:paraId="037C101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Bürkner, P.-C. (2016). brms: An R package for Bayesian multilevel models using Stan. </w:t>
      </w:r>
      <w:r w:rsidRPr="00850446">
        <w:rPr>
          <w:i/>
          <w:iCs/>
          <w:noProof/>
          <w:szCs w:val="24"/>
        </w:rPr>
        <w:t>Journal of Statistical Software</w:t>
      </w:r>
      <w:r w:rsidRPr="00850446">
        <w:rPr>
          <w:noProof/>
          <w:szCs w:val="24"/>
        </w:rPr>
        <w:t xml:space="preserve">, </w:t>
      </w:r>
      <w:r w:rsidRPr="00850446">
        <w:rPr>
          <w:i/>
          <w:iCs/>
          <w:noProof/>
          <w:szCs w:val="24"/>
        </w:rPr>
        <w:t>80</w:t>
      </w:r>
      <w:r w:rsidRPr="00850446">
        <w:rPr>
          <w:noProof/>
          <w:szCs w:val="24"/>
        </w:rPr>
        <w:t>(1), 1–28.</w:t>
      </w:r>
    </w:p>
    <w:p w14:paraId="4981217C" w14:textId="77777777" w:rsidR="00850446" w:rsidRPr="00A5637B" w:rsidRDefault="00850446" w:rsidP="00850446">
      <w:pPr>
        <w:widowControl w:val="0"/>
        <w:autoSpaceDE w:val="0"/>
        <w:autoSpaceDN w:val="0"/>
        <w:adjustRightInd w:val="0"/>
        <w:spacing w:after="0" w:line="480" w:lineRule="auto"/>
        <w:ind w:left="480" w:hanging="480"/>
        <w:rPr>
          <w:noProof/>
          <w:szCs w:val="24"/>
          <w:lang w:val="de-DE"/>
        </w:rPr>
      </w:pPr>
      <w:r w:rsidRPr="00850446">
        <w:rPr>
          <w:noProof/>
          <w:szCs w:val="24"/>
        </w:rPr>
        <w:t xml:space="preserve">Bürkner, P.-C. (2017). Advanced Bayesian Multilevel Modeling with the R Package brms. </w:t>
      </w:r>
      <w:r w:rsidRPr="00A5637B">
        <w:rPr>
          <w:i/>
          <w:iCs/>
          <w:noProof/>
          <w:szCs w:val="24"/>
          <w:lang w:val="de-DE"/>
        </w:rPr>
        <w:t>ArXiv:1705.11123</w:t>
      </w:r>
      <w:r w:rsidRPr="00A5637B">
        <w:rPr>
          <w:noProof/>
          <w:szCs w:val="24"/>
          <w:lang w:val="de-DE"/>
        </w:rPr>
        <w:t>.</w:t>
      </w:r>
    </w:p>
    <w:p w14:paraId="79EE6C8F"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A5637B">
        <w:rPr>
          <w:noProof/>
          <w:szCs w:val="24"/>
          <w:lang w:val="de-DE"/>
        </w:rPr>
        <w:t xml:space="preserve">Carpenter, B., Gelman, A., Hoffman, M., Lee, D., Goodrich, B., Betancourt, M., … </w:t>
      </w:r>
      <w:r w:rsidRPr="00850446">
        <w:rPr>
          <w:noProof/>
          <w:szCs w:val="24"/>
        </w:rPr>
        <w:t xml:space="preserve">Riddell, A. (2016). Stan: A probabilistic programming language. </w:t>
      </w:r>
      <w:r w:rsidRPr="00850446">
        <w:rPr>
          <w:i/>
          <w:iCs/>
          <w:noProof/>
          <w:szCs w:val="24"/>
        </w:rPr>
        <w:t>Journal of Statistical Software</w:t>
      </w:r>
      <w:r w:rsidRPr="00850446">
        <w:rPr>
          <w:noProof/>
          <w:szCs w:val="24"/>
        </w:rPr>
        <w:t xml:space="preserve">, </w:t>
      </w:r>
      <w:r w:rsidRPr="00850446">
        <w:rPr>
          <w:i/>
          <w:iCs/>
          <w:noProof/>
          <w:szCs w:val="24"/>
        </w:rPr>
        <w:t>2</w:t>
      </w:r>
      <w:r w:rsidRPr="00850446">
        <w:rPr>
          <w:noProof/>
          <w:szCs w:val="24"/>
        </w:rPr>
        <w:t>(20), 1–37.</w:t>
      </w:r>
    </w:p>
    <w:p w14:paraId="4AC793F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Chatrian, G. E., Lettich, E., &amp; Nelson, P. L. (1985). Ten percent electrode system for topographic studies of spontaneous and evoked EEG activities. </w:t>
      </w:r>
      <w:r w:rsidRPr="00850446">
        <w:rPr>
          <w:i/>
          <w:iCs/>
          <w:noProof/>
          <w:szCs w:val="24"/>
        </w:rPr>
        <w:t>American Journal of EEG Technology</w:t>
      </w:r>
      <w:r w:rsidRPr="00850446">
        <w:rPr>
          <w:noProof/>
          <w:szCs w:val="24"/>
        </w:rPr>
        <w:t xml:space="preserve">, </w:t>
      </w:r>
      <w:r w:rsidRPr="00850446">
        <w:rPr>
          <w:i/>
          <w:iCs/>
          <w:noProof/>
          <w:szCs w:val="24"/>
        </w:rPr>
        <w:t>25</w:t>
      </w:r>
      <w:r w:rsidRPr="00850446">
        <w:rPr>
          <w:noProof/>
          <w:szCs w:val="24"/>
        </w:rPr>
        <w:t>(2).</w:t>
      </w:r>
    </w:p>
    <w:p w14:paraId="6584923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Chelazzi, L., Perlato, A., Santandrea, E., &amp; Della Libera, C. (2013). Rewards teach visual selective attention. </w:t>
      </w:r>
      <w:r w:rsidRPr="00850446">
        <w:rPr>
          <w:i/>
          <w:iCs/>
          <w:noProof/>
          <w:szCs w:val="24"/>
        </w:rPr>
        <w:t>Vision Research</w:t>
      </w:r>
      <w:r w:rsidRPr="00850446">
        <w:rPr>
          <w:noProof/>
          <w:szCs w:val="24"/>
        </w:rPr>
        <w:t xml:space="preserve">, </w:t>
      </w:r>
      <w:r w:rsidRPr="00850446">
        <w:rPr>
          <w:i/>
          <w:iCs/>
          <w:noProof/>
          <w:szCs w:val="24"/>
        </w:rPr>
        <w:t>85</w:t>
      </w:r>
      <w:r w:rsidRPr="00850446">
        <w:rPr>
          <w:noProof/>
          <w:szCs w:val="24"/>
        </w:rPr>
        <w:t>, 58–62. https://doi.org/10.1016/j.visres.2012.12.005</w:t>
      </w:r>
    </w:p>
    <w:p w14:paraId="29E960B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Chun, M. M., Golomb, J. D., &amp; Turk-Browne, N. B. (2011). A Taxonomy of External and Internal Attention. </w:t>
      </w:r>
      <w:r w:rsidRPr="00850446">
        <w:rPr>
          <w:i/>
          <w:iCs/>
          <w:noProof/>
          <w:szCs w:val="24"/>
        </w:rPr>
        <w:t>Annual Review of Psychology</w:t>
      </w:r>
      <w:r w:rsidRPr="00850446">
        <w:rPr>
          <w:noProof/>
          <w:szCs w:val="24"/>
        </w:rPr>
        <w:t xml:space="preserve">, </w:t>
      </w:r>
      <w:r w:rsidRPr="00850446">
        <w:rPr>
          <w:i/>
          <w:iCs/>
          <w:noProof/>
          <w:szCs w:val="24"/>
        </w:rPr>
        <w:t>62</w:t>
      </w:r>
      <w:r w:rsidRPr="00850446">
        <w:rPr>
          <w:noProof/>
          <w:szCs w:val="24"/>
        </w:rPr>
        <w:t>(1), 73–101. https://doi.org/10.1146/annurev.psych.093008.100427</w:t>
      </w:r>
    </w:p>
    <w:p w14:paraId="7930B43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Corbetta, M., &amp; Shulman, G. L. (2002). Control of Goal-Directed and Stimulus-Driven Attention in the Brain. </w:t>
      </w:r>
      <w:r w:rsidRPr="00850446">
        <w:rPr>
          <w:i/>
          <w:iCs/>
          <w:noProof/>
          <w:szCs w:val="24"/>
        </w:rPr>
        <w:t>Nature Reviews Neuroscience</w:t>
      </w:r>
      <w:r w:rsidRPr="00850446">
        <w:rPr>
          <w:noProof/>
          <w:szCs w:val="24"/>
        </w:rPr>
        <w:t xml:space="preserve">, </w:t>
      </w:r>
      <w:r w:rsidRPr="00850446">
        <w:rPr>
          <w:i/>
          <w:iCs/>
          <w:noProof/>
          <w:szCs w:val="24"/>
        </w:rPr>
        <w:t>3</w:t>
      </w:r>
      <w:r w:rsidRPr="00850446">
        <w:rPr>
          <w:noProof/>
          <w:szCs w:val="24"/>
        </w:rPr>
        <w:t>(3), 215–229. https://doi.org/10.1038/nrn755</w:t>
      </w:r>
    </w:p>
    <w:p w14:paraId="5C7F3484"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Craddock, M. (2018). craddm/eegUtils: eegUtils (Version v0.2.0). Zenodo.</w:t>
      </w:r>
    </w:p>
    <w:p w14:paraId="170E9A2D"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Della Libera, C., &amp; Chelazzi, L. (2009). Learning to attend and to ignore is a matter of gains and </w:t>
      </w:r>
      <w:r w:rsidRPr="00850446">
        <w:rPr>
          <w:noProof/>
          <w:szCs w:val="24"/>
        </w:rPr>
        <w:lastRenderedPageBreak/>
        <w:t xml:space="preserve">losses. </w:t>
      </w:r>
      <w:r w:rsidRPr="00850446">
        <w:rPr>
          <w:i/>
          <w:iCs/>
          <w:noProof/>
          <w:szCs w:val="24"/>
        </w:rPr>
        <w:t>Psychological Science</w:t>
      </w:r>
      <w:r w:rsidRPr="00850446">
        <w:rPr>
          <w:noProof/>
          <w:szCs w:val="24"/>
        </w:rPr>
        <w:t xml:space="preserve">, </w:t>
      </w:r>
      <w:r w:rsidRPr="00850446">
        <w:rPr>
          <w:i/>
          <w:iCs/>
          <w:noProof/>
          <w:szCs w:val="24"/>
        </w:rPr>
        <w:t>20</w:t>
      </w:r>
      <w:r w:rsidRPr="00850446">
        <w:rPr>
          <w:noProof/>
          <w:szCs w:val="24"/>
        </w:rPr>
        <w:t>(6), 778–784. https://doi.org/10.1111/j.1467-9280.2009.02360.x</w:t>
      </w:r>
    </w:p>
    <w:p w14:paraId="263D6B3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Delorme, A., &amp; Makeig, S. (2004). EEGLAB: an open sorce toolbox for analysis of single-trail EEG dynamics including independent component anlaysis. </w:t>
      </w:r>
      <w:r w:rsidRPr="00850446">
        <w:rPr>
          <w:i/>
          <w:iCs/>
          <w:noProof/>
          <w:szCs w:val="24"/>
        </w:rPr>
        <w:t>Journal of Neuroscience Methods</w:t>
      </w:r>
      <w:r w:rsidRPr="00850446">
        <w:rPr>
          <w:noProof/>
          <w:szCs w:val="24"/>
        </w:rPr>
        <w:t xml:space="preserve">, </w:t>
      </w:r>
      <w:r w:rsidRPr="00850446">
        <w:rPr>
          <w:i/>
          <w:iCs/>
          <w:noProof/>
          <w:szCs w:val="24"/>
        </w:rPr>
        <w:t>134</w:t>
      </w:r>
      <w:r w:rsidRPr="00850446">
        <w:rPr>
          <w:noProof/>
          <w:szCs w:val="24"/>
        </w:rPr>
        <w:t>, 9–21. https://doi.org/10.1016/j.jneumeth.2003.10.009</w:t>
      </w:r>
    </w:p>
    <w:p w14:paraId="1D47FA86"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Desimone, R., &amp; Duncan, J. (1995). Neural Mechanisms of Selective Visual. </w:t>
      </w:r>
      <w:r w:rsidRPr="00850446">
        <w:rPr>
          <w:i/>
          <w:iCs/>
          <w:noProof/>
          <w:szCs w:val="24"/>
        </w:rPr>
        <w:t>Annual Review of Neuroscience</w:t>
      </w:r>
      <w:r w:rsidRPr="00850446">
        <w:rPr>
          <w:noProof/>
          <w:szCs w:val="24"/>
        </w:rPr>
        <w:t xml:space="preserve">, </w:t>
      </w:r>
      <w:r w:rsidRPr="00850446">
        <w:rPr>
          <w:i/>
          <w:iCs/>
          <w:noProof/>
          <w:szCs w:val="24"/>
        </w:rPr>
        <w:t>18</w:t>
      </w:r>
      <w:r w:rsidRPr="00850446">
        <w:rPr>
          <w:noProof/>
          <w:szCs w:val="24"/>
        </w:rPr>
        <w:t>(1), 193–222. https://doi.org/10.1146/annurev.ne.18.030195.001205</w:t>
      </w:r>
    </w:p>
    <w:p w14:paraId="6D62A7B7"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Donohue, S. E., Hopf, J.-M., Bartsch, M. V., Schoenfeld, M. A., Heinze, H.-J., &amp; Woldorff, M. G. (2016). The Rapid Capture of Attention by Rewarded Objects. </w:t>
      </w:r>
      <w:r w:rsidRPr="00850446">
        <w:rPr>
          <w:i/>
          <w:iCs/>
          <w:noProof/>
          <w:szCs w:val="24"/>
        </w:rPr>
        <w:t>Journal of Cognitive Neuroscience</w:t>
      </w:r>
      <w:r w:rsidRPr="00850446">
        <w:rPr>
          <w:noProof/>
          <w:szCs w:val="24"/>
        </w:rPr>
        <w:t xml:space="preserve">, </w:t>
      </w:r>
      <w:r w:rsidRPr="00850446">
        <w:rPr>
          <w:i/>
          <w:iCs/>
          <w:noProof/>
          <w:szCs w:val="24"/>
        </w:rPr>
        <w:t>28</w:t>
      </w:r>
      <w:r w:rsidRPr="00850446">
        <w:rPr>
          <w:noProof/>
          <w:szCs w:val="24"/>
        </w:rPr>
        <w:t>(4), 529–541. https://doi.org/10.1162/jocn_a_00917</w:t>
      </w:r>
    </w:p>
    <w:p w14:paraId="7CC90AC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Etzel, J. A., Cole, M. W., Zacks, J. M., Kay, K. N., &amp; Braver, T. S. (2016). Reward Motivation Enhances Task Coding in Frontoparietal Cortex. </w:t>
      </w:r>
      <w:r w:rsidRPr="00850446">
        <w:rPr>
          <w:i/>
          <w:iCs/>
          <w:noProof/>
          <w:szCs w:val="24"/>
        </w:rPr>
        <w:t>Cerebral Cortex</w:t>
      </w:r>
      <w:r w:rsidRPr="00850446">
        <w:rPr>
          <w:noProof/>
          <w:szCs w:val="24"/>
        </w:rPr>
        <w:t xml:space="preserve">, </w:t>
      </w:r>
      <w:r w:rsidRPr="00850446">
        <w:rPr>
          <w:i/>
          <w:iCs/>
          <w:noProof/>
          <w:szCs w:val="24"/>
        </w:rPr>
        <w:t>26</w:t>
      </w:r>
      <w:r w:rsidRPr="00850446">
        <w:rPr>
          <w:noProof/>
          <w:szCs w:val="24"/>
        </w:rPr>
        <w:t>(4), 1647–1659. https://doi.org/10.1093/cercor/bhu327</w:t>
      </w:r>
    </w:p>
    <w:p w14:paraId="47AFFC9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Failing, M. F., &amp; Theeuwes, J. (2014). Exogenous visual orienting by reward. </w:t>
      </w:r>
      <w:r w:rsidRPr="00850446">
        <w:rPr>
          <w:i/>
          <w:iCs/>
          <w:noProof/>
          <w:szCs w:val="24"/>
        </w:rPr>
        <w:t>Journal of Vision</w:t>
      </w:r>
      <w:r w:rsidRPr="00850446">
        <w:rPr>
          <w:noProof/>
          <w:szCs w:val="24"/>
        </w:rPr>
        <w:t xml:space="preserve">, </w:t>
      </w:r>
      <w:r w:rsidRPr="00850446">
        <w:rPr>
          <w:i/>
          <w:iCs/>
          <w:noProof/>
          <w:szCs w:val="24"/>
        </w:rPr>
        <w:t>14</w:t>
      </w:r>
      <w:r w:rsidRPr="00850446">
        <w:rPr>
          <w:noProof/>
          <w:szCs w:val="24"/>
        </w:rPr>
        <w:t>(2014), 1–9. https://doi.org/10.1167/14.5.6.doi</w:t>
      </w:r>
    </w:p>
    <w:p w14:paraId="45791307"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Failing, M., &amp; Theeuwes, J. (2017). Selection history: How reward modulates selectivity of visual attention. </w:t>
      </w:r>
      <w:r w:rsidRPr="00850446">
        <w:rPr>
          <w:i/>
          <w:iCs/>
          <w:noProof/>
          <w:szCs w:val="24"/>
        </w:rPr>
        <w:t>Psychonomic Bulletin and Review</w:t>
      </w:r>
      <w:r w:rsidRPr="00850446">
        <w:rPr>
          <w:noProof/>
          <w:szCs w:val="24"/>
        </w:rPr>
        <w:t>, 1–25. https://doi.org/10.3758/s13423-017-1380-y</w:t>
      </w:r>
    </w:p>
    <w:p w14:paraId="50DBD0E7"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Franken, I. H. A., Muris, P., &amp; Rassin, E. (2005). Psychometric properties of the Dutch BIS/BAS scales. </w:t>
      </w:r>
      <w:r w:rsidRPr="00850446">
        <w:rPr>
          <w:i/>
          <w:iCs/>
          <w:noProof/>
          <w:szCs w:val="24"/>
        </w:rPr>
        <w:t>Journal of Psychopathology and Behavioral Assessment</w:t>
      </w:r>
      <w:r w:rsidRPr="00850446">
        <w:rPr>
          <w:noProof/>
          <w:szCs w:val="24"/>
        </w:rPr>
        <w:t xml:space="preserve">, </w:t>
      </w:r>
      <w:r w:rsidRPr="00850446">
        <w:rPr>
          <w:i/>
          <w:iCs/>
          <w:noProof/>
          <w:szCs w:val="24"/>
        </w:rPr>
        <w:t>27</w:t>
      </w:r>
      <w:r w:rsidRPr="00850446">
        <w:rPr>
          <w:noProof/>
          <w:szCs w:val="24"/>
        </w:rPr>
        <w:t>(1), 25–30. https://doi.org/10.1007/s10862-005-3262-2</w:t>
      </w:r>
    </w:p>
    <w:p w14:paraId="1BEA1433" w14:textId="77777777" w:rsidR="00850446" w:rsidRPr="00A5637B" w:rsidRDefault="00850446" w:rsidP="00850446">
      <w:pPr>
        <w:widowControl w:val="0"/>
        <w:autoSpaceDE w:val="0"/>
        <w:autoSpaceDN w:val="0"/>
        <w:adjustRightInd w:val="0"/>
        <w:spacing w:after="0" w:line="480" w:lineRule="auto"/>
        <w:ind w:left="480" w:hanging="480"/>
        <w:rPr>
          <w:noProof/>
          <w:szCs w:val="24"/>
          <w:lang w:val="de-DE"/>
        </w:rPr>
      </w:pPr>
      <w:r w:rsidRPr="00850446">
        <w:rPr>
          <w:noProof/>
          <w:szCs w:val="24"/>
        </w:rPr>
        <w:t xml:space="preserve">Garnier, S. (2018). viridis: Default Color Maps from ‘matplotlib.’ </w:t>
      </w:r>
      <w:r w:rsidRPr="00A5637B">
        <w:rPr>
          <w:noProof/>
          <w:szCs w:val="24"/>
          <w:lang w:val="de-DE"/>
        </w:rPr>
        <w:t>R package version 0.3.</w:t>
      </w:r>
    </w:p>
    <w:p w14:paraId="7E1599AD"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A5637B">
        <w:rPr>
          <w:noProof/>
          <w:szCs w:val="24"/>
          <w:lang w:val="de-DE"/>
        </w:rPr>
        <w:t xml:space="preserve">Gelman, A., Goodrich, B., Gabry, J., &amp; Ali, I. (2017). </w:t>
      </w:r>
      <w:r w:rsidRPr="00850446">
        <w:rPr>
          <w:noProof/>
          <w:szCs w:val="24"/>
        </w:rPr>
        <w:t xml:space="preserve">R-squared for Bayesian regression models. </w:t>
      </w:r>
      <w:r w:rsidRPr="00850446">
        <w:rPr>
          <w:i/>
          <w:iCs/>
          <w:noProof/>
          <w:szCs w:val="24"/>
        </w:rPr>
        <w:t>Unpublished via Http://Www. Stat. Columbia. Edu/~ Gelman/Research/Unpublished.</w:t>
      </w:r>
      <w:r w:rsidRPr="00850446">
        <w:rPr>
          <w:noProof/>
          <w:szCs w:val="24"/>
        </w:rPr>
        <w:t xml:space="preserve"> </w:t>
      </w:r>
      <w:r w:rsidRPr="00850446">
        <w:rPr>
          <w:noProof/>
          <w:szCs w:val="24"/>
        </w:rPr>
        <w:lastRenderedPageBreak/>
        <w:t>Retrieved from http://www.stat.columbia.edu/~gelman/research/unpublished/bayes_R2.pdf</w:t>
      </w:r>
    </w:p>
    <w:p w14:paraId="1DB5880C"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Gelman, A., &amp; Rubin, D. B. (1992). </w:t>
      </w:r>
      <w:r w:rsidRPr="00850446">
        <w:rPr>
          <w:noProof/>
          <w:szCs w:val="24"/>
        </w:rPr>
        <w:t xml:space="preserve">Inference from Iterative Simulation Using Multiple Sequences. </w:t>
      </w:r>
      <w:r w:rsidRPr="00850446">
        <w:rPr>
          <w:i/>
          <w:iCs/>
          <w:noProof/>
          <w:szCs w:val="24"/>
        </w:rPr>
        <w:t>Statistical Science</w:t>
      </w:r>
      <w:r w:rsidRPr="00850446">
        <w:rPr>
          <w:noProof/>
          <w:szCs w:val="24"/>
        </w:rPr>
        <w:t xml:space="preserve">, </w:t>
      </w:r>
      <w:r w:rsidRPr="00850446">
        <w:rPr>
          <w:i/>
          <w:iCs/>
          <w:noProof/>
          <w:szCs w:val="24"/>
        </w:rPr>
        <w:t>7</w:t>
      </w:r>
      <w:r w:rsidRPr="00850446">
        <w:rPr>
          <w:noProof/>
          <w:szCs w:val="24"/>
        </w:rPr>
        <w:t>(4), 457–472. https://doi.org/10.1214/ss/1177011136</w:t>
      </w:r>
    </w:p>
    <w:p w14:paraId="5830F41F"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Hautus, M. J. (1995). Corrections for extreme proportions and their biasing effects on estimated values of d′. </w:t>
      </w:r>
      <w:r w:rsidRPr="00850446">
        <w:rPr>
          <w:i/>
          <w:iCs/>
          <w:noProof/>
          <w:szCs w:val="24"/>
        </w:rPr>
        <w:t>Behavior Research Methods, Instruments, &amp; Computers</w:t>
      </w:r>
      <w:r w:rsidRPr="00850446">
        <w:rPr>
          <w:noProof/>
          <w:szCs w:val="24"/>
        </w:rPr>
        <w:t xml:space="preserve">, </w:t>
      </w:r>
      <w:r w:rsidRPr="00850446">
        <w:rPr>
          <w:i/>
          <w:iCs/>
          <w:noProof/>
          <w:szCs w:val="24"/>
        </w:rPr>
        <w:t>27</w:t>
      </w:r>
      <w:r w:rsidRPr="00850446">
        <w:rPr>
          <w:noProof/>
          <w:szCs w:val="24"/>
        </w:rPr>
        <w:t>(1), 46–51. https://doi.org/10.3758/BF03203619</w:t>
      </w:r>
    </w:p>
    <w:p w14:paraId="69123934"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Hickey, C., Chelazzi, L., &amp; Theeuwes, J. (2010). Reward Changes Salience in Human Vision via the Anterior Cingulate. </w:t>
      </w:r>
      <w:r w:rsidRPr="00850446">
        <w:rPr>
          <w:i/>
          <w:iCs/>
          <w:noProof/>
          <w:szCs w:val="24"/>
        </w:rPr>
        <w:t>Journal of Neuroscience</w:t>
      </w:r>
      <w:r w:rsidRPr="00850446">
        <w:rPr>
          <w:noProof/>
          <w:szCs w:val="24"/>
        </w:rPr>
        <w:t xml:space="preserve">, </w:t>
      </w:r>
      <w:r w:rsidRPr="00850446">
        <w:rPr>
          <w:i/>
          <w:iCs/>
          <w:noProof/>
          <w:szCs w:val="24"/>
        </w:rPr>
        <w:t>30</w:t>
      </w:r>
      <w:r w:rsidRPr="00850446">
        <w:rPr>
          <w:noProof/>
          <w:szCs w:val="24"/>
        </w:rPr>
        <w:t>(33), 11096–11103. https://doi.org/10.1523/JNEUROSCI.1026-10.2010</w:t>
      </w:r>
    </w:p>
    <w:p w14:paraId="7B2967F6" w14:textId="77777777" w:rsidR="00850446" w:rsidRPr="003D06CF" w:rsidRDefault="00850446" w:rsidP="00850446">
      <w:pPr>
        <w:widowControl w:val="0"/>
        <w:autoSpaceDE w:val="0"/>
        <w:autoSpaceDN w:val="0"/>
        <w:adjustRightInd w:val="0"/>
        <w:spacing w:after="0" w:line="480" w:lineRule="auto"/>
        <w:ind w:left="480" w:hanging="480"/>
        <w:rPr>
          <w:noProof/>
          <w:szCs w:val="24"/>
          <w:lang w:val="nl-BE"/>
        </w:rPr>
      </w:pPr>
      <w:r w:rsidRPr="00850446">
        <w:rPr>
          <w:noProof/>
          <w:szCs w:val="24"/>
        </w:rPr>
        <w:t xml:space="preserve">Hickey, C., &amp; Peelen, M. V. (2015a). Neural mechanisms of incentive salience in naturalistic human vision. </w:t>
      </w:r>
      <w:r w:rsidRPr="003D06CF">
        <w:rPr>
          <w:i/>
          <w:iCs/>
          <w:noProof/>
          <w:szCs w:val="24"/>
          <w:lang w:val="nl-BE"/>
        </w:rPr>
        <w:t>Neuron</w:t>
      </w:r>
      <w:r w:rsidRPr="003D06CF">
        <w:rPr>
          <w:noProof/>
          <w:szCs w:val="24"/>
          <w:lang w:val="nl-BE"/>
        </w:rPr>
        <w:t xml:space="preserve">, </w:t>
      </w:r>
      <w:r w:rsidRPr="003D06CF">
        <w:rPr>
          <w:i/>
          <w:iCs/>
          <w:noProof/>
          <w:szCs w:val="24"/>
          <w:lang w:val="nl-BE"/>
        </w:rPr>
        <w:t>85</w:t>
      </w:r>
      <w:r w:rsidRPr="003D06CF">
        <w:rPr>
          <w:noProof/>
          <w:szCs w:val="24"/>
          <w:lang w:val="nl-BE"/>
        </w:rPr>
        <w:t>(3), 512–518. https://doi.org/10.1016/j.neuron.2014.12.049</w:t>
      </w:r>
    </w:p>
    <w:p w14:paraId="7E865408"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Hickey, C., &amp; Peelen, M. V. (2015b). </w:t>
      </w:r>
      <w:r w:rsidRPr="00850446">
        <w:rPr>
          <w:noProof/>
          <w:szCs w:val="24"/>
        </w:rPr>
        <w:t xml:space="preserve">Neural Mechanisms of Incentive Salience in Naturalistic Human Vision Report Neural Mechanisms of Incentive Salience in Naturalistic Human Vision. </w:t>
      </w:r>
      <w:r w:rsidRPr="00850446">
        <w:rPr>
          <w:i/>
          <w:iCs/>
          <w:noProof/>
          <w:szCs w:val="24"/>
        </w:rPr>
        <w:t>Neuron</w:t>
      </w:r>
      <w:r w:rsidRPr="00850446">
        <w:rPr>
          <w:noProof/>
          <w:szCs w:val="24"/>
        </w:rPr>
        <w:t xml:space="preserve">, </w:t>
      </w:r>
      <w:r w:rsidRPr="00850446">
        <w:rPr>
          <w:i/>
          <w:iCs/>
          <w:noProof/>
          <w:szCs w:val="24"/>
        </w:rPr>
        <w:t>85</w:t>
      </w:r>
      <w:r w:rsidRPr="00850446">
        <w:rPr>
          <w:noProof/>
          <w:szCs w:val="24"/>
        </w:rPr>
        <w:t>(3), 512–518. https://doi.org/10.1016/j.neuron.2014.12.049</w:t>
      </w:r>
    </w:p>
    <w:p w14:paraId="0252A6E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Holroyd, C. B., &amp; McClure, S. M. (2015). Hierarchical control over effortful behavior by rodent medial frontal cortex: A computational model. </w:t>
      </w:r>
      <w:r w:rsidRPr="00850446">
        <w:rPr>
          <w:i/>
          <w:iCs/>
          <w:noProof/>
          <w:szCs w:val="24"/>
        </w:rPr>
        <w:t>Psychological Review</w:t>
      </w:r>
      <w:r w:rsidRPr="00850446">
        <w:rPr>
          <w:noProof/>
          <w:szCs w:val="24"/>
        </w:rPr>
        <w:t xml:space="preserve">, </w:t>
      </w:r>
      <w:r w:rsidRPr="00850446">
        <w:rPr>
          <w:i/>
          <w:iCs/>
          <w:noProof/>
          <w:szCs w:val="24"/>
        </w:rPr>
        <w:t>122</w:t>
      </w:r>
      <w:r w:rsidRPr="00850446">
        <w:rPr>
          <w:noProof/>
          <w:szCs w:val="24"/>
        </w:rPr>
        <w:t>(1), 54–83. https://doi.org/10.1037/a0038339</w:t>
      </w:r>
    </w:p>
    <w:p w14:paraId="37DA9ADB" w14:textId="77777777" w:rsidR="00850446" w:rsidRPr="00A5637B" w:rsidRDefault="00850446" w:rsidP="00850446">
      <w:pPr>
        <w:widowControl w:val="0"/>
        <w:autoSpaceDE w:val="0"/>
        <w:autoSpaceDN w:val="0"/>
        <w:adjustRightInd w:val="0"/>
        <w:spacing w:after="0" w:line="480" w:lineRule="auto"/>
        <w:ind w:left="480" w:hanging="480"/>
        <w:rPr>
          <w:noProof/>
          <w:szCs w:val="24"/>
          <w:lang w:val="de-DE"/>
        </w:rPr>
      </w:pPr>
      <w:r w:rsidRPr="00850446">
        <w:rPr>
          <w:noProof/>
          <w:szCs w:val="24"/>
        </w:rPr>
        <w:t xml:space="preserve">Hope, R. M. (2013). Rmisc: Ryan miscellaneous. </w:t>
      </w:r>
      <w:r w:rsidRPr="00A5637B">
        <w:rPr>
          <w:noProof/>
          <w:szCs w:val="24"/>
          <w:lang w:val="de-DE"/>
        </w:rPr>
        <w:t>R package version, 1(5).</w:t>
      </w:r>
    </w:p>
    <w:p w14:paraId="5873855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A5637B">
        <w:rPr>
          <w:noProof/>
          <w:szCs w:val="24"/>
          <w:lang w:val="de-DE"/>
        </w:rPr>
        <w:t xml:space="preserve">Junghöfer, M., Elbert, T., Tucker, D. O. N. M., &amp; Rockstroh, B. (2000). </w:t>
      </w:r>
      <w:r w:rsidRPr="00850446">
        <w:rPr>
          <w:noProof/>
          <w:szCs w:val="24"/>
        </w:rPr>
        <w:t xml:space="preserve">Statistical control of artifacts in dense array EEG 0 MEG studies. </w:t>
      </w:r>
      <w:r w:rsidRPr="00850446">
        <w:rPr>
          <w:i/>
          <w:iCs/>
          <w:noProof/>
          <w:szCs w:val="24"/>
        </w:rPr>
        <w:t>Wiley Online Library</w:t>
      </w:r>
      <w:r w:rsidRPr="00850446">
        <w:rPr>
          <w:noProof/>
          <w:szCs w:val="24"/>
        </w:rPr>
        <w:t>, 523–532. Retrieved from http://onlinelibrary.wiley.com/doi/10.1111/1469-8986.3740523/full</w:t>
      </w:r>
    </w:p>
    <w:p w14:paraId="62CF843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A5637B">
        <w:rPr>
          <w:noProof/>
          <w:szCs w:val="24"/>
          <w:lang w:val="de-DE"/>
        </w:rPr>
        <w:t xml:space="preserve">Krebs, R. M., Boehler, C. N., Roberts, K. C., Song, A. W., &amp; Woldorff, M. G. (2012). </w:t>
      </w:r>
      <w:r w:rsidRPr="00850446">
        <w:rPr>
          <w:noProof/>
          <w:szCs w:val="24"/>
        </w:rPr>
        <w:t xml:space="preserve">The involvement of the dopaminergic midbrain and cortico-striatal-thalamic circuits in the integration of reward prospect and attentional task demands. </w:t>
      </w:r>
      <w:r w:rsidRPr="00850446">
        <w:rPr>
          <w:i/>
          <w:iCs/>
          <w:noProof/>
          <w:szCs w:val="24"/>
        </w:rPr>
        <w:t>Cerebral Cortex</w:t>
      </w:r>
      <w:r w:rsidRPr="00850446">
        <w:rPr>
          <w:noProof/>
          <w:szCs w:val="24"/>
        </w:rPr>
        <w:t xml:space="preserve">, </w:t>
      </w:r>
      <w:r w:rsidRPr="00850446">
        <w:rPr>
          <w:i/>
          <w:iCs/>
          <w:noProof/>
          <w:szCs w:val="24"/>
        </w:rPr>
        <w:t>22</w:t>
      </w:r>
      <w:r w:rsidRPr="00850446">
        <w:rPr>
          <w:noProof/>
          <w:szCs w:val="24"/>
        </w:rPr>
        <w:t>(3), 607–</w:t>
      </w:r>
      <w:r w:rsidRPr="00850446">
        <w:rPr>
          <w:noProof/>
          <w:szCs w:val="24"/>
        </w:rPr>
        <w:lastRenderedPageBreak/>
        <w:t>615. https://doi.org/10.1093/cercor/bhr134</w:t>
      </w:r>
    </w:p>
    <w:p w14:paraId="4E11215A"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Krebs, R. M., &amp; Woldorff, M. G. (2017). Cognitive control and reward. </w:t>
      </w:r>
      <w:r w:rsidRPr="00850446">
        <w:rPr>
          <w:i/>
          <w:iCs/>
          <w:noProof/>
          <w:szCs w:val="24"/>
        </w:rPr>
        <w:t>The Wiley Handbook of Cognitive Control</w:t>
      </w:r>
      <w:r w:rsidRPr="00850446">
        <w:rPr>
          <w:noProof/>
          <w:szCs w:val="24"/>
        </w:rPr>
        <w:t>, 422–439. https://doi.org/10.1002/9781118920497.ch24</w:t>
      </w:r>
    </w:p>
    <w:p w14:paraId="023969F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A5637B">
        <w:rPr>
          <w:noProof/>
          <w:szCs w:val="24"/>
          <w:lang w:val="da-DK"/>
        </w:rPr>
        <w:t xml:space="preserve">Kruschke, J. K., &amp; Meredith, M. (2017). </w:t>
      </w:r>
      <w:r w:rsidRPr="00850446">
        <w:rPr>
          <w:noProof/>
          <w:szCs w:val="24"/>
        </w:rPr>
        <w:t>BEST: Bayesian Estimation Supersedes the t-Test.</w:t>
      </w:r>
    </w:p>
    <w:p w14:paraId="6FA1F9C5"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Kruschke, John K. (2014). </w:t>
      </w:r>
      <w:r w:rsidRPr="00850446">
        <w:rPr>
          <w:i/>
          <w:iCs/>
          <w:noProof/>
          <w:szCs w:val="24"/>
        </w:rPr>
        <w:t>Doing Bayesian data analysis: A tutorial with R, JAGS, and Stan, second edition</w:t>
      </w:r>
      <w:r w:rsidRPr="00850446">
        <w:rPr>
          <w:noProof/>
          <w:szCs w:val="24"/>
        </w:rPr>
        <w:t xml:space="preserve">. </w:t>
      </w:r>
      <w:r w:rsidRPr="00850446">
        <w:rPr>
          <w:i/>
          <w:iCs/>
          <w:noProof/>
          <w:szCs w:val="24"/>
        </w:rPr>
        <w:t>Doing Bayesian Data Analysis: A Tutorial with R, JAGS, and Stan, Second Edition</w:t>
      </w:r>
      <w:r w:rsidRPr="00850446">
        <w:rPr>
          <w:noProof/>
          <w:szCs w:val="24"/>
        </w:rPr>
        <w:t xml:space="preserve"> (2nd ed.). Elsevier Inc. https://doi.org/10.1016/B978-0-12-405888-0.09999-2</w:t>
      </w:r>
    </w:p>
    <w:p w14:paraId="33F7F5C0"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Luque, D., Beesley, T., Morris, R. W., Jack, B. N., Griffiths, O., Whitford, T. J., &amp; Le Pelley, M. E. (2017). Goal-Directed and Habit-Like Modulations of Stimulus Processing during Reinforcement Learning. </w:t>
      </w:r>
      <w:r w:rsidRPr="00850446">
        <w:rPr>
          <w:i/>
          <w:iCs/>
          <w:noProof/>
          <w:szCs w:val="24"/>
        </w:rPr>
        <w:t>The Journal of Neuroscience</w:t>
      </w:r>
      <w:r w:rsidRPr="00850446">
        <w:rPr>
          <w:noProof/>
          <w:szCs w:val="24"/>
        </w:rPr>
        <w:t xml:space="preserve">, </w:t>
      </w:r>
      <w:r w:rsidRPr="00850446">
        <w:rPr>
          <w:i/>
          <w:iCs/>
          <w:noProof/>
          <w:szCs w:val="24"/>
        </w:rPr>
        <w:t>37</w:t>
      </w:r>
      <w:r w:rsidRPr="00850446">
        <w:rPr>
          <w:noProof/>
          <w:szCs w:val="24"/>
        </w:rPr>
        <w:t>(11), 3009–3017. https://doi.org/10.1523/jneurosci.3205-16.2017</w:t>
      </w:r>
    </w:p>
    <w:p w14:paraId="4A9BA8F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MacLean, M. H., &amp; Giesbrecht, B. (2015). Neural evidence reveals the rapid effects of reward history on selective attention. </w:t>
      </w:r>
      <w:r w:rsidRPr="00850446">
        <w:rPr>
          <w:i/>
          <w:iCs/>
          <w:noProof/>
          <w:szCs w:val="24"/>
        </w:rPr>
        <w:t>Brain Research</w:t>
      </w:r>
      <w:r w:rsidRPr="00850446">
        <w:rPr>
          <w:noProof/>
          <w:szCs w:val="24"/>
        </w:rPr>
        <w:t xml:space="preserve">, </w:t>
      </w:r>
      <w:r w:rsidRPr="00850446">
        <w:rPr>
          <w:i/>
          <w:iCs/>
          <w:noProof/>
          <w:szCs w:val="24"/>
        </w:rPr>
        <w:t>1606</w:t>
      </w:r>
      <w:r w:rsidRPr="00850446">
        <w:rPr>
          <w:noProof/>
          <w:szCs w:val="24"/>
        </w:rPr>
        <w:t>, 86–94. https://doi.org/10.1016/j.brainres.2015.02.016</w:t>
      </w:r>
    </w:p>
    <w:p w14:paraId="50AE840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Macmillan, N. A., &amp; Creelman, C. D. (2004). </w:t>
      </w:r>
      <w:r w:rsidRPr="00850446">
        <w:rPr>
          <w:i/>
          <w:iCs/>
          <w:noProof/>
          <w:szCs w:val="24"/>
        </w:rPr>
        <w:t>Detection theory: A user’s guide</w:t>
      </w:r>
      <w:r w:rsidRPr="00850446">
        <w:rPr>
          <w:noProof/>
          <w:szCs w:val="24"/>
        </w:rPr>
        <w:t>. Psychology press.</w:t>
      </w:r>
    </w:p>
    <w:p w14:paraId="520C7230"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McElreath, R. (2016). </w:t>
      </w:r>
      <w:r w:rsidRPr="00850446">
        <w:rPr>
          <w:i/>
          <w:iCs/>
          <w:noProof/>
          <w:szCs w:val="24"/>
        </w:rPr>
        <w:t>Statistical Rethinking: A Bayesian Course with Examples in R and Stan</w:t>
      </w:r>
      <w:r w:rsidRPr="00850446">
        <w:rPr>
          <w:noProof/>
          <w:szCs w:val="24"/>
        </w:rPr>
        <w:t>. Chapman Hall - CRC.</w:t>
      </w:r>
    </w:p>
    <w:p w14:paraId="42856D42"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Muller, M. M., Andersen, S., Trujillo, N. J., Valdes-Sosa, P., Malinowski, P., &amp; Hillyard, S. A. (2006). Feature-selective attention enhances color signals in early visual areas of the human brain. </w:t>
      </w:r>
      <w:r w:rsidRPr="00850446">
        <w:rPr>
          <w:i/>
          <w:iCs/>
          <w:noProof/>
          <w:szCs w:val="24"/>
        </w:rPr>
        <w:t>Proceedings of the National Academy of Sciences</w:t>
      </w:r>
      <w:r w:rsidRPr="00850446">
        <w:rPr>
          <w:noProof/>
          <w:szCs w:val="24"/>
        </w:rPr>
        <w:t xml:space="preserve">, </w:t>
      </w:r>
      <w:r w:rsidRPr="00850446">
        <w:rPr>
          <w:i/>
          <w:iCs/>
          <w:noProof/>
          <w:szCs w:val="24"/>
        </w:rPr>
        <w:t>103</w:t>
      </w:r>
      <w:r w:rsidRPr="00850446">
        <w:rPr>
          <w:noProof/>
          <w:szCs w:val="24"/>
        </w:rPr>
        <w:t>(38), 14250–14254. https://doi.org/10.1073/pnas.0606668103</w:t>
      </w:r>
    </w:p>
    <w:p w14:paraId="13BD644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Musslick, S., Shenhav, A., Botvinick, M. M., &amp; Cohen, J. D. (2015). A computational model of control allocation based on the Expected Value of Control. </w:t>
      </w:r>
      <w:r w:rsidRPr="00850446">
        <w:rPr>
          <w:i/>
          <w:iCs/>
          <w:noProof/>
          <w:szCs w:val="24"/>
        </w:rPr>
        <w:t xml:space="preserve">Reinforcement Learning and </w:t>
      </w:r>
      <w:r w:rsidRPr="00850446">
        <w:rPr>
          <w:i/>
          <w:iCs/>
          <w:noProof/>
          <w:szCs w:val="24"/>
        </w:rPr>
        <w:lastRenderedPageBreak/>
        <w:t>Decision Making Conference</w:t>
      </w:r>
      <w:r w:rsidRPr="00850446">
        <w:rPr>
          <w:noProof/>
          <w:szCs w:val="24"/>
        </w:rPr>
        <w:t xml:space="preserve">, </w:t>
      </w:r>
      <w:r w:rsidRPr="00850446">
        <w:rPr>
          <w:i/>
          <w:iCs/>
          <w:noProof/>
          <w:szCs w:val="24"/>
        </w:rPr>
        <w:t>59</w:t>
      </w:r>
      <w:r w:rsidRPr="00850446">
        <w:rPr>
          <w:noProof/>
          <w:szCs w:val="24"/>
        </w:rPr>
        <w:t>(1978), 2014.</w:t>
      </w:r>
    </w:p>
    <w:p w14:paraId="63BDCA5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Nalborczyk, L., &amp; Bürkner, P.-C. (2019). An Introduction to Bayesian Multilevel Models Using brms: A Case Study of Gender Effects on Vowel Variability in Standard Indonesian. </w:t>
      </w:r>
      <w:r w:rsidRPr="00850446">
        <w:rPr>
          <w:i/>
          <w:iCs/>
          <w:noProof/>
          <w:szCs w:val="24"/>
        </w:rPr>
        <w:t>Journal of Speech, Language, and Hearing Research</w:t>
      </w:r>
      <w:r w:rsidRPr="00850446">
        <w:rPr>
          <w:noProof/>
          <w:szCs w:val="24"/>
        </w:rPr>
        <w:t>.</w:t>
      </w:r>
    </w:p>
    <w:p w14:paraId="0307784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Nolan, H., Whelan, R., &amp; Reilly, R. B. (2010). FASTER: Fully Automated Statistical Thresholding for EEG artifact Rejection. </w:t>
      </w:r>
      <w:r w:rsidRPr="00850446">
        <w:rPr>
          <w:i/>
          <w:iCs/>
          <w:noProof/>
          <w:szCs w:val="24"/>
        </w:rPr>
        <w:t>Journal of Neuroscience Methods</w:t>
      </w:r>
      <w:r w:rsidRPr="00850446">
        <w:rPr>
          <w:noProof/>
          <w:szCs w:val="24"/>
        </w:rPr>
        <w:t xml:space="preserve">, </w:t>
      </w:r>
      <w:r w:rsidRPr="00850446">
        <w:rPr>
          <w:i/>
          <w:iCs/>
          <w:noProof/>
          <w:szCs w:val="24"/>
        </w:rPr>
        <w:t>192</w:t>
      </w:r>
      <w:r w:rsidRPr="00850446">
        <w:rPr>
          <w:noProof/>
          <w:szCs w:val="24"/>
        </w:rPr>
        <w:t>(1), 152–162. https://doi.org/10.1016/j.jneumeth.2010.07.015</w:t>
      </w:r>
    </w:p>
    <w:p w14:paraId="509E9A2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Norcia, A. M., Appelbaum, L. G., Ales, J. M., Cottereau, B. R., &amp; Rossion, B. (2015). The steady-state visual evoked potential in vision research : A review. </w:t>
      </w:r>
      <w:r w:rsidRPr="00850446">
        <w:rPr>
          <w:i/>
          <w:iCs/>
          <w:noProof/>
          <w:szCs w:val="24"/>
        </w:rPr>
        <w:t>Journal of Vision</w:t>
      </w:r>
      <w:r w:rsidRPr="00850446">
        <w:rPr>
          <w:noProof/>
          <w:szCs w:val="24"/>
        </w:rPr>
        <w:t xml:space="preserve">, </w:t>
      </w:r>
      <w:r w:rsidRPr="00850446">
        <w:rPr>
          <w:i/>
          <w:iCs/>
          <w:noProof/>
          <w:szCs w:val="24"/>
        </w:rPr>
        <w:t>15</w:t>
      </w:r>
      <w:r w:rsidRPr="00850446">
        <w:rPr>
          <w:noProof/>
          <w:szCs w:val="24"/>
        </w:rPr>
        <w:t>(6), 1–46. https://doi.org/10.1167/15.6.4.doi</w:t>
      </w:r>
    </w:p>
    <w:p w14:paraId="6F8DB4BF"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Padmala, S., &amp; Pessoa, L. (2011). Reward reduces conflict by enhancing attentional control and biasing visual cortical processing. </w:t>
      </w:r>
      <w:r w:rsidRPr="00850446">
        <w:rPr>
          <w:i/>
          <w:iCs/>
          <w:noProof/>
          <w:szCs w:val="24"/>
        </w:rPr>
        <w:t>Journal of Cognitive Neuroscience</w:t>
      </w:r>
      <w:r w:rsidRPr="00850446">
        <w:rPr>
          <w:noProof/>
          <w:szCs w:val="24"/>
        </w:rPr>
        <w:t xml:space="preserve">, </w:t>
      </w:r>
      <w:r w:rsidRPr="00850446">
        <w:rPr>
          <w:i/>
          <w:iCs/>
          <w:noProof/>
          <w:szCs w:val="24"/>
        </w:rPr>
        <w:t>23</w:t>
      </w:r>
      <w:r w:rsidRPr="00850446">
        <w:rPr>
          <w:noProof/>
          <w:szCs w:val="24"/>
        </w:rPr>
        <w:t>(11), 3419–3432. https://doi.org/10.1162/jocn_a_00011</w:t>
      </w:r>
    </w:p>
    <w:p w14:paraId="2A5BF2A8"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Pallier, C. (2002). Computing discriminability and bias with the R software. Retrieved July 25, 2019, from http://www.pallier.org/pdfs/aprime.pdf</w:t>
      </w:r>
    </w:p>
    <w:p w14:paraId="2478E6D5"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Perrin, F., Pernier, J., Bertrand, O., &amp; Echallier, J. F. (1989). Spherical splines for scalp potential and current density mapping. </w:t>
      </w:r>
      <w:r w:rsidRPr="00850446">
        <w:rPr>
          <w:i/>
          <w:iCs/>
          <w:noProof/>
          <w:szCs w:val="24"/>
        </w:rPr>
        <w:t>Electroencephalography and Clinical Neurophysiology</w:t>
      </w:r>
      <w:r w:rsidRPr="00850446">
        <w:rPr>
          <w:noProof/>
          <w:szCs w:val="24"/>
        </w:rPr>
        <w:t xml:space="preserve">, </w:t>
      </w:r>
      <w:r w:rsidRPr="00850446">
        <w:rPr>
          <w:i/>
          <w:iCs/>
          <w:noProof/>
          <w:szCs w:val="24"/>
        </w:rPr>
        <w:t>72</w:t>
      </w:r>
      <w:r w:rsidRPr="00850446">
        <w:rPr>
          <w:noProof/>
          <w:szCs w:val="24"/>
        </w:rPr>
        <w:t>(2), 184–187. https://doi.org/10.1016/0013-4694(89)90180-6</w:t>
      </w:r>
    </w:p>
    <w:p w14:paraId="4D3C3E03"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Pessoa, L. (2015). Multiple influences of reward on perception and attention. </w:t>
      </w:r>
      <w:r w:rsidRPr="00850446">
        <w:rPr>
          <w:i/>
          <w:iCs/>
          <w:noProof/>
          <w:szCs w:val="24"/>
        </w:rPr>
        <w:t>Visual Cognition</w:t>
      </w:r>
      <w:r w:rsidRPr="00850446">
        <w:rPr>
          <w:noProof/>
          <w:szCs w:val="24"/>
        </w:rPr>
        <w:t xml:space="preserve">, </w:t>
      </w:r>
      <w:r w:rsidRPr="00850446">
        <w:rPr>
          <w:i/>
          <w:iCs/>
          <w:noProof/>
          <w:szCs w:val="24"/>
        </w:rPr>
        <w:t>23</w:t>
      </w:r>
      <w:r w:rsidRPr="00850446">
        <w:rPr>
          <w:noProof/>
          <w:szCs w:val="24"/>
        </w:rPr>
        <w:t>(1–2), 272–290. https://doi.org/10.1080/13506285.2014.974729</w:t>
      </w:r>
    </w:p>
    <w:p w14:paraId="1B23E19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Pessoa, L., &amp; Engelmann, J. B. (2010). Embedding reward signals into perception and cognition. </w:t>
      </w:r>
      <w:r w:rsidRPr="00850446">
        <w:rPr>
          <w:i/>
          <w:iCs/>
          <w:noProof/>
          <w:szCs w:val="24"/>
        </w:rPr>
        <w:t>Frontiers in Neuroscience</w:t>
      </w:r>
      <w:r w:rsidRPr="00850446">
        <w:rPr>
          <w:noProof/>
          <w:szCs w:val="24"/>
        </w:rPr>
        <w:t xml:space="preserve">, </w:t>
      </w:r>
      <w:r w:rsidRPr="00850446">
        <w:rPr>
          <w:i/>
          <w:iCs/>
          <w:noProof/>
          <w:szCs w:val="24"/>
        </w:rPr>
        <w:t>4</w:t>
      </w:r>
      <w:r w:rsidRPr="00850446">
        <w:rPr>
          <w:noProof/>
          <w:szCs w:val="24"/>
        </w:rPr>
        <w:t>(September), 1–8. https://doi.org/10.3389/fnins.2010.00017</w:t>
      </w:r>
    </w:p>
    <w:p w14:paraId="4A932CC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Phillips, N. (2016). Yarrr: A companion to the e-book YaRrr!: The Pirate’s Guide to R. R package version 0.1.</w:t>
      </w:r>
    </w:p>
    <w:p w14:paraId="0B29F25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lastRenderedPageBreak/>
        <w:t xml:space="preserve">Posner, M. I. (1980). Orienting of attention. </w:t>
      </w:r>
      <w:r w:rsidRPr="00850446">
        <w:rPr>
          <w:i/>
          <w:iCs/>
          <w:noProof/>
          <w:szCs w:val="24"/>
        </w:rPr>
        <w:t>The Quarterly Journal of Experimental Psychology</w:t>
      </w:r>
      <w:r w:rsidRPr="00850446">
        <w:rPr>
          <w:noProof/>
          <w:szCs w:val="24"/>
        </w:rPr>
        <w:t xml:space="preserve">, </w:t>
      </w:r>
      <w:r w:rsidRPr="00850446">
        <w:rPr>
          <w:i/>
          <w:iCs/>
          <w:noProof/>
          <w:szCs w:val="24"/>
        </w:rPr>
        <w:t>32</w:t>
      </w:r>
      <w:r w:rsidRPr="00850446">
        <w:rPr>
          <w:noProof/>
          <w:szCs w:val="24"/>
        </w:rPr>
        <w:t>(1), 3–25. https://doi.org/10.1080/00335558008248231</w:t>
      </w:r>
    </w:p>
    <w:p w14:paraId="6341B1FD"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Qi, S., Zeng, Q., Ding, C., &amp; Li, H. (2013). </w:t>
      </w:r>
      <w:r w:rsidRPr="00850446">
        <w:rPr>
          <w:noProof/>
          <w:szCs w:val="24"/>
        </w:rPr>
        <w:t xml:space="preserve">Neural correlates of reward-driven attentional capture in visual search. </w:t>
      </w:r>
      <w:r w:rsidRPr="00850446">
        <w:rPr>
          <w:i/>
          <w:iCs/>
          <w:noProof/>
          <w:szCs w:val="24"/>
        </w:rPr>
        <w:t>Brain Research</w:t>
      </w:r>
      <w:r w:rsidRPr="00850446">
        <w:rPr>
          <w:noProof/>
          <w:szCs w:val="24"/>
        </w:rPr>
        <w:t xml:space="preserve">, </w:t>
      </w:r>
      <w:r w:rsidRPr="00850446">
        <w:rPr>
          <w:i/>
          <w:iCs/>
          <w:noProof/>
          <w:szCs w:val="24"/>
        </w:rPr>
        <w:t>1532</w:t>
      </w:r>
      <w:r w:rsidRPr="00850446">
        <w:rPr>
          <w:noProof/>
          <w:szCs w:val="24"/>
        </w:rPr>
        <w:t>, 32–43. https://doi.org/10.1016/j.brainres.2013.07.044</w:t>
      </w:r>
    </w:p>
    <w:p w14:paraId="6A562953"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R Core Team. (2017). R: A Language and Environment for Statistical Computing. R Foundation for Statistical Computing.</w:t>
      </w:r>
    </w:p>
    <w:p w14:paraId="067C3D02"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Rinker, T., &amp; Kurkiewicz, D. (n.d.). pacman: Package Management for R.</w:t>
      </w:r>
    </w:p>
    <w:p w14:paraId="673D1FC2"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Roelfsema, P. R., van Ooyen, A., &amp; Watanabe, T. (2010). </w:t>
      </w:r>
      <w:r w:rsidRPr="00850446">
        <w:rPr>
          <w:noProof/>
          <w:szCs w:val="24"/>
        </w:rPr>
        <w:t xml:space="preserve">Perceptual learning rules based on reinforcers and attention. </w:t>
      </w:r>
      <w:r w:rsidRPr="00850446">
        <w:rPr>
          <w:i/>
          <w:iCs/>
          <w:noProof/>
          <w:szCs w:val="24"/>
        </w:rPr>
        <w:t>Trends in Cognitive Sciences</w:t>
      </w:r>
      <w:r w:rsidRPr="00850446">
        <w:rPr>
          <w:noProof/>
          <w:szCs w:val="24"/>
        </w:rPr>
        <w:t xml:space="preserve">, </w:t>
      </w:r>
      <w:r w:rsidRPr="00850446">
        <w:rPr>
          <w:i/>
          <w:iCs/>
          <w:noProof/>
          <w:szCs w:val="24"/>
        </w:rPr>
        <w:t>14</w:t>
      </w:r>
      <w:r w:rsidRPr="00850446">
        <w:rPr>
          <w:noProof/>
          <w:szCs w:val="24"/>
        </w:rPr>
        <w:t>(2), 64–71. https://doi.org/10.1016/j.tics.2009.11.005</w:t>
      </w:r>
    </w:p>
    <w:p w14:paraId="2EF851DC"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RStudio Team. (2015). Integrated Development for R. RStudio, Inc.</w:t>
      </w:r>
    </w:p>
    <w:p w14:paraId="07692C7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Schevernels, H., Krebs, R. M., Santens, P., Woldorff, M. G., &amp; Boehler, C. N. (2014). </w:t>
      </w:r>
      <w:r w:rsidRPr="00850446">
        <w:rPr>
          <w:noProof/>
          <w:szCs w:val="24"/>
        </w:rPr>
        <w:t xml:space="preserve">Task preparation processes related to reward prediction precede those related to task-difficulty expectation. </w:t>
      </w:r>
      <w:r w:rsidRPr="00850446">
        <w:rPr>
          <w:i/>
          <w:iCs/>
          <w:noProof/>
          <w:szCs w:val="24"/>
        </w:rPr>
        <w:t>NeuroImage</w:t>
      </w:r>
      <w:r w:rsidRPr="00850446">
        <w:rPr>
          <w:noProof/>
          <w:szCs w:val="24"/>
        </w:rPr>
        <w:t xml:space="preserve">, </w:t>
      </w:r>
      <w:r w:rsidRPr="00850446">
        <w:rPr>
          <w:i/>
          <w:iCs/>
          <w:noProof/>
          <w:szCs w:val="24"/>
        </w:rPr>
        <w:t>84</w:t>
      </w:r>
      <w:r w:rsidRPr="00850446">
        <w:rPr>
          <w:noProof/>
          <w:szCs w:val="24"/>
        </w:rPr>
        <w:t>, 639–647. https://doi.org/10.1016/j.neuroimage.2013.09.039</w:t>
      </w:r>
    </w:p>
    <w:p w14:paraId="68DC301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Serences, J. T. (2008). Value-Based Modulations in Human Visual Cortex. </w:t>
      </w:r>
      <w:r w:rsidRPr="00850446">
        <w:rPr>
          <w:i/>
          <w:iCs/>
          <w:noProof/>
          <w:szCs w:val="24"/>
        </w:rPr>
        <w:t>Neuron</w:t>
      </w:r>
      <w:r w:rsidRPr="00850446">
        <w:rPr>
          <w:noProof/>
          <w:szCs w:val="24"/>
        </w:rPr>
        <w:t xml:space="preserve">, </w:t>
      </w:r>
      <w:r w:rsidRPr="00850446">
        <w:rPr>
          <w:i/>
          <w:iCs/>
          <w:noProof/>
          <w:szCs w:val="24"/>
        </w:rPr>
        <w:t>60</w:t>
      </w:r>
      <w:r w:rsidRPr="00850446">
        <w:rPr>
          <w:noProof/>
          <w:szCs w:val="24"/>
        </w:rPr>
        <w:t>(6), 1169–1181. https://doi.org/10.1016/j.neuron.2008.10.051</w:t>
      </w:r>
    </w:p>
    <w:p w14:paraId="622CDDA8"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Shenhav, A., Botvinick, M., &amp; Cohen, J. (2013). The expected value of control: An integrative theory of anterior cingulate cortex function. </w:t>
      </w:r>
      <w:r w:rsidRPr="00850446">
        <w:rPr>
          <w:i/>
          <w:iCs/>
          <w:noProof/>
          <w:szCs w:val="24"/>
        </w:rPr>
        <w:t>Neuron</w:t>
      </w:r>
      <w:r w:rsidRPr="00850446">
        <w:rPr>
          <w:noProof/>
          <w:szCs w:val="24"/>
        </w:rPr>
        <w:t xml:space="preserve">, </w:t>
      </w:r>
      <w:r w:rsidRPr="00850446">
        <w:rPr>
          <w:i/>
          <w:iCs/>
          <w:noProof/>
          <w:szCs w:val="24"/>
        </w:rPr>
        <w:t>79</w:t>
      </w:r>
      <w:r w:rsidRPr="00850446">
        <w:rPr>
          <w:noProof/>
          <w:szCs w:val="24"/>
        </w:rPr>
        <w:t>(2), 217–240. https://doi.org/10.1016/j.neuron.2013.07.007</w:t>
      </w:r>
    </w:p>
    <w:p w14:paraId="6E405BE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850446">
        <w:rPr>
          <w:i/>
          <w:iCs/>
          <w:noProof/>
          <w:szCs w:val="24"/>
        </w:rPr>
        <w:t>BioRxiv</w:t>
      </w:r>
      <w:r w:rsidRPr="00850446">
        <w:rPr>
          <w:noProof/>
          <w:szCs w:val="24"/>
        </w:rPr>
        <w:t>, 622589. https://doi.org/10.1101/622589</w:t>
      </w:r>
    </w:p>
    <w:p w14:paraId="3613BADD" w14:textId="77777777" w:rsidR="00850446" w:rsidRPr="003D06CF" w:rsidRDefault="00850446" w:rsidP="00850446">
      <w:pPr>
        <w:widowControl w:val="0"/>
        <w:autoSpaceDE w:val="0"/>
        <w:autoSpaceDN w:val="0"/>
        <w:adjustRightInd w:val="0"/>
        <w:spacing w:after="0" w:line="480" w:lineRule="auto"/>
        <w:ind w:left="480" w:hanging="480"/>
        <w:rPr>
          <w:noProof/>
          <w:szCs w:val="24"/>
          <w:lang w:val="nl-BE"/>
        </w:rPr>
      </w:pPr>
      <w:r w:rsidRPr="00850446">
        <w:rPr>
          <w:noProof/>
          <w:szCs w:val="24"/>
        </w:rPr>
        <w:lastRenderedPageBreak/>
        <w:t xml:space="preserve">Theeuwes, J. (2010). Top-down and bottom-up control of visual selection. </w:t>
      </w:r>
      <w:r w:rsidRPr="003D06CF">
        <w:rPr>
          <w:i/>
          <w:iCs/>
          <w:noProof/>
          <w:szCs w:val="24"/>
          <w:lang w:val="nl-BE"/>
        </w:rPr>
        <w:t>Acta Psychologica</w:t>
      </w:r>
      <w:r w:rsidRPr="003D06CF">
        <w:rPr>
          <w:noProof/>
          <w:szCs w:val="24"/>
          <w:lang w:val="nl-BE"/>
        </w:rPr>
        <w:t xml:space="preserve">, </w:t>
      </w:r>
      <w:r w:rsidRPr="003D06CF">
        <w:rPr>
          <w:i/>
          <w:iCs/>
          <w:noProof/>
          <w:szCs w:val="24"/>
          <w:lang w:val="nl-BE"/>
        </w:rPr>
        <w:t>135</w:t>
      </w:r>
      <w:r w:rsidRPr="003D06CF">
        <w:rPr>
          <w:noProof/>
          <w:szCs w:val="24"/>
          <w:lang w:val="nl-BE"/>
        </w:rPr>
        <w:t>(2), 77–99. https://doi.org/10.1016/j.actpsy.2010.02.006</w:t>
      </w:r>
    </w:p>
    <w:p w14:paraId="2DF47E70"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Van der Does, A. J. W. (2002). </w:t>
      </w:r>
      <w:r w:rsidRPr="003D06CF">
        <w:rPr>
          <w:i/>
          <w:iCs/>
          <w:noProof/>
          <w:szCs w:val="24"/>
          <w:lang w:val="nl-BE"/>
        </w:rPr>
        <w:t xml:space="preserve">Handleiding bij de Nederlandse versie van beck depression inventory—second edition (BDI-II-NL). </w:t>
      </w:r>
      <w:r w:rsidRPr="00850446">
        <w:rPr>
          <w:i/>
          <w:iCs/>
          <w:noProof/>
          <w:szCs w:val="24"/>
        </w:rPr>
        <w:t>[The Dutch version of the Beck depression inventory].</w:t>
      </w:r>
      <w:r w:rsidRPr="00850446">
        <w:rPr>
          <w:noProof/>
          <w:szCs w:val="24"/>
        </w:rPr>
        <w:t xml:space="preserve"> Amsterdam: Harcourt.</w:t>
      </w:r>
    </w:p>
    <w:p w14:paraId="17A3537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Verguts, T., Vassena, E., &amp; Silvetti, M. (2015). Adaptive effort investment in cognitive and physical tasks: a neurocomputational model. </w:t>
      </w:r>
      <w:r w:rsidRPr="00850446">
        <w:rPr>
          <w:i/>
          <w:iCs/>
          <w:noProof/>
          <w:szCs w:val="24"/>
        </w:rPr>
        <w:t>Frontiers in Behavioral Neuroscience</w:t>
      </w:r>
      <w:r w:rsidRPr="00850446">
        <w:rPr>
          <w:noProof/>
          <w:szCs w:val="24"/>
        </w:rPr>
        <w:t xml:space="preserve">, </w:t>
      </w:r>
      <w:r w:rsidRPr="00850446">
        <w:rPr>
          <w:i/>
          <w:iCs/>
          <w:noProof/>
          <w:szCs w:val="24"/>
        </w:rPr>
        <w:t>9</w:t>
      </w:r>
      <w:r w:rsidRPr="00850446">
        <w:rPr>
          <w:noProof/>
          <w:szCs w:val="24"/>
        </w:rPr>
        <w:t>(March). https://doi.org/10.3389/fnbeh.2015.00057</w:t>
      </w:r>
    </w:p>
    <w:p w14:paraId="6FC6190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Watanabe, S. (2010). Asymptotic Equivalence of Bayes Cross Validation and Widely Applicable Information Criterion in Singular Learning Theory, </w:t>
      </w:r>
      <w:r w:rsidRPr="00850446">
        <w:rPr>
          <w:i/>
          <w:iCs/>
          <w:noProof/>
          <w:szCs w:val="24"/>
        </w:rPr>
        <w:t>11</w:t>
      </w:r>
      <w:r w:rsidRPr="00850446">
        <w:rPr>
          <w:noProof/>
          <w:szCs w:val="24"/>
        </w:rPr>
        <w:t>, 3571–3594. Retrieved from http://arxiv.org/abs/1004.2316</w:t>
      </w:r>
    </w:p>
    <w:p w14:paraId="1DBC0E9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Wickham, H. (2017). Tidyverse: Easily install and load ’tidyverse’ packages. R package version, 1(1).</w:t>
      </w:r>
    </w:p>
    <w:p w14:paraId="5288B542" w14:textId="77777777" w:rsidR="00850446" w:rsidRPr="00A5637B" w:rsidRDefault="00850446" w:rsidP="00850446">
      <w:pPr>
        <w:widowControl w:val="0"/>
        <w:autoSpaceDE w:val="0"/>
        <w:autoSpaceDN w:val="0"/>
        <w:adjustRightInd w:val="0"/>
        <w:spacing w:after="0" w:line="480" w:lineRule="auto"/>
        <w:ind w:left="480" w:hanging="480"/>
        <w:rPr>
          <w:noProof/>
          <w:szCs w:val="24"/>
          <w:lang w:val="da-DK"/>
        </w:rPr>
      </w:pPr>
      <w:r w:rsidRPr="00850446">
        <w:rPr>
          <w:noProof/>
          <w:szCs w:val="24"/>
        </w:rPr>
        <w:t xml:space="preserve">Wilke, C. O. (2016). cowplot: streamlined plot theme and plot annotations for ‘ggplot2.’ </w:t>
      </w:r>
      <w:r w:rsidRPr="00A5637B">
        <w:rPr>
          <w:noProof/>
          <w:szCs w:val="24"/>
          <w:lang w:val="da-DK"/>
        </w:rPr>
        <w:t>CRAN Repos.</w:t>
      </w:r>
    </w:p>
    <w:p w14:paraId="619E8F3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A5637B">
        <w:rPr>
          <w:noProof/>
          <w:szCs w:val="24"/>
          <w:lang w:val="da-DK"/>
        </w:rPr>
        <w:t xml:space="preserve">Wisniewski, D., Reverberi, C., Momennejad, I., Kahnt, T., &amp; Haynes, J.-D. (2015). </w:t>
      </w:r>
      <w:r w:rsidRPr="00850446">
        <w:rPr>
          <w:noProof/>
          <w:szCs w:val="24"/>
        </w:rPr>
        <w:t xml:space="preserve">The Role of the Parietal Cortex in the Representation of Task-Reward Associations. </w:t>
      </w:r>
      <w:r w:rsidRPr="00850446">
        <w:rPr>
          <w:i/>
          <w:iCs/>
          <w:noProof/>
          <w:szCs w:val="24"/>
        </w:rPr>
        <w:t>Journal of Neuroscience</w:t>
      </w:r>
      <w:r w:rsidRPr="00850446">
        <w:rPr>
          <w:noProof/>
          <w:szCs w:val="24"/>
        </w:rPr>
        <w:t xml:space="preserve">, </w:t>
      </w:r>
      <w:r w:rsidRPr="00850446">
        <w:rPr>
          <w:i/>
          <w:iCs/>
          <w:noProof/>
          <w:szCs w:val="24"/>
        </w:rPr>
        <w:t>35</w:t>
      </w:r>
      <w:r w:rsidRPr="00850446">
        <w:rPr>
          <w:noProof/>
          <w:szCs w:val="24"/>
        </w:rPr>
        <w:t>(36), 12355–12365. https://doi.org/10.1523/jneurosci.4882-14.2015</w:t>
      </w:r>
    </w:p>
    <w:p w14:paraId="1AE96D47" w14:textId="77777777" w:rsidR="00850446" w:rsidRPr="00850446" w:rsidRDefault="00850446" w:rsidP="00850446">
      <w:pPr>
        <w:widowControl w:val="0"/>
        <w:autoSpaceDE w:val="0"/>
        <w:autoSpaceDN w:val="0"/>
        <w:adjustRightInd w:val="0"/>
        <w:spacing w:after="0" w:line="480" w:lineRule="auto"/>
        <w:ind w:left="480" w:hanging="480"/>
        <w:rPr>
          <w:noProof/>
        </w:rPr>
      </w:pPr>
      <w:r w:rsidRPr="00850446">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19"/>
      <w:headerReference w:type="first" r:id="rId20"/>
      <w:footerReference w:type="first" r:id="rId21"/>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dersen, Soren" w:date="2019-07-31T16:57:00Z" w:initials="AS">
    <w:p w14:paraId="4555D758" w14:textId="6EFD902A" w:rsidR="004141EF" w:rsidRDefault="004141EF">
      <w:pPr>
        <w:pStyle w:val="CommentText"/>
      </w:pPr>
      <w:r>
        <w:rPr>
          <w:rStyle w:val="CommentReference"/>
        </w:rPr>
        <w:annotationRef/>
      </w:r>
      <w:r>
        <w:rPr>
          <w:rStyle w:val="CommentReference"/>
        </w:rPr>
        <w:t>We should revise the title once the rest is sorted to be more specific (i.e. what insights?)</w:t>
      </w:r>
    </w:p>
  </w:comment>
  <w:comment w:id="2" w:author="Andersen, Soren" w:date="2019-07-31T16:34:00Z" w:initials="AS">
    <w:p w14:paraId="717CF7F0" w14:textId="75AB22FF" w:rsidR="004141EF" w:rsidRDefault="004141EF">
      <w:pPr>
        <w:pStyle w:val="CommentText"/>
      </w:pPr>
      <w:r>
        <w:rPr>
          <w:rStyle w:val="CommentReference"/>
        </w:rPr>
        <w:annotationRef/>
      </w:r>
      <w:r>
        <w:t>Need to say that this is an established paradigm</w:t>
      </w:r>
    </w:p>
  </w:comment>
  <w:comment w:id="3" w:author="Andersen, Soren" w:date="2019-07-31T16:35:00Z" w:initials="AS">
    <w:p w14:paraId="416A7C75" w14:textId="58D1E392" w:rsidR="004141EF" w:rsidRDefault="004141EF">
      <w:pPr>
        <w:pStyle w:val="CommentText"/>
      </w:pPr>
      <w:r>
        <w:rPr>
          <w:rStyle w:val="CommentReference"/>
        </w:rPr>
        <w:annotationRef/>
      </w:r>
      <w:r>
        <w:t>Don’t play Chinese whispers by citing the review: cite original studies that demonstrate/establish this!</w:t>
      </w:r>
    </w:p>
  </w:comment>
  <w:comment w:id="5" w:author="Ivan Grahek" w:date="2019-08-06T08:29:00Z" w:initials="IG">
    <w:p w14:paraId="1244D12E" w14:textId="0596DD72" w:rsidR="004141EF" w:rsidRDefault="004141EF">
      <w:pPr>
        <w:pStyle w:val="CommentText"/>
      </w:pPr>
      <w:r>
        <w:rPr>
          <w:rStyle w:val="CommentReference"/>
        </w:rPr>
        <w:annotationRef/>
      </w:r>
      <w:r>
        <w:t>Ernst: weird sentence</w:t>
      </w:r>
    </w:p>
  </w:comment>
  <w:comment w:id="4" w:author="Andersen, Soren" w:date="2019-07-31T16:36:00Z" w:initials="AS">
    <w:p w14:paraId="07143268" w14:textId="253D4378" w:rsidR="004141EF" w:rsidRDefault="004141EF">
      <w:pPr>
        <w:pStyle w:val="CommentText"/>
      </w:pPr>
      <w:r>
        <w:rPr>
          <w:rStyle w:val="CommentReference"/>
        </w:rPr>
        <w:annotationRef/>
      </w:r>
      <w:r>
        <w:t>See initial comments. Without detailing the premises on which these empirical predictions rely, they are not really more than educated guesses. Predictions not founded on logical arguments are irrelevant (i.e. if I made predictions by flipping a coin this would be no better than HARKing).</w:t>
      </w:r>
    </w:p>
    <w:p w14:paraId="470F6FFA" w14:textId="77777777" w:rsidR="004141EF" w:rsidRDefault="004141EF">
      <w:pPr>
        <w:pStyle w:val="CommentText"/>
      </w:pPr>
    </w:p>
    <w:p w14:paraId="75D436C3" w14:textId="377A48EA" w:rsidR="004141EF" w:rsidRDefault="004141EF">
      <w:pPr>
        <w:pStyle w:val="CommentText"/>
      </w:pPr>
      <w:r>
        <w:t>Also note that ideally our hypotheses should be stated at the theoretical level first, i.e. prior to operationalization.</w:t>
      </w:r>
    </w:p>
    <w:p w14:paraId="248A96E1" w14:textId="3F94E22C" w:rsidR="004141EF" w:rsidRDefault="004141EF">
      <w:pPr>
        <w:pStyle w:val="CommentText"/>
      </w:pPr>
      <w:r>
        <w:t>Example: ‘Selective attention enhances stimulus processing in visual cortex’ vs. ‘SSVEP amplitudes are enhanced when the driving stimulus is cued’</w:t>
      </w:r>
    </w:p>
    <w:p w14:paraId="4DB595F0" w14:textId="77777777" w:rsidR="004141EF" w:rsidRDefault="004141EF">
      <w:pPr>
        <w:pStyle w:val="CommentText"/>
      </w:pPr>
    </w:p>
    <w:p w14:paraId="4A45FDDD" w14:textId="298EE86A" w:rsidR="004141EF" w:rsidRDefault="004141EF">
      <w:pPr>
        <w:pStyle w:val="CommentText"/>
      </w:pPr>
      <w:r>
        <w:t>What do we conclude if we actually observe these predicted effects? What if we don’t?</w:t>
      </w:r>
    </w:p>
  </w:comment>
  <w:comment w:id="6" w:author="Ivan Grahek" w:date="2019-08-06T08:32:00Z" w:initials="IG">
    <w:p w14:paraId="08151B4E" w14:textId="77777777" w:rsidR="004141EF" w:rsidRDefault="004141EF" w:rsidP="00094925">
      <w:pPr>
        <w:pStyle w:val="CommentText"/>
      </w:pPr>
      <w:r>
        <w:rPr>
          <w:rStyle w:val="CommentReference"/>
        </w:rPr>
        <w:annotationRef/>
      </w:r>
      <w:r>
        <w:t>Ernst: This is a bit odd. I understand it but maybe you should say that we did that exploratorly (and still not report it)</w:t>
      </w:r>
    </w:p>
    <w:p w14:paraId="10649E48" w14:textId="453DEDA2" w:rsidR="004141EF" w:rsidRDefault="004141EF">
      <w:pPr>
        <w:pStyle w:val="CommentText"/>
      </w:pPr>
    </w:p>
  </w:comment>
  <w:comment w:id="7" w:author="Andersen, Soren" w:date="2019-07-31T16:59:00Z" w:initials="AS">
    <w:p w14:paraId="52B3E655" w14:textId="0498C4BE" w:rsidR="004141EF" w:rsidRDefault="004141EF">
      <w:pPr>
        <w:pStyle w:val="CommentText"/>
      </w:pPr>
      <w:r>
        <w:rPr>
          <w:rStyle w:val="CommentReference"/>
        </w:rPr>
        <w:annotationRef/>
      </w:r>
      <w:r>
        <w:t>It seems odd to run SCADS on top of FASTER, when both use a similar approach. Do you just mean my eye-movement rejection routines, which actually have nothing to do with the published SCADS method and only carry the prefix because I coded them at the same time?</w:t>
      </w:r>
    </w:p>
  </w:comment>
  <w:comment w:id="8" w:author="Ivan Grahek" w:date="2019-08-02T17:20:00Z" w:initials="IG">
    <w:p w14:paraId="0366890E" w14:textId="3B0B395E" w:rsidR="004141EF" w:rsidRDefault="004141EF">
      <w:pPr>
        <w:pStyle w:val="CommentText"/>
      </w:pPr>
      <w:r>
        <w:rPr>
          <w:rStyle w:val="CommentReference"/>
        </w:rPr>
        <w:annotationRef/>
      </w:r>
      <w:r>
        <w:t xml:space="preserve">We have called this SCADS because that’s how it was named in the code. If this is wrong, it would be great if you could provide a one-sentence explanation of what these fucntions do. </w:t>
      </w:r>
    </w:p>
  </w:comment>
  <w:comment w:id="9" w:author="Ivan Grahek" w:date="2019-08-02T15:39:00Z" w:initials="IG">
    <w:p w14:paraId="19D8BA02" w14:textId="14099F26" w:rsidR="004141EF" w:rsidRDefault="004141EF">
      <w:pPr>
        <w:pStyle w:val="CommentText"/>
      </w:pPr>
      <w:r>
        <w:rPr>
          <w:rStyle w:val="CommentReference"/>
        </w:rPr>
        <w:annotationRef/>
      </w:r>
      <w:r>
        <w:t>In the PNAS 2010 paper the average sensitivity is 1.8 with a sigma of 0.17. These are weakly informative priors, so we have left the sigmas to be much larger in order to avoid very narrow priors</w:t>
      </w:r>
    </w:p>
  </w:comment>
  <w:comment w:id="10" w:author="Ivan Grahek" w:date="2019-08-02T15:52:00Z" w:initials="IG">
    <w:p w14:paraId="41ABD6EB" w14:textId="3237CE30" w:rsidR="004141EF" w:rsidRDefault="004141EF">
      <w:pPr>
        <w:pStyle w:val="CommentText"/>
      </w:pPr>
      <w:r>
        <w:rPr>
          <w:rStyle w:val="CommentReference"/>
        </w:rPr>
        <w:annotationRef/>
      </w:r>
      <w:r>
        <w:t>In the PNAS 2010 paper the RTs vary depending on the time after onset between 660 and 560. Do you have a better recommendation for the mean for this prior? Keep in mind that this prior also has a very large sigma, so whether it’s centered at 500 or 550 does not really matter. The only idea is to not assume that the RT will be 400 when it’s actually 1200</w:t>
      </w:r>
    </w:p>
  </w:comment>
  <w:comment w:id="11" w:author="Ivan Grahek" w:date="2019-08-02T15:54:00Z" w:initials="IG">
    <w:p w14:paraId="0E031AB8" w14:textId="7836B117" w:rsidR="004141EF" w:rsidRDefault="004141EF">
      <w:pPr>
        <w:pStyle w:val="CommentText"/>
      </w:pPr>
      <w:r>
        <w:rPr>
          <w:rStyle w:val="CommentReference"/>
        </w:rPr>
        <w:annotationRef/>
      </w:r>
      <w:r>
        <w:t>This has nothing to do with your previous studies, it just assumes that the effect is 0</w:t>
      </w:r>
    </w:p>
  </w:comment>
  <w:comment w:id="12" w:author="Ivan Grahek" w:date="2019-08-02T15:55:00Z" w:initials="IG">
    <w:p w14:paraId="521EB89A" w14:textId="4177996C" w:rsidR="004141EF" w:rsidRDefault="004141EF">
      <w:pPr>
        <w:pStyle w:val="CommentText"/>
      </w:pPr>
      <w:r>
        <w:rPr>
          <w:rStyle w:val="CommentReference"/>
        </w:rPr>
        <w:annotationRef/>
      </w:r>
      <w:r>
        <w:t xml:space="preserve">Again, this is a very wide prior </w:t>
      </w:r>
    </w:p>
  </w:comment>
  <w:comment w:id="13" w:author="Andersen, Soren" w:date="2019-07-31T17:30:00Z" w:initials="AS">
    <w:p w14:paraId="4D4ECCF7" w14:textId="77543E87" w:rsidR="004141EF" w:rsidRDefault="004141EF">
      <w:pPr>
        <w:pStyle w:val="CommentText"/>
      </w:pPr>
      <w:r>
        <w:rPr>
          <w:rStyle w:val="CommentReference"/>
        </w:rPr>
        <w:annotationRef/>
      </w:r>
      <w:r>
        <w:t>How did you get to these priors from our previous study?</w:t>
      </w:r>
    </w:p>
  </w:comment>
  <w:comment w:id="14" w:author="Ivan Grahek" w:date="2019-08-02T15:59:00Z" w:initials="IG">
    <w:p w14:paraId="56E3C973" w14:textId="4667DA69" w:rsidR="004141EF" w:rsidRDefault="004141EF">
      <w:pPr>
        <w:pStyle w:val="CommentText"/>
      </w:pPr>
      <w:r>
        <w:rPr>
          <w:rStyle w:val="CommentReference"/>
        </w:rPr>
        <w:annotationRef/>
      </w:r>
      <w:r>
        <w:t xml:space="preserve">I have tried to point out the reasoning for each of the priors here and below in the SSVEP part. It would be great if you had a paper of yours to recommend for a better mean for the RT. However, all of these priors are very weak and thus will be easily overwhelmed by the data. In case a reviewer is worried about this, we can run additional models with flat priors and with wider/narrower priors to show that the conclusions do not change. </w:t>
      </w:r>
    </w:p>
    <w:p w14:paraId="1932B5EE" w14:textId="4A5BEA47" w:rsidR="004141EF" w:rsidRDefault="004141EF">
      <w:pPr>
        <w:pStyle w:val="CommentText"/>
      </w:pPr>
    </w:p>
    <w:p w14:paraId="43377837" w14:textId="523CBE9B" w:rsidR="004141EF" w:rsidRDefault="004141EF">
      <w:pPr>
        <w:pStyle w:val="CommentText"/>
      </w:pPr>
      <w:r>
        <w:t>Maybe the more precise way to put it is that the means for the priors were selected based on the previous studies and the sigmas were selected to be very wide?</w:t>
      </w:r>
    </w:p>
  </w:comment>
  <w:comment w:id="15" w:author="Ivan Grahek" w:date="2019-08-02T15:56:00Z" w:initials="IG">
    <w:p w14:paraId="54F210E9" w14:textId="03B22E3A" w:rsidR="004141EF" w:rsidRDefault="004141EF">
      <w:pPr>
        <w:pStyle w:val="CommentText"/>
      </w:pPr>
      <w:r>
        <w:rPr>
          <w:rStyle w:val="CommentReference"/>
        </w:rPr>
        <w:annotationRef/>
      </w:r>
      <w:r>
        <w:t>My reasoning was that the average for the rescaled amplitudes across all conditions should be about 1 (based on your papers) and then I added a very large sigma</w:t>
      </w:r>
    </w:p>
  </w:comment>
  <w:comment w:id="16" w:author="Ivan Grahek" w:date="2019-08-02T15:58:00Z" w:initials="IG">
    <w:p w14:paraId="35B0F476" w14:textId="04762AC5" w:rsidR="004141EF" w:rsidRDefault="004141EF">
      <w:pPr>
        <w:pStyle w:val="CommentText"/>
      </w:pPr>
      <w:r>
        <w:rPr>
          <w:rStyle w:val="CommentReference"/>
        </w:rPr>
        <w:annotationRef/>
      </w:r>
      <w:r>
        <w:t>Same reasoning as for the behavioral models: the prior centered at no effect with a very large sigma</w:t>
      </w:r>
    </w:p>
  </w:comment>
  <w:comment w:id="17" w:author="Andersen, Soren" w:date="2019-08-01T16:22:00Z" w:initials="AS">
    <w:p w14:paraId="09B2846B" w14:textId="13B74DE1" w:rsidR="004141EF" w:rsidRDefault="004141EF">
      <w:pPr>
        <w:pStyle w:val="CommentText"/>
      </w:pPr>
      <w:r>
        <w:rPr>
          <w:rStyle w:val="CommentReference"/>
        </w:rPr>
        <w:annotationRef/>
      </w:r>
      <w:r>
        <w:t>With the HDI so clearly including zero is it really appropriate to speak of a difference?</w:t>
      </w:r>
    </w:p>
  </w:comment>
  <w:comment w:id="18" w:author="Andersen, Soren" w:date="2019-08-01T16:24:00Z" w:initials="AS">
    <w:p w14:paraId="7A337FA2" w14:textId="2167DA2F" w:rsidR="004141EF" w:rsidRDefault="004141EF">
      <w:pPr>
        <w:pStyle w:val="CommentText"/>
      </w:pPr>
      <w:r>
        <w:rPr>
          <w:rStyle w:val="CommentReference"/>
        </w:rPr>
        <w:annotationRef/>
      </w:r>
      <w:r>
        <w:t>There’s a massive outlier in 2 D (normalized amplitude around 2.5). This should not occur unless something went wrong! Please recheck the EEG data of that subject.</w:t>
      </w:r>
    </w:p>
    <w:p w14:paraId="186E9B3E" w14:textId="77777777" w:rsidR="004141EF" w:rsidRDefault="004141EF">
      <w:pPr>
        <w:pStyle w:val="CommentText"/>
      </w:pPr>
    </w:p>
    <w:p w14:paraId="66465E9B" w14:textId="78DCA904" w:rsidR="004141EF" w:rsidRDefault="004141EF">
      <w:pPr>
        <w:pStyle w:val="CommentText"/>
      </w:pPr>
      <w:r>
        <w:t>The labelling on top is redundant with the y-axis for A and B. Perhaps remove these?</w:t>
      </w:r>
    </w:p>
    <w:p w14:paraId="1E59DF6A" w14:textId="03A31AF8" w:rsidR="004141EF" w:rsidRDefault="004141EF">
      <w:pPr>
        <w:pStyle w:val="CommentText"/>
      </w:pPr>
      <w:r>
        <w:t>For C and D, the y-axis could say ‘SSVEP amplitude’ to be clearer.</w:t>
      </w:r>
    </w:p>
  </w:comment>
  <w:comment w:id="19" w:author="Ivan Grahek" w:date="2019-08-02T14:14:00Z" w:initials="IG">
    <w:p w14:paraId="6BC2593B" w14:textId="73303E0B" w:rsidR="004141EF" w:rsidRDefault="004141EF">
      <w:pPr>
        <w:pStyle w:val="CommentText"/>
      </w:pPr>
      <w:r>
        <w:rPr>
          <w:rStyle w:val="CommentReference"/>
        </w:rPr>
        <w:annotationRef/>
      </w:r>
      <w:r>
        <w:t>Turn d` into d prime, Add SSVEP amplitudes on y axes, increase font on all of the figures, remove the labeling on top for A and B</w:t>
      </w:r>
    </w:p>
  </w:comment>
  <w:comment w:id="20" w:author="Andersen, Soren" w:date="2019-08-01T16:33:00Z" w:initials="AS">
    <w:p w14:paraId="09686B8D" w14:textId="52C50E60" w:rsidR="004141EF" w:rsidRDefault="004141EF">
      <w:pPr>
        <w:pStyle w:val="CommentText"/>
      </w:pPr>
      <w:r>
        <w:rPr>
          <w:rStyle w:val="CommentReference"/>
        </w:rPr>
        <w:annotationRef/>
      </w:r>
      <w:r>
        <w:t>The figure legend for 3 B) suggests that different electrodes were used for each participant (and maybe even for each condition), which as far as I understand is incorrect.</w:t>
      </w:r>
    </w:p>
    <w:p w14:paraId="7C0F5AED" w14:textId="130C56EF" w:rsidR="004141EF" w:rsidRDefault="004141EF">
      <w:pPr>
        <w:pStyle w:val="CommentText"/>
      </w:pPr>
      <w:r>
        <w:t>Zero padding in FT should be mentioned.</w:t>
      </w:r>
    </w:p>
    <w:p w14:paraId="2C3AFBC9" w14:textId="5B8E8A6B" w:rsidR="004141EF" w:rsidRDefault="004141EF">
      <w:pPr>
        <w:pStyle w:val="CommentText"/>
      </w:pPr>
      <w:r>
        <w:t>It is impossible to tell the different lines apart in the spectrum due to the confidence intervals, except for the frequency range below 2Hz.</w:t>
      </w:r>
    </w:p>
  </w:comment>
  <w:comment w:id="21" w:author="Andersen, Soren" w:date="2019-08-01T16:48:00Z" w:initials="AS">
    <w:p w14:paraId="19825BD4" w14:textId="0503BD1E" w:rsidR="004141EF" w:rsidRDefault="004141EF">
      <w:pPr>
        <w:pStyle w:val="CommentText"/>
      </w:pPr>
      <w:r>
        <w:rPr>
          <w:rStyle w:val="CommentReference"/>
        </w:rPr>
        <w:annotationRef/>
      </w:r>
      <w:r>
        <w:t>Simply substituting ‘SSVEP amplitude’ for ‘attention’ is confusing here because attention is also an independently manipulated variable.</w:t>
      </w:r>
    </w:p>
    <w:p w14:paraId="5B313257" w14:textId="2A16FA2A" w:rsidR="004141EF" w:rsidRDefault="004141EF">
      <w:pPr>
        <w:pStyle w:val="CommentText"/>
      </w:pPr>
      <w:r>
        <w:t>Note that SSVEP amplitudes can also change due to factors entirely unrelated to attention (e.g. contrast). Whether a change in SSVEP amplitude is attentional is thus a matter of experimental design and interpretation.</w:t>
      </w:r>
    </w:p>
  </w:comment>
  <w:comment w:id="22" w:author="Andersen, Soren" w:date="2019-08-01T16:59:00Z" w:initials="AS">
    <w:p w14:paraId="0EEA366B" w14:textId="518FE021" w:rsidR="004141EF" w:rsidRDefault="004141EF">
      <w:pPr>
        <w:pStyle w:val="CommentText"/>
      </w:pPr>
      <w:r>
        <w:rPr>
          <w:rStyle w:val="CommentReference"/>
        </w:rPr>
        <w:annotationRef/>
      </w:r>
      <w:r>
        <w:t>They don’t, otherwise there would be an interaction of attention and reward!!!</w:t>
      </w:r>
    </w:p>
  </w:comment>
  <w:comment w:id="23" w:author="Andersen, Soren" w:date="2019-08-01T17:14:00Z" w:initials="AS">
    <w:p w14:paraId="4F98BD36" w14:textId="449E3F80" w:rsidR="004141EF" w:rsidRDefault="004141EF">
      <w:pPr>
        <w:pStyle w:val="CommentText"/>
      </w:pPr>
      <w:r>
        <w:t>‘</w:t>
      </w:r>
      <w:r>
        <w:rPr>
          <w:rStyle w:val="CommentReference"/>
        </w:rPr>
        <w:annotationRef/>
      </w:r>
      <w:r>
        <w:t>Visual processing of attended and unattended stimuli of different reward values’</w:t>
      </w:r>
    </w:p>
  </w:comment>
  <w:comment w:id="24" w:author="Andersen, Soren" w:date="2019-08-01T17:15:00Z" w:initials="AS">
    <w:p w14:paraId="78857974" w14:textId="6929E437" w:rsidR="004141EF" w:rsidRDefault="004141EF">
      <w:pPr>
        <w:pStyle w:val="CommentText"/>
      </w:pPr>
      <w:r>
        <w:rPr>
          <w:rStyle w:val="CommentReference"/>
        </w:rPr>
        <w:annotationRef/>
      </w:r>
      <w:r>
        <w:t>See previous comments</w:t>
      </w:r>
    </w:p>
  </w:comment>
  <w:comment w:id="25" w:author="Andersen, Soren" w:date="2019-08-01T17:16:00Z" w:initials="AS">
    <w:p w14:paraId="4FCBB645" w14:textId="675B01E6" w:rsidR="004141EF" w:rsidRDefault="004141EF">
      <w:pPr>
        <w:pStyle w:val="CommentText"/>
      </w:pPr>
      <w:r>
        <w:t>What is new?</w:t>
      </w:r>
    </w:p>
    <w:p w14:paraId="0724FB2F" w14:textId="679EBD29" w:rsidR="004141EF" w:rsidRDefault="004141EF">
      <w:pPr>
        <w:pStyle w:val="CommentText"/>
      </w:pPr>
      <w:r>
        <w:rPr>
          <w:rStyle w:val="CommentReference"/>
        </w:rPr>
        <w:annotationRef/>
      </w:r>
      <w:r>
        <w:t>If we have anything new to contribute we must say that clearly in the first few paragraphs of the discussion. Being in line with previous findings is not a new contribution!</w:t>
      </w:r>
    </w:p>
  </w:comment>
  <w:comment w:id="26" w:author="Andersen, Soren" w:date="2019-08-01T17:24:00Z" w:initials="AS">
    <w:p w14:paraId="037282A7" w14:textId="77777777" w:rsidR="004141EF" w:rsidRDefault="004141EF">
      <w:pPr>
        <w:pStyle w:val="CommentText"/>
      </w:pPr>
      <w:r>
        <w:rPr>
          <w:rStyle w:val="CommentReference"/>
        </w:rPr>
        <w:annotationRef/>
      </w:r>
      <w:r>
        <w:t>This is not a novel finding, it is an established fact that we used to address our questions. We’ve published over 10 papers showing this.</w:t>
      </w:r>
    </w:p>
    <w:p w14:paraId="461FE6C4" w14:textId="759B86C8" w:rsidR="004141EF" w:rsidRDefault="004141EF">
      <w:pPr>
        <w:pStyle w:val="CommentText"/>
      </w:pPr>
      <w:r>
        <w:t>It is important to clearly delineate what was to be expected from what we found that is truly new. If you advertise this as a ‘finding’, the response you will get from editors/reviewers is that this is long established and boring.</w:t>
      </w:r>
    </w:p>
  </w:comment>
  <w:comment w:id="27" w:author="Andersen, Soren" w:date="2019-08-01T17:23:00Z" w:initials="AS">
    <w:p w14:paraId="3A9BF5AA" w14:textId="7AF236B4" w:rsidR="004141EF" w:rsidRDefault="004141EF">
      <w:pPr>
        <w:pStyle w:val="CommentText"/>
      </w:pPr>
      <w:r>
        <w:rPr>
          <w:rStyle w:val="CommentReference"/>
        </w:rPr>
        <w:annotationRef/>
      </w:r>
      <w:r>
        <w:t>No it is not: your best model does not have an interaction of attention and reward!</w:t>
      </w:r>
    </w:p>
  </w:comment>
  <w:comment w:id="28" w:author="Andersen, Soren" w:date="2019-08-01T17:27:00Z" w:initials="AS">
    <w:p w14:paraId="392995B8" w14:textId="6BA10242" w:rsidR="004141EF" w:rsidRDefault="004141EF">
      <w:pPr>
        <w:pStyle w:val="CommentText"/>
      </w:pPr>
      <w:r>
        <w:rPr>
          <w:rStyle w:val="CommentReference"/>
        </w:rPr>
        <w:annotationRef/>
      </w:r>
      <w:r>
        <w:t>Which is not what we find: ‘attentional control’ most closely corresponds to the effect of voluntary selective attention in our study, which remains constant throughout!</w:t>
      </w:r>
    </w:p>
  </w:comment>
  <w:comment w:id="29" w:author="Andersen, Soren" w:date="2019-08-01T17:35:00Z" w:initials="AS">
    <w:p w14:paraId="50846857" w14:textId="4E189EFF" w:rsidR="004141EF" w:rsidRPr="00DC1C6B" w:rsidRDefault="004141EF">
      <w:pPr>
        <w:pStyle w:val="CommentText"/>
        <w:rPr>
          <w:lang w:val="de-DE"/>
        </w:rPr>
      </w:pPr>
      <w:r>
        <w:rPr>
          <w:rStyle w:val="CommentReference"/>
        </w:rPr>
        <w:annotationRef/>
      </w:r>
      <w:r w:rsidRPr="00DC1C6B">
        <w:rPr>
          <w:lang w:val="de-DE"/>
        </w:rPr>
        <w:t>Note:</w:t>
      </w:r>
    </w:p>
    <w:p w14:paraId="5D0619CC" w14:textId="046B785F" w:rsidR="004141EF" w:rsidRPr="00DC1C6B" w:rsidRDefault="004141EF">
      <w:pPr>
        <w:pStyle w:val="CommentText"/>
        <w:rPr>
          <w:lang w:val="en-GB"/>
        </w:rPr>
      </w:pPr>
      <w:r w:rsidRPr="00DC1C6B">
        <w:rPr>
          <w:lang w:val="en-GB"/>
        </w:rPr>
        <w:t>In Steinhauser and Andersen (2019) we find that performance monitoring</w:t>
      </w:r>
      <w:r>
        <w:rPr>
          <w:lang w:val="en-GB"/>
        </w:rPr>
        <w:t xml:space="preserve"> (cognitive control!)</w:t>
      </w:r>
      <w:r w:rsidRPr="00DC1C6B">
        <w:rPr>
          <w:lang w:val="en-GB"/>
        </w:rPr>
        <w:t xml:space="preserve"> directly affects the magnitude of selective attention. </w:t>
      </w:r>
      <w:r>
        <w:rPr>
          <w:lang w:val="en-GB"/>
        </w:rPr>
        <w:t>This is not what we find here: it is a boost to the high reward stimulus irrespective of its attentional status, i.e. like increasing its salience (e.g. contrast). See Andersen, Muller, Martinovic (2012) for such an example.</w:t>
      </w:r>
    </w:p>
  </w:comment>
  <w:comment w:id="30" w:author="Andersen, Soren" w:date="2019-08-01T17:29:00Z" w:initials="AS">
    <w:p w14:paraId="101D3F1F" w14:textId="075BAF03" w:rsidR="004141EF" w:rsidRDefault="004141EF">
      <w:pPr>
        <w:pStyle w:val="CommentText"/>
        <w:rPr>
          <w:rStyle w:val="CommentReference"/>
        </w:rPr>
      </w:pPr>
      <w:r>
        <w:rPr>
          <w:rStyle w:val="CommentReference"/>
        </w:rPr>
        <w:annotationRef/>
      </w:r>
      <w:r>
        <w:rPr>
          <w:rStyle w:val="CommentReference"/>
        </w:rPr>
        <w:t>The important thing about hypotheses and predictions are the logic reasons they are based on. Without this basis, it is irrelevant what one predicts or whether one makes a prediction at all (e.g. if I based my predictions on the flip of a coin).</w:t>
      </w:r>
    </w:p>
    <w:p w14:paraId="6355B478" w14:textId="77777777" w:rsidR="004141EF" w:rsidRDefault="004141EF">
      <w:pPr>
        <w:pStyle w:val="CommentText"/>
        <w:rPr>
          <w:rStyle w:val="CommentReference"/>
        </w:rPr>
      </w:pPr>
    </w:p>
    <w:p w14:paraId="69F94A24" w14:textId="255BDEF0" w:rsidR="004141EF" w:rsidRDefault="004141EF">
      <w:pPr>
        <w:pStyle w:val="CommentText"/>
      </w:pPr>
      <w:r>
        <w:rPr>
          <w:rStyle w:val="CommentReference"/>
        </w:rPr>
        <w:t>So if you refer back to our predictions, say WHY we made those predictions.</w:t>
      </w:r>
    </w:p>
  </w:comment>
  <w:comment w:id="31" w:author="Andersen, Soren" w:date="2019-08-01T17:41:00Z" w:initials="AS">
    <w:p w14:paraId="31BA3249" w14:textId="494C70D0" w:rsidR="004141EF" w:rsidRDefault="004141EF">
      <w:pPr>
        <w:pStyle w:val="CommentText"/>
      </w:pPr>
      <w:r>
        <w:rPr>
          <w:rStyle w:val="CommentReference"/>
        </w:rPr>
        <w:annotationRef/>
      </w:r>
      <w:r>
        <w:t>Why is that important?</w:t>
      </w:r>
    </w:p>
  </w:comment>
  <w:comment w:id="32" w:author="Andersen, Soren" w:date="2019-08-01T17:42:00Z" w:initials="AS">
    <w:p w14:paraId="309AEFFF" w14:textId="53EC0173" w:rsidR="004141EF" w:rsidRDefault="004141EF">
      <w:pPr>
        <w:pStyle w:val="CommentText"/>
      </w:pPr>
      <w:r>
        <w:t>I disagree, s</w:t>
      </w:r>
      <w:r>
        <w:rPr>
          <w:rStyle w:val="CommentReference"/>
        </w:rPr>
        <w:annotationRef/>
      </w:r>
      <w:r>
        <w:t>ee previous comments</w:t>
      </w:r>
    </w:p>
  </w:comment>
  <w:comment w:id="33" w:author="Ivan Grahek" w:date="2019-07-25T14:52:00Z" w:initials="IG">
    <w:p w14:paraId="2AB196EC" w14:textId="51703981" w:rsidR="004141EF" w:rsidRDefault="004141EF">
      <w:pPr>
        <w:pStyle w:val="CommentText"/>
      </w:pPr>
      <w:r>
        <w:rPr>
          <w:rStyle w:val="CommentReference"/>
        </w:rPr>
        <w:annotationRef/>
      </w:r>
      <w:r>
        <w:t>Add REF</w:t>
      </w:r>
    </w:p>
  </w:comment>
  <w:comment w:id="34" w:author="Ivan Grahek" w:date="2019-07-25T14:52:00Z" w:initials="IG">
    <w:p w14:paraId="7CE9021A" w14:textId="17707E1D" w:rsidR="004141EF" w:rsidRDefault="004141EF">
      <w:pPr>
        <w:pStyle w:val="CommentText"/>
      </w:pPr>
      <w:r>
        <w:rPr>
          <w:rStyle w:val="CommentReference"/>
        </w:rPr>
        <w:annotationRef/>
      </w:r>
      <w:r>
        <w:t>Add REF</w:t>
      </w:r>
    </w:p>
  </w:comment>
  <w:comment w:id="35" w:author="Ivan Grahek" w:date="2019-02-09T14:15:00Z" w:initials="IG">
    <w:p w14:paraId="0ECD07BE" w14:textId="00E18607" w:rsidR="004141EF" w:rsidRDefault="004141EF">
      <w:pPr>
        <w:pStyle w:val="CommentText"/>
      </w:pPr>
      <w:r>
        <w:rPr>
          <w:rStyle w:val="CommentReference"/>
        </w:rPr>
        <w:annotationRef/>
      </w:r>
      <w:r>
        <w:t>Gilles, could you add the funding info here?</w:t>
      </w:r>
    </w:p>
  </w:comment>
  <w:comment w:id="36" w:author="Ivan Grahek" w:date="2019-07-30T18:33:00Z" w:initials="IG">
    <w:p w14:paraId="1B9490AD" w14:textId="77777777" w:rsidR="004141EF" w:rsidRDefault="004141EF" w:rsidP="001D78FC">
      <w:pPr>
        <w:spacing w:after="0"/>
      </w:pPr>
      <w:r>
        <w:rPr>
          <w:rStyle w:val="CommentReference"/>
        </w:rPr>
        <w:annotationRef/>
      </w:r>
      <w:r>
        <w:rPr>
          <w:rFonts w:eastAsia="Calibri"/>
        </w:rPr>
        <w:t>Add reference:</w:t>
      </w:r>
    </w:p>
    <w:p w14:paraId="2D7EF63F" w14:textId="77777777" w:rsidR="004141EF" w:rsidRDefault="004141EF" w:rsidP="001D78FC">
      <w:pPr>
        <w:spacing w:after="0"/>
      </w:pPr>
    </w:p>
    <w:p w14:paraId="35968390" w14:textId="7AB9879B" w:rsidR="004141EF" w:rsidRDefault="004141EF" w:rsidP="001D78FC">
      <w:pPr>
        <w:pStyle w:val="CommentText"/>
      </w:pPr>
      <w:r>
        <w:rPr>
          <w:rFonts w:eastAsia="Calibri"/>
        </w:rPr>
        <w:t>Allen, L., Scott, J., Brand, A., Hlava, M., &amp; Altman, M. (2014). Publishing: Credit where credit is due. Nature News, 508(7496), 312. https://doi.org/10.1038/508312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55D758" w15:done="0"/>
  <w15:commentEx w15:paraId="717CF7F0" w15:done="0"/>
  <w15:commentEx w15:paraId="416A7C75" w15:done="0"/>
  <w15:commentEx w15:paraId="1244D12E" w15:done="0"/>
  <w15:commentEx w15:paraId="4A45FDDD" w15:done="0"/>
  <w15:commentEx w15:paraId="10649E48" w15:done="0"/>
  <w15:commentEx w15:paraId="52B3E655" w15:done="0"/>
  <w15:commentEx w15:paraId="0366890E" w15:paraIdParent="52B3E655" w15:done="0"/>
  <w15:commentEx w15:paraId="19D8BA02" w15:done="0"/>
  <w15:commentEx w15:paraId="41ABD6EB" w15:done="0"/>
  <w15:commentEx w15:paraId="0E031AB8" w15:done="0"/>
  <w15:commentEx w15:paraId="521EB89A" w15:done="0"/>
  <w15:commentEx w15:paraId="4D4ECCF7" w15:done="0"/>
  <w15:commentEx w15:paraId="43377837" w15:paraIdParent="4D4ECCF7" w15:done="0"/>
  <w15:commentEx w15:paraId="54F210E9" w15:done="0"/>
  <w15:commentEx w15:paraId="35B0F476" w15:done="0"/>
  <w15:commentEx w15:paraId="09B2846B" w15:done="0"/>
  <w15:commentEx w15:paraId="1E59DF6A" w15:done="0"/>
  <w15:commentEx w15:paraId="6BC2593B" w15:done="0"/>
  <w15:commentEx w15:paraId="2C3AFBC9" w15:done="0"/>
  <w15:commentEx w15:paraId="5B313257" w15:done="0"/>
  <w15:commentEx w15:paraId="0EEA366B" w15:done="0"/>
  <w15:commentEx w15:paraId="4F98BD36" w15:done="0"/>
  <w15:commentEx w15:paraId="78857974" w15:done="0"/>
  <w15:commentEx w15:paraId="0724FB2F" w15:done="0"/>
  <w15:commentEx w15:paraId="461FE6C4" w15:done="0"/>
  <w15:commentEx w15:paraId="3A9BF5AA" w15:done="0"/>
  <w15:commentEx w15:paraId="392995B8" w15:done="0"/>
  <w15:commentEx w15:paraId="5D0619CC" w15:done="0"/>
  <w15:commentEx w15:paraId="69F94A24" w15:done="0"/>
  <w15:commentEx w15:paraId="31BA3249" w15:done="0"/>
  <w15:commentEx w15:paraId="309AEFFF" w15:done="0"/>
  <w15:commentEx w15:paraId="2AB196EC" w15:done="0"/>
  <w15:commentEx w15:paraId="7CE9021A" w15:done="0"/>
  <w15:commentEx w15:paraId="0ECD07BE" w15:done="0"/>
  <w15:commentEx w15:paraId="3596839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071652" w14:textId="77777777" w:rsidR="00A81F40" w:rsidRDefault="00A81F40" w:rsidP="00AD5698">
      <w:pPr>
        <w:spacing w:after="0" w:line="240" w:lineRule="auto"/>
      </w:pPr>
      <w:r>
        <w:separator/>
      </w:r>
    </w:p>
  </w:endnote>
  <w:endnote w:type="continuationSeparator" w:id="0">
    <w:p w14:paraId="7487315F" w14:textId="77777777" w:rsidR="00A81F40" w:rsidRDefault="00A81F40" w:rsidP="00AD5698">
      <w:pPr>
        <w:spacing w:after="0" w:line="240" w:lineRule="auto"/>
      </w:pPr>
      <w:r>
        <w:continuationSeparator/>
      </w:r>
    </w:p>
  </w:endnote>
  <w:endnote w:type="continuationNotice" w:id="1">
    <w:p w14:paraId="5B364400" w14:textId="77777777" w:rsidR="00A81F40" w:rsidRDefault="00A81F4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4141EF" w:rsidRDefault="004141EF"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4141EF" w:rsidRDefault="004141EF"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3C833B" w14:textId="77777777" w:rsidR="00A81F40" w:rsidRDefault="00A81F40" w:rsidP="00AD5698">
      <w:pPr>
        <w:spacing w:after="0" w:line="240" w:lineRule="auto"/>
      </w:pPr>
      <w:r>
        <w:separator/>
      </w:r>
    </w:p>
  </w:footnote>
  <w:footnote w:type="continuationSeparator" w:id="0">
    <w:p w14:paraId="748A645D" w14:textId="77777777" w:rsidR="00A81F40" w:rsidRDefault="00A81F40" w:rsidP="00AD5698">
      <w:pPr>
        <w:spacing w:after="0" w:line="240" w:lineRule="auto"/>
      </w:pPr>
      <w:r>
        <w:continuationSeparator/>
      </w:r>
    </w:p>
  </w:footnote>
  <w:footnote w:type="continuationNotice" w:id="1">
    <w:p w14:paraId="3990AE13" w14:textId="77777777" w:rsidR="00A81F40" w:rsidRDefault="00A81F40">
      <w:pPr>
        <w:spacing w:after="0" w:line="240" w:lineRule="auto"/>
      </w:pPr>
    </w:p>
  </w:footnote>
  <w:footnote w:id="2">
    <w:p w14:paraId="3FDD8ADB" w14:textId="50176D7D" w:rsidR="004141EF" w:rsidRDefault="004141EF">
      <w:pPr>
        <w:pStyle w:val="FootnoteText"/>
      </w:pPr>
      <w:r>
        <w:rPr>
          <w:rStyle w:val="FootnoteReference"/>
        </w:rPr>
        <w:footnoteRef/>
      </w:r>
      <w:r>
        <w:t xml:space="preserve"> In brief, estimates that strongly deviate from the mean (e.g., a participant performing the task much worse than the average of the total sample) will be pulled toward the group mean </w:t>
      </w:r>
      <w:r>
        <w:fldChar w:fldCharType="begin" w:fldLock="1"/>
      </w:r>
      <w:r>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fldChar w:fldCharType="separate"/>
      </w:r>
      <w:r w:rsidRPr="00E14A1B">
        <w:rPr>
          <w:noProof/>
        </w:rPr>
        <w:t>(McElreath, 2016)</w:t>
      </w:r>
      <w:r>
        <w:fldChar w:fldCharType="end"/>
      </w:r>
      <w:r>
        <w:t>. This advantageous property prevents extreme values from having large effects on th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161F570D" w:rsidR="004141EF" w:rsidRPr="002F7D7E" w:rsidRDefault="004141EF">
    <w:pPr>
      <w:pStyle w:val="Header"/>
    </w:pPr>
    <w:r>
      <w:rPr>
        <w:szCs w:val="24"/>
      </w:rPr>
      <w:t>VOLUNTARY SELECTIVE</w:t>
    </w:r>
    <w:r w:rsidRPr="002F7D7E">
      <w:rPr>
        <w:szCs w:val="24"/>
      </w:rPr>
      <w:t xml:space="preserve"> ATTENTION AND REWARD</w:t>
    </w:r>
    <w:sdt>
      <w:sdtPr>
        <w:id w:val="-1319488693"/>
        <w:docPartObj>
          <w:docPartGallery w:val="Page Numbers (Top of Page)"/>
          <w:docPartUnique/>
        </w:docPartObj>
      </w:sdtPr>
      <w:sdtEndPr>
        <w:rPr>
          <w:noProof/>
        </w:rPr>
      </w:sdtEndPr>
      <w:sdtContent>
        <w:r w:rsidRPr="002F7D7E">
          <w:tab/>
        </w:r>
        <w:r w:rsidRPr="002F7D7E">
          <w:rPr>
            <w:szCs w:val="24"/>
          </w:rPr>
          <w:fldChar w:fldCharType="begin"/>
        </w:r>
        <w:r w:rsidRPr="002F7D7E">
          <w:rPr>
            <w:szCs w:val="24"/>
          </w:rPr>
          <w:instrText xml:space="preserve"> PAGE   \* MERGEFORMAT </w:instrText>
        </w:r>
        <w:r w:rsidRPr="002F7D7E">
          <w:rPr>
            <w:szCs w:val="24"/>
          </w:rPr>
          <w:fldChar w:fldCharType="separate"/>
        </w:r>
        <w:r w:rsidR="00BD252D">
          <w:rPr>
            <w:noProof/>
            <w:szCs w:val="24"/>
          </w:rPr>
          <w:t>3</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7813E2AA" w:rsidR="004141EF" w:rsidRDefault="004141EF" w:rsidP="0050297E">
    <w:pPr>
      <w:pStyle w:val="Header"/>
      <w:ind w:left="360"/>
    </w:pPr>
    <w:r>
      <w:rPr>
        <w:szCs w:val="24"/>
      </w:rPr>
      <w:t>Running head: VOLUNTARY SELECTIVE</w:t>
    </w:r>
    <w:r w:rsidRPr="002F7D7E">
      <w:rPr>
        <w:szCs w:val="24"/>
      </w:rPr>
      <w:t xml:space="preserve">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5C27B3C"/>
    <w:multiLevelType w:val="hybridMultilevel"/>
    <w:tmpl w:val="ED8214E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9"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1"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B3B2042"/>
    <w:multiLevelType w:val="hybridMultilevel"/>
    <w:tmpl w:val="35BCBD54"/>
    <w:lvl w:ilvl="0" w:tplc="EC1CB2F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0501FDF"/>
    <w:multiLevelType w:val="hybridMultilevel"/>
    <w:tmpl w:val="103405F4"/>
    <w:lvl w:ilvl="0" w:tplc="099C1BF0">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428F22DB"/>
    <w:multiLevelType w:val="hybridMultilevel"/>
    <w:tmpl w:val="19900994"/>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3676565"/>
    <w:multiLevelType w:val="hybridMultilevel"/>
    <w:tmpl w:val="B78AB424"/>
    <w:lvl w:ilvl="0" w:tplc="42AE99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DAA1B48"/>
    <w:multiLevelType w:val="hybridMultilevel"/>
    <w:tmpl w:val="D1A07780"/>
    <w:lvl w:ilvl="0" w:tplc="C534E0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6"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47"/>
  </w:num>
  <w:num w:numId="3">
    <w:abstractNumId w:val="21"/>
  </w:num>
  <w:num w:numId="4">
    <w:abstractNumId w:val="49"/>
  </w:num>
  <w:num w:numId="5">
    <w:abstractNumId w:val="17"/>
  </w:num>
  <w:num w:numId="6">
    <w:abstractNumId w:val="19"/>
  </w:num>
  <w:num w:numId="7">
    <w:abstractNumId w:val="10"/>
  </w:num>
  <w:num w:numId="8">
    <w:abstractNumId w:val="44"/>
  </w:num>
  <w:num w:numId="9">
    <w:abstractNumId w:val="23"/>
  </w:num>
  <w:num w:numId="10">
    <w:abstractNumId w:val="35"/>
  </w:num>
  <w:num w:numId="11">
    <w:abstractNumId w:val="24"/>
  </w:num>
  <w:num w:numId="12">
    <w:abstractNumId w:val="40"/>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6"/>
  </w:num>
  <w:num w:numId="24">
    <w:abstractNumId w:val="14"/>
  </w:num>
  <w:num w:numId="25">
    <w:abstractNumId w:val="30"/>
  </w:num>
  <w:num w:numId="26">
    <w:abstractNumId w:val="13"/>
  </w:num>
  <w:num w:numId="27">
    <w:abstractNumId w:val="32"/>
  </w:num>
  <w:num w:numId="28">
    <w:abstractNumId w:val="12"/>
  </w:num>
  <w:num w:numId="29">
    <w:abstractNumId w:val="31"/>
  </w:num>
  <w:num w:numId="30">
    <w:abstractNumId w:val="42"/>
  </w:num>
  <w:num w:numId="31">
    <w:abstractNumId w:val="26"/>
  </w:num>
  <w:num w:numId="32">
    <w:abstractNumId w:val="34"/>
  </w:num>
  <w:num w:numId="33">
    <w:abstractNumId w:val="48"/>
  </w:num>
  <w:num w:numId="34">
    <w:abstractNumId w:val="28"/>
  </w:num>
  <w:num w:numId="35">
    <w:abstractNumId w:val="16"/>
  </w:num>
  <w:num w:numId="36">
    <w:abstractNumId w:val="37"/>
  </w:num>
  <w:num w:numId="37">
    <w:abstractNumId w:val="43"/>
  </w:num>
  <w:num w:numId="38">
    <w:abstractNumId w:val="39"/>
  </w:num>
  <w:num w:numId="39">
    <w:abstractNumId w:val="22"/>
  </w:num>
  <w:num w:numId="40">
    <w:abstractNumId w:val="46"/>
  </w:num>
  <w:num w:numId="41">
    <w:abstractNumId w:val="20"/>
  </w:num>
  <w:num w:numId="42">
    <w:abstractNumId w:val="11"/>
  </w:num>
  <w:num w:numId="43">
    <w:abstractNumId w:val="15"/>
  </w:num>
  <w:num w:numId="44">
    <w:abstractNumId w:val="45"/>
  </w:num>
  <w:num w:numId="45">
    <w:abstractNumId w:val="25"/>
  </w:num>
  <w:num w:numId="46">
    <w:abstractNumId w:val="38"/>
  </w:num>
  <w:num w:numId="47">
    <w:abstractNumId w:val="41"/>
  </w:num>
  <w:num w:numId="48">
    <w:abstractNumId w:val="18"/>
  </w:num>
  <w:num w:numId="49">
    <w:abstractNumId w:val="33"/>
  </w:num>
  <w:num w:numId="50">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ersen, Soren">
    <w15:presenceInfo w15:providerId="AD" w15:userId="S-1-5-21-1658995823-507913555-681994661-207065"/>
  </w15:person>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145"/>
    <w:rsid w:val="00016AB4"/>
    <w:rsid w:val="0001711D"/>
    <w:rsid w:val="000205A6"/>
    <w:rsid w:val="000205D1"/>
    <w:rsid w:val="000208FF"/>
    <w:rsid w:val="00021677"/>
    <w:rsid w:val="00021945"/>
    <w:rsid w:val="00022DFF"/>
    <w:rsid w:val="00024072"/>
    <w:rsid w:val="00024653"/>
    <w:rsid w:val="00025256"/>
    <w:rsid w:val="000252E3"/>
    <w:rsid w:val="000278C3"/>
    <w:rsid w:val="000279E5"/>
    <w:rsid w:val="00031270"/>
    <w:rsid w:val="00031738"/>
    <w:rsid w:val="000317F2"/>
    <w:rsid w:val="000320CE"/>
    <w:rsid w:val="00032483"/>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47EBF"/>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5FE9"/>
    <w:rsid w:val="0006725A"/>
    <w:rsid w:val="0007095C"/>
    <w:rsid w:val="00071506"/>
    <w:rsid w:val="000722C1"/>
    <w:rsid w:val="00073005"/>
    <w:rsid w:val="00073251"/>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925"/>
    <w:rsid w:val="00094ECE"/>
    <w:rsid w:val="000A1C00"/>
    <w:rsid w:val="000A220B"/>
    <w:rsid w:val="000A2810"/>
    <w:rsid w:val="000A292B"/>
    <w:rsid w:val="000A3787"/>
    <w:rsid w:val="000A4D2D"/>
    <w:rsid w:val="000A54DD"/>
    <w:rsid w:val="000A6CFB"/>
    <w:rsid w:val="000A7001"/>
    <w:rsid w:val="000A717E"/>
    <w:rsid w:val="000A7558"/>
    <w:rsid w:val="000A774E"/>
    <w:rsid w:val="000A7C47"/>
    <w:rsid w:val="000B1B34"/>
    <w:rsid w:val="000B20DC"/>
    <w:rsid w:val="000B265F"/>
    <w:rsid w:val="000B39A4"/>
    <w:rsid w:val="000B4D3A"/>
    <w:rsid w:val="000B5DF3"/>
    <w:rsid w:val="000B5F71"/>
    <w:rsid w:val="000B69EF"/>
    <w:rsid w:val="000B7FFA"/>
    <w:rsid w:val="000C16EC"/>
    <w:rsid w:val="000C1A99"/>
    <w:rsid w:val="000C2670"/>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1E09"/>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04E2"/>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31A"/>
    <w:rsid w:val="001146F2"/>
    <w:rsid w:val="00116365"/>
    <w:rsid w:val="001205AE"/>
    <w:rsid w:val="0012155F"/>
    <w:rsid w:val="0012160F"/>
    <w:rsid w:val="0012309A"/>
    <w:rsid w:val="00123737"/>
    <w:rsid w:val="00123D7D"/>
    <w:rsid w:val="00124642"/>
    <w:rsid w:val="001246F8"/>
    <w:rsid w:val="001257BA"/>
    <w:rsid w:val="00125E85"/>
    <w:rsid w:val="00126C2C"/>
    <w:rsid w:val="00126D19"/>
    <w:rsid w:val="001277B0"/>
    <w:rsid w:val="0013034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2F61"/>
    <w:rsid w:val="00153A15"/>
    <w:rsid w:val="00153D0E"/>
    <w:rsid w:val="00153D50"/>
    <w:rsid w:val="00153D62"/>
    <w:rsid w:val="001560D7"/>
    <w:rsid w:val="0015680F"/>
    <w:rsid w:val="00160297"/>
    <w:rsid w:val="0016031E"/>
    <w:rsid w:val="00160E25"/>
    <w:rsid w:val="00162EE1"/>
    <w:rsid w:val="00163092"/>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33F"/>
    <w:rsid w:val="001743A4"/>
    <w:rsid w:val="00174ADC"/>
    <w:rsid w:val="00174AF8"/>
    <w:rsid w:val="00174C4F"/>
    <w:rsid w:val="00175146"/>
    <w:rsid w:val="00175723"/>
    <w:rsid w:val="00175E5D"/>
    <w:rsid w:val="0017619A"/>
    <w:rsid w:val="00176985"/>
    <w:rsid w:val="00177245"/>
    <w:rsid w:val="0017783D"/>
    <w:rsid w:val="00180A9B"/>
    <w:rsid w:val="001813DE"/>
    <w:rsid w:val="001818F0"/>
    <w:rsid w:val="0018328F"/>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1EA7"/>
    <w:rsid w:val="001A24B2"/>
    <w:rsid w:val="001A3642"/>
    <w:rsid w:val="001A3BAA"/>
    <w:rsid w:val="001A4142"/>
    <w:rsid w:val="001A4421"/>
    <w:rsid w:val="001A456C"/>
    <w:rsid w:val="001A6403"/>
    <w:rsid w:val="001A7BD2"/>
    <w:rsid w:val="001B0F55"/>
    <w:rsid w:val="001B1AD1"/>
    <w:rsid w:val="001B286F"/>
    <w:rsid w:val="001B2CE1"/>
    <w:rsid w:val="001B2F73"/>
    <w:rsid w:val="001B37E8"/>
    <w:rsid w:val="001B4210"/>
    <w:rsid w:val="001B4D94"/>
    <w:rsid w:val="001B5099"/>
    <w:rsid w:val="001B5474"/>
    <w:rsid w:val="001B58DC"/>
    <w:rsid w:val="001B5936"/>
    <w:rsid w:val="001B5AC2"/>
    <w:rsid w:val="001B6218"/>
    <w:rsid w:val="001B63D7"/>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D78FC"/>
    <w:rsid w:val="001E0EA2"/>
    <w:rsid w:val="001E1E80"/>
    <w:rsid w:val="001E24B0"/>
    <w:rsid w:val="001E2D4F"/>
    <w:rsid w:val="001E387B"/>
    <w:rsid w:val="001E3B67"/>
    <w:rsid w:val="001E492D"/>
    <w:rsid w:val="001E53B5"/>
    <w:rsid w:val="001E542D"/>
    <w:rsid w:val="001E637B"/>
    <w:rsid w:val="001E6683"/>
    <w:rsid w:val="001E67AD"/>
    <w:rsid w:val="001E6AC2"/>
    <w:rsid w:val="001E6F26"/>
    <w:rsid w:val="001E7455"/>
    <w:rsid w:val="001E7EAF"/>
    <w:rsid w:val="001F0FCF"/>
    <w:rsid w:val="001F1813"/>
    <w:rsid w:val="001F181A"/>
    <w:rsid w:val="001F2B18"/>
    <w:rsid w:val="001F3473"/>
    <w:rsid w:val="001F35A2"/>
    <w:rsid w:val="001F3808"/>
    <w:rsid w:val="001F4AFC"/>
    <w:rsid w:val="001F4E7D"/>
    <w:rsid w:val="001F57E0"/>
    <w:rsid w:val="001F590A"/>
    <w:rsid w:val="001F6C38"/>
    <w:rsid w:val="001F7F0E"/>
    <w:rsid w:val="0020050A"/>
    <w:rsid w:val="002006AF"/>
    <w:rsid w:val="00202086"/>
    <w:rsid w:val="0020354F"/>
    <w:rsid w:val="00205C85"/>
    <w:rsid w:val="00205DA6"/>
    <w:rsid w:val="00206E80"/>
    <w:rsid w:val="00206EFB"/>
    <w:rsid w:val="0021016C"/>
    <w:rsid w:val="002112C7"/>
    <w:rsid w:val="0021140C"/>
    <w:rsid w:val="002116B1"/>
    <w:rsid w:val="00212B0D"/>
    <w:rsid w:val="00213459"/>
    <w:rsid w:val="00213EC9"/>
    <w:rsid w:val="00214260"/>
    <w:rsid w:val="002148BD"/>
    <w:rsid w:val="002152D1"/>
    <w:rsid w:val="002173E4"/>
    <w:rsid w:val="002176BE"/>
    <w:rsid w:val="00220713"/>
    <w:rsid w:val="00222A51"/>
    <w:rsid w:val="00222C54"/>
    <w:rsid w:val="002230C4"/>
    <w:rsid w:val="002234A5"/>
    <w:rsid w:val="0022375B"/>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A79"/>
    <w:rsid w:val="00234B2A"/>
    <w:rsid w:val="002353A8"/>
    <w:rsid w:val="002361A7"/>
    <w:rsid w:val="0023718A"/>
    <w:rsid w:val="0023737F"/>
    <w:rsid w:val="002374F2"/>
    <w:rsid w:val="002400B6"/>
    <w:rsid w:val="00240564"/>
    <w:rsid w:val="00240F39"/>
    <w:rsid w:val="0024124B"/>
    <w:rsid w:val="00242BE3"/>
    <w:rsid w:val="00242E48"/>
    <w:rsid w:val="00242EFD"/>
    <w:rsid w:val="0024313E"/>
    <w:rsid w:val="00243DBE"/>
    <w:rsid w:val="002441A7"/>
    <w:rsid w:val="00244291"/>
    <w:rsid w:val="002447E2"/>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66347"/>
    <w:rsid w:val="00271CF9"/>
    <w:rsid w:val="00272C4C"/>
    <w:rsid w:val="0027356B"/>
    <w:rsid w:val="00273815"/>
    <w:rsid w:val="002739E0"/>
    <w:rsid w:val="002741E1"/>
    <w:rsid w:val="002745F6"/>
    <w:rsid w:val="002749BC"/>
    <w:rsid w:val="002749F6"/>
    <w:rsid w:val="00275DF8"/>
    <w:rsid w:val="00275F9B"/>
    <w:rsid w:val="00277716"/>
    <w:rsid w:val="002779F1"/>
    <w:rsid w:val="0028079B"/>
    <w:rsid w:val="002810FA"/>
    <w:rsid w:val="00282435"/>
    <w:rsid w:val="00282707"/>
    <w:rsid w:val="002840AB"/>
    <w:rsid w:val="002843A1"/>
    <w:rsid w:val="00285E47"/>
    <w:rsid w:val="002864CA"/>
    <w:rsid w:val="00286CE5"/>
    <w:rsid w:val="00290CF8"/>
    <w:rsid w:val="002917A9"/>
    <w:rsid w:val="002917E1"/>
    <w:rsid w:val="00291853"/>
    <w:rsid w:val="0029231D"/>
    <w:rsid w:val="00292F84"/>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2ECD"/>
    <w:rsid w:val="002A41D9"/>
    <w:rsid w:val="002A45C7"/>
    <w:rsid w:val="002A4CC1"/>
    <w:rsid w:val="002A4D00"/>
    <w:rsid w:val="002A5906"/>
    <w:rsid w:val="002A60D1"/>
    <w:rsid w:val="002A61E0"/>
    <w:rsid w:val="002A67C9"/>
    <w:rsid w:val="002A73E7"/>
    <w:rsid w:val="002A79A3"/>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EF1"/>
    <w:rsid w:val="002C1FD5"/>
    <w:rsid w:val="002C28A4"/>
    <w:rsid w:val="002C2951"/>
    <w:rsid w:val="002C2BC1"/>
    <w:rsid w:val="002C348E"/>
    <w:rsid w:val="002C38E1"/>
    <w:rsid w:val="002C6016"/>
    <w:rsid w:val="002C6AB1"/>
    <w:rsid w:val="002C6B2A"/>
    <w:rsid w:val="002D055B"/>
    <w:rsid w:val="002D1345"/>
    <w:rsid w:val="002D175F"/>
    <w:rsid w:val="002D1838"/>
    <w:rsid w:val="002D1ADC"/>
    <w:rsid w:val="002D2011"/>
    <w:rsid w:val="002D3F09"/>
    <w:rsid w:val="002D550E"/>
    <w:rsid w:val="002D5696"/>
    <w:rsid w:val="002D66AB"/>
    <w:rsid w:val="002D6AA9"/>
    <w:rsid w:val="002E0839"/>
    <w:rsid w:val="002E084C"/>
    <w:rsid w:val="002E25E4"/>
    <w:rsid w:val="002E3396"/>
    <w:rsid w:val="002E3AE3"/>
    <w:rsid w:val="002E61CC"/>
    <w:rsid w:val="002E682B"/>
    <w:rsid w:val="002E6D56"/>
    <w:rsid w:val="002E70B7"/>
    <w:rsid w:val="002E73CE"/>
    <w:rsid w:val="002F1130"/>
    <w:rsid w:val="002F1342"/>
    <w:rsid w:val="002F2365"/>
    <w:rsid w:val="002F27B1"/>
    <w:rsid w:val="002F27DA"/>
    <w:rsid w:val="002F3051"/>
    <w:rsid w:val="002F3190"/>
    <w:rsid w:val="002F3B06"/>
    <w:rsid w:val="002F4FEB"/>
    <w:rsid w:val="002F5539"/>
    <w:rsid w:val="002F5597"/>
    <w:rsid w:val="002F586C"/>
    <w:rsid w:val="002F5F19"/>
    <w:rsid w:val="002F6002"/>
    <w:rsid w:val="002F7630"/>
    <w:rsid w:val="002F7B0C"/>
    <w:rsid w:val="002F7D7E"/>
    <w:rsid w:val="003001C1"/>
    <w:rsid w:val="00301109"/>
    <w:rsid w:val="00301B6A"/>
    <w:rsid w:val="003029C1"/>
    <w:rsid w:val="00302B74"/>
    <w:rsid w:val="00302B87"/>
    <w:rsid w:val="003035A6"/>
    <w:rsid w:val="003046D3"/>
    <w:rsid w:val="00305909"/>
    <w:rsid w:val="0030737A"/>
    <w:rsid w:val="00310663"/>
    <w:rsid w:val="003106AE"/>
    <w:rsid w:val="00310A0E"/>
    <w:rsid w:val="00310F25"/>
    <w:rsid w:val="003132CE"/>
    <w:rsid w:val="00313C20"/>
    <w:rsid w:val="00314813"/>
    <w:rsid w:val="00314C98"/>
    <w:rsid w:val="00315D96"/>
    <w:rsid w:val="00317540"/>
    <w:rsid w:val="00317BD8"/>
    <w:rsid w:val="00320071"/>
    <w:rsid w:val="003200F5"/>
    <w:rsid w:val="00320EF4"/>
    <w:rsid w:val="003213D8"/>
    <w:rsid w:val="00321CA8"/>
    <w:rsid w:val="00321F61"/>
    <w:rsid w:val="0032224B"/>
    <w:rsid w:val="00323659"/>
    <w:rsid w:val="00323A3B"/>
    <w:rsid w:val="00323FBF"/>
    <w:rsid w:val="00324514"/>
    <w:rsid w:val="00324B25"/>
    <w:rsid w:val="00324CEE"/>
    <w:rsid w:val="00325A62"/>
    <w:rsid w:val="003261CB"/>
    <w:rsid w:val="003262D2"/>
    <w:rsid w:val="00326703"/>
    <w:rsid w:val="00326F1C"/>
    <w:rsid w:val="003273E4"/>
    <w:rsid w:val="003276B8"/>
    <w:rsid w:val="0032772E"/>
    <w:rsid w:val="0033196B"/>
    <w:rsid w:val="003319D7"/>
    <w:rsid w:val="00331B9F"/>
    <w:rsid w:val="00331EE4"/>
    <w:rsid w:val="0033206D"/>
    <w:rsid w:val="00333D4A"/>
    <w:rsid w:val="0033469E"/>
    <w:rsid w:val="00335298"/>
    <w:rsid w:val="00335638"/>
    <w:rsid w:val="00335FC4"/>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3E1"/>
    <w:rsid w:val="00347C3C"/>
    <w:rsid w:val="003510D3"/>
    <w:rsid w:val="00351459"/>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2F22"/>
    <w:rsid w:val="0037352F"/>
    <w:rsid w:val="00373C76"/>
    <w:rsid w:val="00373CA6"/>
    <w:rsid w:val="00374706"/>
    <w:rsid w:val="0037482E"/>
    <w:rsid w:val="00374911"/>
    <w:rsid w:val="0037511E"/>
    <w:rsid w:val="003755CD"/>
    <w:rsid w:val="00377320"/>
    <w:rsid w:val="0037737A"/>
    <w:rsid w:val="003810D7"/>
    <w:rsid w:val="00383374"/>
    <w:rsid w:val="003838F1"/>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4EF6"/>
    <w:rsid w:val="003A511E"/>
    <w:rsid w:val="003A5736"/>
    <w:rsid w:val="003A573C"/>
    <w:rsid w:val="003A614F"/>
    <w:rsid w:val="003A671D"/>
    <w:rsid w:val="003A67ED"/>
    <w:rsid w:val="003A6914"/>
    <w:rsid w:val="003A6E24"/>
    <w:rsid w:val="003A7163"/>
    <w:rsid w:val="003B134C"/>
    <w:rsid w:val="003B1D72"/>
    <w:rsid w:val="003B2BD6"/>
    <w:rsid w:val="003B2C48"/>
    <w:rsid w:val="003B2DF8"/>
    <w:rsid w:val="003B33DC"/>
    <w:rsid w:val="003B3FD9"/>
    <w:rsid w:val="003B4094"/>
    <w:rsid w:val="003B42E3"/>
    <w:rsid w:val="003B4CD6"/>
    <w:rsid w:val="003B4EA7"/>
    <w:rsid w:val="003B68D9"/>
    <w:rsid w:val="003B6A13"/>
    <w:rsid w:val="003B6FF6"/>
    <w:rsid w:val="003C0024"/>
    <w:rsid w:val="003C09B8"/>
    <w:rsid w:val="003C0A72"/>
    <w:rsid w:val="003C0BCC"/>
    <w:rsid w:val="003C0F75"/>
    <w:rsid w:val="003C21E7"/>
    <w:rsid w:val="003C3B4E"/>
    <w:rsid w:val="003C3BEF"/>
    <w:rsid w:val="003C4D32"/>
    <w:rsid w:val="003C59CC"/>
    <w:rsid w:val="003C6C5F"/>
    <w:rsid w:val="003C7E50"/>
    <w:rsid w:val="003C7F93"/>
    <w:rsid w:val="003D06CF"/>
    <w:rsid w:val="003D0BFA"/>
    <w:rsid w:val="003D160C"/>
    <w:rsid w:val="003D21B8"/>
    <w:rsid w:val="003D2BD8"/>
    <w:rsid w:val="003D3662"/>
    <w:rsid w:val="003D3A93"/>
    <w:rsid w:val="003D3BF5"/>
    <w:rsid w:val="003D3EC2"/>
    <w:rsid w:val="003D5015"/>
    <w:rsid w:val="003D5C58"/>
    <w:rsid w:val="003D6761"/>
    <w:rsid w:val="003E0825"/>
    <w:rsid w:val="003E09F0"/>
    <w:rsid w:val="003E1103"/>
    <w:rsid w:val="003E157C"/>
    <w:rsid w:val="003E30CF"/>
    <w:rsid w:val="003E3D47"/>
    <w:rsid w:val="003E4097"/>
    <w:rsid w:val="003E5162"/>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74B"/>
    <w:rsid w:val="00410D50"/>
    <w:rsid w:val="00411041"/>
    <w:rsid w:val="0041159C"/>
    <w:rsid w:val="0041367D"/>
    <w:rsid w:val="00413DA4"/>
    <w:rsid w:val="004141EF"/>
    <w:rsid w:val="004143A7"/>
    <w:rsid w:val="004146F2"/>
    <w:rsid w:val="004157CB"/>
    <w:rsid w:val="00415F87"/>
    <w:rsid w:val="004160AD"/>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3CF7"/>
    <w:rsid w:val="00445BD4"/>
    <w:rsid w:val="0044641E"/>
    <w:rsid w:val="004479F7"/>
    <w:rsid w:val="00450C0F"/>
    <w:rsid w:val="00450F6F"/>
    <w:rsid w:val="004511EE"/>
    <w:rsid w:val="00451739"/>
    <w:rsid w:val="00453414"/>
    <w:rsid w:val="00453ED3"/>
    <w:rsid w:val="00454702"/>
    <w:rsid w:val="004549AF"/>
    <w:rsid w:val="00454C61"/>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108B"/>
    <w:rsid w:val="0047115E"/>
    <w:rsid w:val="004722C7"/>
    <w:rsid w:val="0047282E"/>
    <w:rsid w:val="00473096"/>
    <w:rsid w:val="00476E4F"/>
    <w:rsid w:val="00476F36"/>
    <w:rsid w:val="00476F4A"/>
    <w:rsid w:val="004775BC"/>
    <w:rsid w:val="00477AFD"/>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A4A"/>
    <w:rsid w:val="00492DA6"/>
    <w:rsid w:val="00492E72"/>
    <w:rsid w:val="00492EA8"/>
    <w:rsid w:val="00493706"/>
    <w:rsid w:val="00493C9B"/>
    <w:rsid w:val="00493F25"/>
    <w:rsid w:val="0049494E"/>
    <w:rsid w:val="00495147"/>
    <w:rsid w:val="004952C5"/>
    <w:rsid w:val="0049608C"/>
    <w:rsid w:val="00496E3E"/>
    <w:rsid w:val="004971EE"/>
    <w:rsid w:val="00497667"/>
    <w:rsid w:val="00497FB5"/>
    <w:rsid w:val="004A0A81"/>
    <w:rsid w:val="004A10BF"/>
    <w:rsid w:val="004A1221"/>
    <w:rsid w:val="004A1971"/>
    <w:rsid w:val="004A249E"/>
    <w:rsid w:val="004A2602"/>
    <w:rsid w:val="004A2650"/>
    <w:rsid w:val="004A31AE"/>
    <w:rsid w:val="004A375D"/>
    <w:rsid w:val="004A3E2D"/>
    <w:rsid w:val="004A49F2"/>
    <w:rsid w:val="004A4C96"/>
    <w:rsid w:val="004A52CD"/>
    <w:rsid w:val="004A59C8"/>
    <w:rsid w:val="004A65EE"/>
    <w:rsid w:val="004B00C0"/>
    <w:rsid w:val="004B0207"/>
    <w:rsid w:val="004B04C5"/>
    <w:rsid w:val="004B1193"/>
    <w:rsid w:val="004B130F"/>
    <w:rsid w:val="004B1315"/>
    <w:rsid w:val="004B1B92"/>
    <w:rsid w:val="004B2000"/>
    <w:rsid w:val="004B2C35"/>
    <w:rsid w:val="004B2E30"/>
    <w:rsid w:val="004B34F5"/>
    <w:rsid w:val="004B6177"/>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60C"/>
    <w:rsid w:val="004D0ADE"/>
    <w:rsid w:val="004D0C13"/>
    <w:rsid w:val="004D11C0"/>
    <w:rsid w:val="004D1A58"/>
    <w:rsid w:val="004D255F"/>
    <w:rsid w:val="004D2F2E"/>
    <w:rsid w:val="004D32F3"/>
    <w:rsid w:val="004D3AB3"/>
    <w:rsid w:val="004D3CB4"/>
    <w:rsid w:val="004D489D"/>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189"/>
    <w:rsid w:val="004F1233"/>
    <w:rsid w:val="004F2264"/>
    <w:rsid w:val="004F22DB"/>
    <w:rsid w:val="004F2429"/>
    <w:rsid w:val="004F24BD"/>
    <w:rsid w:val="004F2B99"/>
    <w:rsid w:val="004F2CCF"/>
    <w:rsid w:val="004F46FB"/>
    <w:rsid w:val="004F47E2"/>
    <w:rsid w:val="004F571C"/>
    <w:rsid w:val="004F5C25"/>
    <w:rsid w:val="004F6933"/>
    <w:rsid w:val="004F6ED4"/>
    <w:rsid w:val="004F6F4C"/>
    <w:rsid w:val="004F717C"/>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F16"/>
    <w:rsid w:val="00515B4E"/>
    <w:rsid w:val="00515EFA"/>
    <w:rsid w:val="00516422"/>
    <w:rsid w:val="00516875"/>
    <w:rsid w:val="00516D7E"/>
    <w:rsid w:val="00517170"/>
    <w:rsid w:val="0051718B"/>
    <w:rsid w:val="00517ADE"/>
    <w:rsid w:val="005205F7"/>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D4"/>
    <w:rsid w:val="0055266E"/>
    <w:rsid w:val="00553066"/>
    <w:rsid w:val="005530E3"/>
    <w:rsid w:val="005548A9"/>
    <w:rsid w:val="00555151"/>
    <w:rsid w:val="00555B1B"/>
    <w:rsid w:val="005561D5"/>
    <w:rsid w:val="00556CA7"/>
    <w:rsid w:val="00557230"/>
    <w:rsid w:val="00560057"/>
    <w:rsid w:val="005606CB"/>
    <w:rsid w:val="00561252"/>
    <w:rsid w:val="005614C4"/>
    <w:rsid w:val="0056187B"/>
    <w:rsid w:val="00561A36"/>
    <w:rsid w:val="00561F46"/>
    <w:rsid w:val="005627CC"/>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906"/>
    <w:rsid w:val="0057431C"/>
    <w:rsid w:val="00574D4C"/>
    <w:rsid w:val="005751CB"/>
    <w:rsid w:val="00575829"/>
    <w:rsid w:val="0057658E"/>
    <w:rsid w:val="005774DA"/>
    <w:rsid w:val="0057751F"/>
    <w:rsid w:val="005779C0"/>
    <w:rsid w:val="00577FD1"/>
    <w:rsid w:val="005839D2"/>
    <w:rsid w:val="00584547"/>
    <w:rsid w:val="00584552"/>
    <w:rsid w:val="005847E9"/>
    <w:rsid w:val="005865BB"/>
    <w:rsid w:val="00587C68"/>
    <w:rsid w:val="0059007C"/>
    <w:rsid w:val="00590D31"/>
    <w:rsid w:val="005910EC"/>
    <w:rsid w:val="00591141"/>
    <w:rsid w:val="00592409"/>
    <w:rsid w:val="00592D73"/>
    <w:rsid w:val="00592F04"/>
    <w:rsid w:val="00593D6B"/>
    <w:rsid w:val="0059410C"/>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5860"/>
    <w:rsid w:val="005B64AE"/>
    <w:rsid w:val="005B6B9E"/>
    <w:rsid w:val="005B79D8"/>
    <w:rsid w:val="005B7AC5"/>
    <w:rsid w:val="005B7BA6"/>
    <w:rsid w:val="005C027B"/>
    <w:rsid w:val="005C0B45"/>
    <w:rsid w:val="005C0BB0"/>
    <w:rsid w:val="005C11D6"/>
    <w:rsid w:val="005C16B0"/>
    <w:rsid w:val="005C2128"/>
    <w:rsid w:val="005C2A16"/>
    <w:rsid w:val="005C2EED"/>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4FAC"/>
    <w:rsid w:val="005E6E16"/>
    <w:rsid w:val="005E7360"/>
    <w:rsid w:val="005E77EC"/>
    <w:rsid w:val="005E792C"/>
    <w:rsid w:val="005E7991"/>
    <w:rsid w:val="005E7EE5"/>
    <w:rsid w:val="005F0259"/>
    <w:rsid w:val="005F02E2"/>
    <w:rsid w:val="005F23C1"/>
    <w:rsid w:val="005F28B9"/>
    <w:rsid w:val="005F3ABC"/>
    <w:rsid w:val="005F3CF6"/>
    <w:rsid w:val="005F3FB5"/>
    <w:rsid w:val="005F47E8"/>
    <w:rsid w:val="005F4804"/>
    <w:rsid w:val="005F4EC7"/>
    <w:rsid w:val="005F5949"/>
    <w:rsid w:val="005F595A"/>
    <w:rsid w:val="005F59DC"/>
    <w:rsid w:val="005F607D"/>
    <w:rsid w:val="005F653D"/>
    <w:rsid w:val="005F6845"/>
    <w:rsid w:val="005F6E22"/>
    <w:rsid w:val="005F6FA3"/>
    <w:rsid w:val="006012E6"/>
    <w:rsid w:val="0060195E"/>
    <w:rsid w:val="00601F4E"/>
    <w:rsid w:val="006020A0"/>
    <w:rsid w:val="00602B38"/>
    <w:rsid w:val="0060344A"/>
    <w:rsid w:val="0060375D"/>
    <w:rsid w:val="00603A1F"/>
    <w:rsid w:val="00604718"/>
    <w:rsid w:val="00604A31"/>
    <w:rsid w:val="00604DEE"/>
    <w:rsid w:val="00604F11"/>
    <w:rsid w:val="00605391"/>
    <w:rsid w:val="00605897"/>
    <w:rsid w:val="006063D1"/>
    <w:rsid w:val="00606EEF"/>
    <w:rsid w:val="00607258"/>
    <w:rsid w:val="00607E9B"/>
    <w:rsid w:val="00610295"/>
    <w:rsid w:val="00610AD0"/>
    <w:rsid w:val="00611D52"/>
    <w:rsid w:val="006120C4"/>
    <w:rsid w:val="006130FB"/>
    <w:rsid w:val="006133F7"/>
    <w:rsid w:val="00613851"/>
    <w:rsid w:val="00613D9B"/>
    <w:rsid w:val="00613EFE"/>
    <w:rsid w:val="006158A2"/>
    <w:rsid w:val="0061690C"/>
    <w:rsid w:val="0061700C"/>
    <w:rsid w:val="0061755A"/>
    <w:rsid w:val="00617A55"/>
    <w:rsid w:val="006205ED"/>
    <w:rsid w:val="00621943"/>
    <w:rsid w:val="00622A20"/>
    <w:rsid w:val="006233D5"/>
    <w:rsid w:val="00623698"/>
    <w:rsid w:val="00623747"/>
    <w:rsid w:val="006240D4"/>
    <w:rsid w:val="00624C76"/>
    <w:rsid w:val="00624DF9"/>
    <w:rsid w:val="00625094"/>
    <w:rsid w:val="00625A55"/>
    <w:rsid w:val="006277A7"/>
    <w:rsid w:val="006309E9"/>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0344"/>
    <w:rsid w:val="0065052D"/>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3AB"/>
    <w:rsid w:val="00671569"/>
    <w:rsid w:val="00672325"/>
    <w:rsid w:val="00672825"/>
    <w:rsid w:val="00672A58"/>
    <w:rsid w:val="00672DE8"/>
    <w:rsid w:val="00673154"/>
    <w:rsid w:val="006734B2"/>
    <w:rsid w:val="006737F8"/>
    <w:rsid w:val="00675162"/>
    <w:rsid w:val="00675E0F"/>
    <w:rsid w:val="0067643F"/>
    <w:rsid w:val="00676451"/>
    <w:rsid w:val="006766C6"/>
    <w:rsid w:val="006766E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198"/>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4F1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5E0D"/>
    <w:rsid w:val="006D6207"/>
    <w:rsid w:val="006D7264"/>
    <w:rsid w:val="006E0DCE"/>
    <w:rsid w:val="006E0E26"/>
    <w:rsid w:val="006E0ED5"/>
    <w:rsid w:val="006E109B"/>
    <w:rsid w:val="006E1360"/>
    <w:rsid w:val="006E13BE"/>
    <w:rsid w:val="006E2ACD"/>
    <w:rsid w:val="006E3239"/>
    <w:rsid w:val="006E3FAB"/>
    <w:rsid w:val="006E41D1"/>
    <w:rsid w:val="006E574B"/>
    <w:rsid w:val="006E5A27"/>
    <w:rsid w:val="006E5ABE"/>
    <w:rsid w:val="006E644F"/>
    <w:rsid w:val="006E6530"/>
    <w:rsid w:val="006E7BBD"/>
    <w:rsid w:val="006E7D6B"/>
    <w:rsid w:val="006F0B93"/>
    <w:rsid w:val="006F1F4E"/>
    <w:rsid w:val="006F257E"/>
    <w:rsid w:val="006F29FB"/>
    <w:rsid w:val="006F2A37"/>
    <w:rsid w:val="006F37A2"/>
    <w:rsid w:val="006F3879"/>
    <w:rsid w:val="006F4B6E"/>
    <w:rsid w:val="006F6090"/>
    <w:rsid w:val="006F62F4"/>
    <w:rsid w:val="006F6D5A"/>
    <w:rsid w:val="007000F4"/>
    <w:rsid w:val="00700592"/>
    <w:rsid w:val="00700CEE"/>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1742E"/>
    <w:rsid w:val="0072056C"/>
    <w:rsid w:val="00720800"/>
    <w:rsid w:val="00721D4C"/>
    <w:rsid w:val="00722D0B"/>
    <w:rsid w:val="007239B4"/>
    <w:rsid w:val="0072510D"/>
    <w:rsid w:val="0072541B"/>
    <w:rsid w:val="00726859"/>
    <w:rsid w:val="00726ABD"/>
    <w:rsid w:val="00726DE5"/>
    <w:rsid w:val="007273FC"/>
    <w:rsid w:val="007275A7"/>
    <w:rsid w:val="007278CE"/>
    <w:rsid w:val="0073244A"/>
    <w:rsid w:val="00732772"/>
    <w:rsid w:val="007329B0"/>
    <w:rsid w:val="00733744"/>
    <w:rsid w:val="007340FE"/>
    <w:rsid w:val="007343C6"/>
    <w:rsid w:val="007349DA"/>
    <w:rsid w:val="00734FAF"/>
    <w:rsid w:val="00735AA9"/>
    <w:rsid w:val="007361D7"/>
    <w:rsid w:val="00737541"/>
    <w:rsid w:val="00740F7E"/>
    <w:rsid w:val="00740FCE"/>
    <w:rsid w:val="00741108"/>
    <w:rsid w:val="00741B75"/>
    <w:rsid w:val="007427B7"/>
    <w:rsid w:val="007428CB"/>
    <w:rsid w:val="00743237"/>
    <w:rsid w:val="007432E4"/>
    <w:rsid w:val="007437A9"/>
    <w:rsid w:val="00744D7E"/>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0D5D"/>
    <w:rsid w:val="00761B0C"/>
    <w:rsid w:val="00761C9D"/>
    <w:rsid w:val="007624F1"/>
    <w:rsid w:val="00762A26"/>
    <w:rsid w:val="00762EB5"/>
    <w:rsid w:val="00763151"/>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1FC8"/>
    <w:rsid w:val="007825F7"/>
    <w:rsid w:val="00783063"/>
    <w:rsid w:val="007837B9"/>
    <w:rsid w:val="007849E7"/>
    <w:rsid w:val="0078557A"/>
    <w:rsid w:val="007857DF"/>
    <w:rsid w:val="007872FC"/>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298"/>
    <w:rsid w:val="007B6646"/>
    <w:rsid w:val="007B79CD"/>
    <w:rsid w:val="007C00BD"/>
    <w:rsid w:val="007C02B8"/>
    <w:rsid w:val="007C04DC"/>
    <w:rsid w:val="007C0656"/>
    <w:rsid w:val="007C099C"/>
    <w:rsid w:val="007C0DE4"/>
    <w:rsid w:val="007C26FF"/>
    <w:rsid w:val="007C2F8F"/>
    <w:rsid w:val="007C38CC"/>
    <w:rsid w:val="007C3C22"/>
    <w:rsid w:val="007C47F9"/>
    <w:rsid w:val="007C4BFF"/>
    <w:rsid w:val="007C58AD"/>
    <w:rsid w:val="007C5EA5"/>
    <w:rsid w:val="007C6779"/>
    <w:rsid w:val="007C6845"/>
    <w:rsid w:val="007C7AF0"/>
    <w:rsid w:val="007D02F6"/>
    <w:rsid w:val="007D1ED5"/>
    <w:rsid w:val="007D2506"/>
    <w:rsid w:val="007D27A2"/>
    <w:rsid w:val="007D4DD1"/>
    <w:rsid w:val="007D5A1E"/>
    <w:rsid w:val="007D5FCE"/>
    <w:rsid w:val="007E04F9"/>
    <w:rsid w:val="007E068D"/>
    <w:rsid w:val="007E09BA"/>
    <w:rsid w:val="007E0E4D"/>
    <w:rsid w:val="007E1B38"/>
    <w:rsid w:val="007E2FCA"/>
    <w:rsid w:val="007E31E7"/>
    <w:rsid w:val="007E3EC7"/>
    <w:rsid w:val="007E410D"/>
    <w:rsid w:val="007E4A22"/>
    <w:rsid w:val="007E5558"/>
    <w:rsid w:val="007E6138"/>
    <w:rsid w:val="007E7285"/>
    <w:rsid w:val="007E786F"/>
    <w:rsid w:val="007F1991"/>
    <w:rsid w:val="007F1D89"/>
    <w:rsid w:val="007F24E7"/>
    <w:rsid w:val="007F2910"/>
    <w:rsid w:val="007F3853"/>
    <w:rsid w:val="007F5D31"/>
    <w:rsid w:val="007F65AA"/>
    <w:rsid w:val="007F6AA7"/>
    <w:rsid w:val="007F7081"/>
    <w:rsid w:val="007F74CD"/>
    <w:rsid w:val="007F7776"/>
    <w:rsid w:val="008008DD"/>
    <w:rsid w:val="00800C0A"/>
    <w:rsid w:val="0080102E"/>
    <w:rsid w:val="0080165C"/>
    <w:rsid w:val="00802118"/>
    <w:rsid w:val="00802575"/>
    <w:rsid w:val="008028F7"/>
    <w:rsid w:val="00802A84"/>
    <w:rsid w:val="00803045"/>
    <w:rsid w:val="00803542"/>
    <w:rsid w:val="008038B4"/>
    <w:rsid w:val="00803AA2"/>
    <w:rsid w:val="0080433A"/>
    <w:rsid w:val="008048C6"/>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5530"/>
    <w:rsid w:val="008258E2"/>
    <w:rsid w:val="00825ECE"/>
    <w:rsid w:val="0082617B"/>
    <w:rsid w:val="00826535"/>
    <w:rsid w:val="00826D7A"/>
    <w:rsid w:val="00827815"/>
    <w:rsid w:val="00830173"/>
    <w:rsid w:val="008304F1"/>
    <w:rsid w:val="00830B50"/>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446"/>
    <w:rsid w:val="00850A1F"/>
    <w:rsid w:val="008516E9"/>
    <w:rsid w:val="00851CEF"/>
    <w:rsid w:val="00851D07"/>
    <w:rsid w:val="0085279D"/>
    <w:rsid w:val="008532B9"/>
    <w:rsid w:val="00855C3A"/>
    <w:rsid w:val="00855D2C"/>
    <w:rsid w:val="00857516"/>
    <w:rsid w:val="0085780C"/>
    <w:rsid w:val="00857B9D"/>
    <w:rsid w:val="00860BCD"/>
    <w:rsid w:val="0086108A"/>
    <w:rsid w:val="00861A7F"/>
    <w:rsid w:val="00863294"/>
    <w:rsid w:val="008652B6"/>
    <w:rsid w:val="0086688A"/>
    <w:rsid w:val="00866E25"/>
    <w:rsid w:val="008675EE"/>
    <w:rsid w:val="00867878"/>
    <w:rsid w:val="008679C1"/>
    <w:rsid w:val="0087103D"/>
    <w:rsid w:val="00873BC0"/>
    <w:rsid w:val="00873E86"/>
    <w:rsid w:val="00874A2A"/>
    <w:rsid w:val="0087583D"/>
    <w:rsid w:val="0087663C"/>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A5A56"/>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45F"/>
    <w:rsid w:val="008C49F8"/>
    <w:rsid w:val="008C4B5F"/>
    <w:rsid w:val="008C4C67"/>
    <w:rsid w:val="008C571D"/>
    <w:rsid w:val="008C5BEF"/>
    <w:rsid w:val="008C6462"/>
    <w:rsid w:val="008C707C"/>
    <w:rsid w:val="008D04CE"/>
    <w:rsid w:val="008D0FFD"/>
    <w:rsid w:val="008D11B2"/>
    <w:rsid w:val="008D1548"/>
    <w:rsid w:val="008D1833"/>
    <w:rsid w:val="008D2436"/>
    <w:rsid w:val="008D2531"/>
    <w:rsid w:val="008D3217"/>
    <w:rsid w:val="008D3E39"/>
    <w:rsid w:val="008D495B"/>
    <w:rsid w:val="008D4AB1"/>
    <w:rsid w:val="008D6BE0"/>
    <w:rsid w:val="008D6F6F"/>
    <w:rsid w:val="008D7ACA"/>
    <w:rsid w:val="008D7BCF"/>
    <w:rsid w:val="008D7D97"/>
    <w:rsid w:val="008E021D"/>
    <w:rsid w:val="008E10E5"/>
    <w:rsid w:val="008E129E"/>
    <w:rsid w:val="008E26EF"/>
    <w:rsid w:val="008E2963"/>
    <w:rsid w:val="008E2979"/>
    <w:rsid w:val="008E2BAB"/>
    <w:rsid w:val="008E2D11"/>
    <w:rsid w:val="008E3A82"/>
    <w:rsid w:val="008E3B55"/>
    <w:rsid w:val="008E5598"/>
    <w:rsid w:val="008E7728"/>
    <w:rsid w:val="008E781A"/>
    <w:rsid w:val="008F05A1"/>
    <w:rsid w:val="008F1C9C"/>
    <w:rsid w:val="008F2629"/>
    <w:rsid w:val="008F35AA"/>
    <w:rsid w:val="008F3B42"/>
    <w:rsid w:val="008F4360"/>
    <w:rsid w:val="008F47B5"/>
    <w:rsid w:val="008F7666"/>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25F32"/>
    <w:rsid w:val="009305E8"/>
    <w:rsid w:val="00930A88"/>
    <w:rsid w:val="00930B9E"/>
    <w:rsid w:val="00931CAE"/>
    <w:rsid w:val="00931E2D"/>
    <w:rsid w:val="0093339D"/>
    <w:rsid w:val="009334AA"/>
    <w:rsid w:val="00933CC4"/>
    <w:rsid w:val="009344D3"/>
    <w:rsid w:val="00934A08"/>
    <w:rsid w:val="00934F2D"/>
    <w:rsid w:val="00935DD8"/>
    <w:rsid w:val="00936271"/>
    <w:rsid w:val="00936E1C"/>
    <w:rsid w:val="00937329"/>
    <w:rsid w:val="009374FA"/>
    <w:rsid w:val="00937DEE"/>
    <w:rsid w:val="00937F21"/>
    <w:rsid w:val="00940AA3"/>
    <w:rsid w:val="00941A3D"/>
    <w:rsid w:val="00941A4A"/>
    <w:rsid w:val="00941D55"/>
    <w:rsid w:val="00941EED"/>
    <w:rsid w:val="00942233"/>
    <w:rsid w:val="00943090"/>
    <w:rsid w:val="00943564"/>
    <w:rsid w:val="009447C0"/>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5E58"/>
    <w:rsid w:val="009562DE"/>
    <w:rsid w:val="0095647D"/>
    <w:rsid w:val="00956B72"/>
    <w:rsid w:val="00957008"/>
    <w:rsid w:val="00957972"/>
    <w:rsid w:val="009603A2"/>
    <w:rsid w:val="009608E4"/>
    <w:rsid w:val="009609D6"/>
    <w:rsid w:val="00961272"/>
    <w:rsid w:val="00962FAF"/>
    <w:rsid w:val="00965200"/>
    <w:rsid w:val="009660BF"/>
    <w:rsid w:val="00967186"/>
    <w:rsid w:val="009672EE"/>
    <w:rsid w:val="00967E03"/>
    <w:rsid w:val="009700B3"/>
    <w:rsid w:val="00970F6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6657"/>
    <w:rsid w:val="00987474"/>
    <w:rsid w:val="00987EEB"/>
    <w:rsid w:val="00990174"/>
    <w:rsid w:val="00990631"/>
    <w:rsid w:val="00990774"/>
    <w:rsid w:val="00991070"/>
    <w:rsid w:val="00991D79"/>
    <w:rsid w:val="009922FF"/>
    <w:rsid w:val="009926FA"/>
    <w:rsid w:val="00992E4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5E5C"/>
    <w:rsid w:val="009A6F98"/>
    <w:rsid w:val="009A7905"/>
    <w:rsid w:val="009B094D"/>
    <w:rsid w:val="009B09C5"/>
    <w:rsid w:val="009B0A5D"/>
    <w:rsid w:val="009B0CCB"/>
    <w:rsid w:val="009B145F"/>
    <w:rsid w:val="009B14C1"/>
    <w:rsid w:val="009B17A6"/>
    <w:rsid w:val="009B1F05"/>
    <w:rsid w:val="009B2947"/>
    <w:rsid w:val="009B301C"/>
    <w:rsid w:val="009B4493"/>
    <w:rsid w:val="009B49A9"/>
    <w:rsid w:val="009B4B36"/>
    <w:rsid w:val="009B4EDE"/>
    <w:rsid w:val="009B4EF7"/>
    <w:rsid w:val="009B5C92"/>
    <w:rsid w:val="009B5F34"/>
    <w:rsid w:val="009B640E"/>
    <w:rsid w:val="009C1769"/>
    <w:rsid w:val="009C1D26"/>
    <w:rsid w:val="009C2230"/>
    <w:rsid w:val="009C374F"/>
    <w:rsid w:val="009C3E89"/>
    <w:rsid w:val="009C3F1C"/>
    <w:rsid w:val="009C431F"/>
    <w:rsid w:val="009C48A9"/>
    <w:rsid w:val="009C4EE8"/>
    <w:rsid w:val="009C5E12"/>
    <w:rsid w:val="009C6654"/>
    <w:rsid w:val="009C6B54"/>
    <w:rsid w:val="009C6BDB"/>
    <w:rsid w:val="009D025D"/>
    <w:rsid w:val="009D0D9E"/>
    <w:rsid w:val="009D190A"/>
    <w:rsid w:val="009D1A8B"/>
    <w:rsid w:val="009D2102"/>
    <w:rsid w:val="009D2327"/>
    <w:rsid w:val="009D36CD"/>
    <w:rsid w:val="009D3AA6"/>
    <w:rsid w:val="009D3D50"/>
    <w:rsid w:val="009D3E3F"/>
    <w:rsid w:val="009D43F8"/>
    <w:rsid w:val="009D644F"/>
    <w:rsid w:val="009D7E3E"/>
    <w:rsid w:val="009D7E52"/>
    <w:rsid w:val="009D7ED0"/>
    <w:rsid w:val="009E0496"/>
    <w:rsid w:val="009E0580"/>
    <w:rsid w:val="009E0846"/>
    <w:rsid w:val="009E0B63"/>
    <w:rsid w:val="009E178D"/>
    <w:rsid w:val="009E19DD"/>
    <w:rsid w:val="009E1DE8"/>
    <w:rsid w:val="009E54E5"/>
    <w:rsid w:val="009E5757"/>
    <w:rsid w:val="009E5E65"/>
    <w:rsid w:val="009E5EBD"/>
    <w:rsid w:val="009E5F8B"/>
    <w:rsid w:val="009E6FB5"/>
    <w:rsid w:val="009F0693"/>
    <w:rsid w:val="009F0D61"/>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1E4F"/>
    <w:rsid w:val="00A0214C"/>
    <w:rsid w:val="00A02266"/>
    <w:rsid w:val="00A02780"/>
    <w:rsid w:val="00A0346C"/>
    <w:rsid w:val="00A03E7B"/>
    <w:rsid w:val="00A03FDB"/>
    <w:rsid w:val="00A06093"/>
    <w:rsid w:val="00A065A0"/>
    <w:rsid w:val="00A06F26"/>
    <w:rsid w:val="00A10533"/>
    <w:rsid w:val="00A10931"/>
    <w:rsid w:val="00A11155"/>
    <w:rsid w:val="00A14F18"/>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6725"/>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081"/>
    <w:rsid w:val="00A531E5"/>
    <w:rsid w:val="00A537FA"/>
    <w:rsid w:val="00A53C77"/>
    <w:rsid w:val="00A54616"/>
    <w:rsid w:val="00A553A5"/>
    <w:rsid w:val="00A55975"/>
    <w:rsid w:val="00A55E81"/>
    <w:rsid w:val="00A5637B"/>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281D"/>
    <w:rsid w:val="00A733BB"/>
    <w:rsid w:val="00A73461"/>
    <w:rsid w:val="00A74EFB"/>
    <w:rsid w:val="00A77B74"/>
    <w:rsid w:val="00A808E9"/>
    <w:rsid w:val="00A80922"/>
    <w:rsid w:val="00A81B34"/>
    <w:rsid w:val="00A81F40"/>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1D52"/>
    <w:rsid w:val="00AB235C"/>
    <w:rsid w:val="00AB2CE7"/>
    <w:rsid w:val="00AB3FFC"/>
    <w:rsid w:val="00AB4B02"/>
    <w:rsid w:val="00AB4F3E"/>
    <w:rsid w:val="00AB568A"/>
    <w:rsid w:val="00AB5907"/>
    <w:rsid w:val="00AB599F"/>
    <w:rsid w:val="00AB66B5"/>
    <w:rsid w:val="00AB69AC"/>
    <w:rsid w:val="00AB7969"/>
    <w:rsid w:val="00AB7F45"/>
    <w:rsid w:val="00AB7FA2"/>
    <w:rsid w:val="00AC026A"/>
    <w:rsid w:val="00AC12B7"/>
    <w:rsid w:val="00AC245C"/>
    <w:rsid w:val="00AC2B51"/>
    <w:rsid w:val="00AC456C"/>
    <w:rsid w:val="00AC5A13"/>
    <w:rsid w:val="00AC5E50"/>
    <w:rsid w:val="00AC77C7"/>
    <w:rsid w:val="00AC7EBD"/>
    <w:rsid w:val="00AD09C4"/>
    <w:rsid w:val="00AD0E10"/>
    <w:rsid w:val="00AD11F2"/>
    <w:rsid w:val="00AD2BF3"/>
    <w:rsid w:val="00AD3D4F"/>
    <w:rsid w:val="00AD42C5"/>
    <w:rsid w:val="00AD48D9"/>
    <w:rsid w:val="00AD55AD"/>
    <w:rsid w:val="00AD5698"/>
    <w:rsid w:val="00AD58C0"/>
    <w:rsid w:val="00AD6315"/>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730"/>
    <w:rsid w:val="00AE7ACE"/>
    <w:rsid w:val="00AF0485"/>
    <w:rsid w:val="00AF064C"/>
    <w:rsid w:val="00AF1296"/>
    <w:rsid w:val="00AF1D01"/>
    <w:rsid w:val="00AF28EA"/>
    <w:rsid w:val="00AF403A"/>
    <w:rsid w:val="00AF557E"/>
    <w:rsid w:val="00AF5F0D"/>
    <w:rsid w:val="00AF6156"/>
    <w:rsid w:val="00AF7DAC"/>
    <w:rsid w:val="00B0134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05F5"/>
    <w:rsid w:val="00B117DE"/>
    <w:rsid w:val="00B11A18"/>
    <w:rsid w:val="00B11CC0"/>
    <w:rsid w:val="00B13CE3"/>
    <w:rsid w:val="00B14918"/>
    <w:rsid w:val="00B15074"/>
    <w:rsid w:val="00B16065"/>
    <w:rsid w:val="00B161C9"/>
    <w:rsid w:val="00B16292"/>
    <w:rsid w:val="00B1722F"/>
    <w:rsid w:val="00B177D4"/>
    <w:rsid w:val="00B207E5"/>
    <w:rsid w:val="00B20C8F"/>
    <w:rsid w:val="00B2104F"/>
    <w:rsid w:val="00B21791"/>
    <w:rsid w:val="00B218F4"/>
    <w:rsid w:val="00B23096"/>
    <w:rsid w:val="00B24C73"/>
    <w:rsid w:val="00B2585D"/>
    <w:rsid w:val="00B26CB8"/>
    <w:rsid w:val="00B30A8A"/>
    <w:rsid w:val="00B31DE5"/>
    <w:rsid w:val="00B32A04"/>
    <w:rsid w:val="00B32C31"/>
    <w:rsid w:val="00B32CD5"/>
    <w:rsid w:val="00B336F9"/>
    <w:rsid w:val="00B3479D"/>
    <w:rsid w:val="00B34CF3"/>
    <w:rsid w:val="00B34D24"/>
    <w:rsid w:val="00B3552B"/>
    <w:rsid w:val="00B35C25"/>
    <w:rsid w:val="00B3644F"/>
    <w:rsid w:val="00B36DC4"/>
    <w:rsid w:val="00B3714A"/>
    <w:rsid w:val="00B37401"/>
    <w:rsid w:val="00B37ADD"/>
    <w:rsid w:val="00B37B7D"/>
    <w:rsid w:val="00B40E1A"/>
    <w:rsid w:val="00B411B7"/>
    <w:rsid w:val="00B4212D"/>
    <w:rsid w:val="00B42378"/>
    <w:rsid w:val="00B42BE5"/>
    <w:rsid w:val="00B43674"/>
    <w:rsid w:val="00B44B7C"/>
    <w:rsid w:val="00B44C34"/>
    <w:rsid w:val="00B44C35"/>
    <w:rsid w:val="00B44EE3"/>
    <w:rsid w:val="00B46A1B"/>
    <w:rsid w:val="00B46B6C"/>
    <w:rsid w:val="00B46E08"/>
    <w:rsid w:val="00B47F53"/>
    <w:rsid w:val="00B5085F"/>
    <w:rsid w:val="00B5232F"/>
    <w:rsid w:val="00B5294B"/>
    <w:rsid w:val="00B539A2"/>
    <w:rsid w:val="00B54BC4"/>
    <w:rsid w:val="00B56E64"/>
    <w:rsid w:val="00B57238"/>
    <w:rsid w:val="00B57635"/>
    <w:rsid w:val="00B57645"/>
    <w:rsid w:val="00B576A9"/>
    <w:rsid w:val="00B57ED3"/>
    <w:rsid w:val="00B57F33"/>
    <w:rsid w:val="00B60818"/>
    <w:rsid w:val="00B6117F"/>
    <w:rsid w:val="00B617FE"/>
    <w:rsid w:val="00B61FF7"/>
    <w:rsid w:val="00B62381"/>
    <w:rsid w:val="00B63768"/>
    <w:rsid w:val="00B63B4D"/>
    <w:rsid w:val="00B64725"/>
    <w:rsid w:val="00B6523F"/>
    <w:rsid w:val="00B65381"/>
    <w:rsid w:val="00B65C73"/>
    <w:rsid w:val="00B6639E"/>
    <w:rsid w:val="00B666F3"/>
    <w:rsid w:val="00B668C1"/>
    <w:rsid w:val="00B67DA0"/>
    <w:rsid w:val="00B70234"/>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161"/>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5BE1"/>
    <w:rsid w:val="00BC614E"/>
    <w:rsid w:val="00BC6979"/>
    <w:rsid w:val="00BC74B2"/>
    <w:rsid w:val="00BC78D5"/>
    <w:rsid w:val="00BC7927"/>
    <w:rsid w:val="00BC7D05"/>
    <w:rsid w:val="00BD0727"/>
    <w:rsid w:val="00BD12A6"/>
    <w:rsid w:val="00BD1B71"/>
    <w:rsid w:val="00BD23CF"/>
    <w:rsid w:val="00BD252D"/>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76B1"/>
    <w:rsid w:val="00C07867"/>
    <w:rsid w:val="00C079EA"/>
    <w:rsid w:val="00C100CF"/>
    <w:rsid w:val="00C10206"/>
    <w:rsid w:val="00C113A9"/>
    <w:rsid w:val="00C11764"/>
    <w:rsid w:val="00C11E13"/>
    <w:rsid w:val="00C136F2"/>
    <w:rsid w:val="00C13BB5"/>
    <w:rsid w:val="00C13F49"/>
    <w:rsid w:val="00C140B1"/>
    <w:rsid w:val="00C14105"/>
    <w:rsid w:val="00C1424A"/>
    <w:rsid w:val="00C1424D"/>
    <w:rsid w:val="00C1517F"/>
    <w:rsid w:val="00C153CF"/>
    <w:rsid w:val="00C153E4"/>
    <w:rsid w:val="00C15661"/>
    <w:rsid w:val="00C175C9"/>
    <w:rsid w:val="00C202A7"/>
    <w:rsid w:val="00C21D51"/>
    <w:rsid w:val="00C22F04"/>
    <w:rsid w:val="00C22F37"/>
    <w:rsid w:val="00C2316F"/>
    <w:rsid w:val="00C23BE1"/>
    <w:rsid w:val="00C24263"/>
    <w:rsid w:val="00C242C1"/>
    <w:rsid w:val="00C24C1C"/>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549"/>
    <w:rsid w:val="00C43E98"/>
    <w:rsid w:val="00C4414F"/>
    <w:rsid w:val="00C44B2C"/>
    <w:rsid w:val="00C44C72"/>
    <w:rsid w:val="00C45789"/>
    <w:rsid w:val="00C4636E"/>
    <w:rsid w:val="00C46610"/>
    <w:rsid w:val="00C469EB"/>
    <w:rsid w:val="00C5075F"/>
    <w:rsid w:val="00C5145F"/>
    <w:rsid w:val="00C51800"/>
    <w:rsid w:val="00C51842"/>
    <w:rsid w:val="00C52328"/>
    <w:rsid w:val="00C528A0"/>
    <w:rsid w:val="00C53B00"/>
    <w:rsid w:val="00C553DB"/>
    <w:rsid w:val="00C55613"/>
    <w:rsid w:val="00C557A3"/>
    <w:rsid w:val="00C55862"/>
    <w:rsid w:val="00C55D1B"/>
    <w:rsid w:val="00C563E5"/>
    <w:rsid w:val="00C56434"/>
    <w:rsid w:val="00C56491"/>
    <w:rsid w:val="00C56961"/>
    <w:rsid w:val="00C6061B"/>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B7E8A"/>
    <w:rsid w:val="00CC0973"/>
    <w:rsid w:val="00CC23DD"/>
    <w:rsid w:val="00CC2633"/>
    <w:rsid w:val="00CC3B75"/>
    <w:rsid w:val="00CC4019"/>
    <w:rsid w:val="00CC4035"/>
    <w:rsid w:val="00CC44A2"/>
    <w:rsid w:val="00CC4539"/>
    <w:rsid w:val="00CC580C"/>
    <w:rsid w:val="00CC6527"/>
    <w:rsid w:val="00CC6C47"/>
    <w:rsid w:val="00CD07CA"/>
    <w:rsid w:val="00CD0C45"/>
    <w:rsid w:val="00CD0EB7"/>
    <w:rsid w:val="00CD191D"/>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C59"/>
    <w:rsid w:val="00CE4FFB"/>
    <w:rsid w:val="00CE524F"/>
    <w:rsid w:val="00CE6454"/>
    <w:rsid w:val="00CE6B8F"/>
    <w:rsid w:val="00CE7396"/>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3E4"/>
    <w:rsid w:val="00D0687C"/>
    <w:rsid w:val="00D074A5"/>
    <w:rsid w:val="00D12C85"/>
    <w:rsid w:val="00D14292"/>
    <w:rsid w:val="00D1439D"/>
    <w:rsid w:val="00D14CE6"/>
    <w:rsid w:val="00D160E6"/>
    <w:rsid w:val="00D204BA"/>
    <w:rsid w:val="00D204E5"/>
    <w:rsid w:val="00D208A7"/>
    <w:rsid w:val="00D20B67"/>
    <w:rsid w:val="00D228B8"/>
    <w:rsid w:val="00D229B8"/>
    <w:rsid w:val="00D241B4"/>
    <w:rsid w:val="00D2502E"/>
    <w:rsid w:val="00D260B8"/>
    <w:rsid w:val="00D26617"/>
    <w:rsid w:val="00D27687"/>
    <w:rsid w:val="00D300F9"/>
    <w:rsid w:val="00D30BFC"/>
    <w:rsid w:val="00D31004"/>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1D6B"/>
    <w:rsid w:val="00D4279C"/>
    <w:rsid w:val="00D433CD"/>
    <w:rsid w:val="00D4352E"/>
    <w:rsid w:val="00D43FD5"/>
    <w:rsid w:val="00D44155"/>
    <w:rsid w:val="00D4484E"/>
    <w:rsid w:val="00D44E02"/>
    <w:rsid w:val="00D45D96"/>
    <w:rsid w:val="00D4650B"/>
    <w:rsid w:val="00D46DE5"/>
    <w:rsid w:val="00D47271"/>
    <w:rsid w:val="00D4775F"/>
    <w:rsid w:val="00D47CB1"/>
    <w:rsid w:val="00D50AC4"/>
    <w:rsid w:val="00D50CAA"/>
    <w:rsid w:val="00D51295"/>
    <w:rsid w:val="00D51B17"/>
    <w:rsid w:val="00D5289A"/>
    <w:rsid w:val="00D53A4A"/>
    <w:rsid w:val="00D544FF"/>
    <w:rsid w:val="00D549BD"/>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7A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26EC"/>
    <w:rsid w:val="00D930EE"/>
    <w:rsid w:val="00D94628"/>
    <w:rsid w:val="00D95200"/>
    <w:rsid w:val="00D956AE"/>
    <w:rsid w:val="00D95B55"/>
    <w:rsid w:val="00D95D95"/>
    <w:rsid w:val="00D971C8"/>
    <w:rsid w:val="00D97613"/>
    <w:rsid w:val="00D97B8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C6B"/>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6F05"/>
    <w:rsid w:val="00DC7549"/>
    <w:rsid w:val="00DD009D"/>
    <w:rsid w:val="00DD0AB8"/>
    <w:rsid w:val="00DD3A35"/>
    <w:rsid w:val="00DD4566"/>
    <w:rsid w:val="00DD47B6"/>
    <w:rsid w:val="00DD5180"/>
    <w:rsid w:val="00DD60DF"/>
    <w:rsid w:val="00DD6490"/>
    <w:rsid w:val="00DD6DBE"/>
    <w:rsid w:val="00DD6EB2"/>
    <w:rsid w:val="00DD792F"/>
    <w:rsid w:val="00DE0115"/>
    <w:rsid w:val="00DE096E"/>
    <w:rsid w:val="00DE253E"/>
    <w:rsid w:val="00DE2D24"/>
    <w:rsid w:val="00DE3582"/>
    <w:rsid w:val="00DE3C7B"/>
    <w:rsid w:val="00DE4336"/>
    <w:rsid w:val="00DE4379"/>
    <w:rsid w:val="00DE45E8"/>
    <w:rsid w:val="00DE5308"/>
    <w:rsid w:val="00DE56DA"/>
    <w:rsid w:val="00DE5B9D"/>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FBC"/>
    <w:rsid w:val="00E037D6"/>
    <w:rsid w:val="00E05554"/>
    <w:rsid w:val="00E05766"/>
    <w:rsid w:val="00E05F2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17E5D"/>
    <w:rsid w:val="00E203D5"/>
    <w:rsid w:val="00E21032"/>
    <w:rsid w:val="00E21DF7"/>
    <w:rsid w:val="00E22DAA"/>
    <w:rsid w:val="00E23355"/>
    <w:rsid w:val="00E24901"/>
    <w:rsid w:val="00E24F7F"/>
    <w:rsid w:val="00E25BC1"/>
    <w:rsid w:val="00E25E7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5671"/>
    <w:rsid w:val="00E463D3"/>
    <w:rsid w:val="00E46957"/>
    <w:rsid w:val="00E4709B"/>
    <w:rsid w:val="00E47826"/>
    <w:rsid w:val="00E47B77"/>
    <w:rsid w:val="00E502B8"/>
    <w:rsid w:val="00E506D3"/>
    <w:rsid w:val="00E50EC7"/>
    <w:rsid w:val="00E5205D"/>
    <w:rsid w:val="00E5209B"/>
    <w:rsid w:val="00E53996"/>
    <w:rsid w:val="00E55482"/>
    <w:rsid w:val="00E55867"/>
    <w:rsid w:val="00E55A61"/>
    <w:rsid w:val="00E55B1D"/>
    <w:rsid w:val="00E56B11"/>
    <w:rsid w:val="00E57988"/>
    <w:rsid w:val="00E57A04"/>
    <w:rsid w:val="00E57A91"/>
    <w:rsid w:val="00E60091"/>
    <w:rsid w:val="00E60584"/>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6990"/>
    <w:rsid w:val="00E77F93"/>
    <w:rsid w:val="00E81D87"/>
    <w:rsid w:val="00E830D3"/>
    <w:rsid w:val="00E83647"/>
    <w:rsid w:val="00E85CA7"/>
    <w:rsid w:val="00E86E86"/>
    <w:rsid w:val="00E870E2"/>
    <w:rsid w:val="00E90FC8"/>
    <w:rsid w:val="00E910B8"/>
    <w:rsid w:val="00E913F0"/>
    <w:rsid w:val="00E91E39"/>
    <w:rsid w:val="00E922F9"/>
    <w:rsid w:val="00E9392C"/>
    <w:rsid w:val="00E93F09"/>
    <w:rsid w:val="00E9418F"/>
    <w:rsid w:val="00E947D8"/>
    <w:rsid w:val="00E96B72"/>
    <w:rsid w:val="00E97261"/>
    <w:rsid w:val="00E97800"/>
    <w:rsid w:val="00E97BE9"/>
    <w:rsid w:val="00EA0838"/>
    <w:rsid w:val="00EA2B77"/>
    <w:rsid w:val="00EA2C1B"/>
    <w:rsid w:val="00EA31DD"/>
    <w:rsid w:val="00EA3448"/>
    <w:rsid w:val="00EA38C2"/>
    <w:rsid w:val="00EA44D9"/>
    <w:rsid w:val="00EA583E"/>
    <w:rsid w:val="00EA6799"/>
    <w:rsid w:val="00EA769E"/>
    <w:rsid w:val="00EA7924"/>
    <w:rsid w:val="00EB170F"/>
    <w:rsid w:val="00EB186C"/>
    <w:rsid w:val="00EB28D8"/>
    <w:rsid w:val="00EB760C"/>
    <w:rsid w:val="00EC00BB"/>
    <w:rsid w:val="00EC01A6"/>
    <w:rsid w:val="00EC1A12"/>
    <w:rsid w:val="00EC3983"/>
    <w:rsid w:val="00EC3BDB"/>
    <w:rsid w:val="00EC3BFD"/>
    <w:rsid w:val="00EC44C8"/>
    <w:rsid w:val="00EC4518"/>
    <w:rsid w:val="00EC47D6"/>
    <w:rsid w:val="00EC55FB"/>
    <w:rsid w:val="00EC59E6"/>
    <w:rsid w:val="00EC666A"/>
    <w:rsid w:val="00EC672C"/>
    <w:rsid w:val="00EC7DE0"/>
    <w:rsid w:val="00ED0939"/>
    <w:rsid w:val="00ED0B89"/>
    <w:rsid w:val="00ED1620"/>
    <w:rsid w:val="00ED2F10"/>
    <w:rsid w:val="00ED3546"/>
    <w:rsid w:val="00ED406E"/>
    <w:rsid w:val="00ED51FD"/>
    <w:rsid w:val="00ED739D"/>
    <w:rsid w:val="00ED76F0"/>
    <w:rsid w:val="00ED7E00"/>
    <w:rsid w:val="00EE00D3"/>
    <w:rsid w:val="00EE0D3A"/>
    <w:rsid w:val="00EE0EEC"/>
    <w:rsid w:val="00EE0F2A"/>
    <w:rsid w:val="00EE104F"/>
    <w:rsid w:val="00EE1BB4"/>
    <w:rsid w:val="00EE20A8"/>
    <w:rsid w:val="00EE367E"/>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6B66"/>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CA"/>
    <w:rsid w:val="00F21B1B"/>
    <w:rsid w:val="00F229C2"/>
    <w:rsid w:val="00F22EB2"/>
    <w:rsid w:val="00F26D00"/>
    <w:rsid w:val="00F26DBB"/>
    <w:rsid w:val="00F27168"/>
    <w:rsid w:val="00F27863"/>
    <w:rsid w:val="00F27B13"/>
    <w:rsid w:val="00F31C07"/>
    <w:rsid w:val="00F31E40"/>
    <w:rsid w:val="00F33DCC"/>
    <w:rsid w:val="00F3553A"/>
    <w:rsid w:val="00F35FBF"/>
    <w:rsid w:val="00F3603D"/>
    <w:rsid w:val="00F36156"/>
    <w:rsid w:val="00F36223"/>
    <w:rsid w:val="00F36DE7"/>
    <w:rsid w:val="00F378F7"/>
    <w:rsid w:val="00F400E7"/>
    <w:rsid w:val="00F41EBD"/>
    <w:rsid w:val="00F42339"/>
    <w:rsid w:val="00F42EBE"/>
    <w:rsid w:val="00F44032"/>
    <w:rsid w:val="00F4458A"/>
    <w:rsid w:val="00F44775"/>
    <w:rsid w:val="00F44A0B"/>
    <w:rsid w:val="00F45013"/>
    <w:rsid w:val="00F4779F"/>
    <w:rsid w:val="00F47FD3"/>
    <w:rsid w:val="00F50040"/>
    <w:rsid w:val="00F507DB"/>
    <w:rsid w:val="00F50A4B"/>
    <w:rsid w:val="00F50FF2"/>
    <w:rsid w:val="00F514A9"/>
    <w:rsid w:val="00F518C2"/>
    <w:rsid w:val="00F5226D"/>
    <w:rsid w:val="00F52AD2"/>
    <w:rsid w:val="00F54250"/>
    <w:rsid w:val="00F56AF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130"/>
    <w:rsid w:val="00F73A09"/>
    <w:rsid w:val="00F73FAB"/>
    <w:rsid w:val="00F7400F"/>
    <w:rsid w:val="00F742BF"/>
    <w:rsid w:val="00F7524A"/>
    <w:rsid w:val="00F75449"/>
    <w:rsid w:val="00F76966"/>
    <w:rsid w:val="00F772DC"/>
    <w:rsid w:val="00F77726"/>
    <w:rsid w:val="00F77B51"/>
    <w:rsid w:val="00F80EA7"/>
    <w:rsid w:val="00F81DDE"/>
    <w:rsid w:val="00F81F96"/>
    <w:rsid w:val="00F821A8"/>
    <w:rsid w:val="00F8349F"/>
    <w:rsid w:val="00F8481D"/>
    <w:rsid w:val="00F84CA2"/>
    <w:rsid w:val="00F85013"/>
    <w:rsid w:val="00F852CE"/>
    <w:rsid w:val="00F8535F"/>
    <w:rsid w:val="00F85CE0"/>
    <w:rsid w:val="00F86582"/>
    <w:rsid w:val="00F8784F"/>
    <w:rsid w:val="00F87EBF"/>
    <w:rsid w:val="00F9066F"/>
    <w:rsid w:val="00F90D23"/>
    <w:rsid w:val="00F91131"/>
    <w:rsid w:val="00F9181C"/>
    <w:rsid w:val="00F92658"/>
    <w:rsid w:val="00F926C7"/>
    <w:rsid w:val="00F93CEE"/>
    <w:rsid w:val="00F93E1B"/>
    <w:rsid w:val="00F945FB"/>
    <w:rsid w:val="00F94A0F"/>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0BB7"/>
    <w:rsid w:val="00FF1479"/>
    <w:rsid w:val="00FF153B"/>
    <w:rsid w:val="00FF1D6E"/>
    <w:rsid w:val="00FF25C8"/>
    <w:rsid w:val="00FF3491"/>
    <w:rsid w:val="00FF3617"/>
    <w:rsid w:val="00FF42A7"/>
    <w:rsid w:val="00FF4565"/>
    <w:rsid w:val="00FF474F"/>
    <w:rsid w:val="00FF5564"/>
    <w:rsid w:val="00FF5E8B"/>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25C5C537-8EA3-4E25-B8E9-0977C42DF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1FC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81FC8"/>
    <w:rPr>
      <w:rFonts w:asciiTheme="majorHAnsi" w:eastAsiaTheme="majorEastAsia" w:hAnsiTheme="majorHAnsi" w:cstheme="majorBidi"/>
      <w:color w:val="1F4D78"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hyperlink" Target="https://www.casrai.org/credit.html"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F0AF6A-341E-490C-8B2A-3F887A1EE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3148</Words>
  <Characters>245946</Characters>
  <Application>Microsoft Office Word</Application>
  <DocSecurity>0</DocSecurity>
  <Lines>2049</Lines>
  <Paragraphs>57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88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3</cp:revision>
  <cp:lastPrinted>2019-08-07T06:33:00Z</cp:lastPrinted>
  <dcterms:created xsi:type="dcterms:W3CDTF">2019-08-07T08:26:00Z</dcterms:created>
  <dcterms:modified xsi:type="dcterms:W3CDTF">2019-08-07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